
<file path=[Content_Types].xml><?xml version="1.0" encoding="utf-8"?>
<Types xmlns="http://schemas.openxmlformats.org/package/2006/content-types">
  <Default Extension="rels" ContentType="application/vnd.openxmlformats-package.relationships+xml"/>
  <Default Extension="ti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1A3128" w14:textId="01F6E14F" w:rsidR="00AF106A" w:rsidRPr="00E4772B" w:rsidRDefault="003D6DEB" w:rsidP="00343133">
      <w:pPr>
        <w:pStyle w:val="Title"/>
        <w:jc w:val="both"/>
        <w:rPr>
          <w:lang w:val="en-US"/>
        </w:rPr>
      </w:pPr>
      <w:r w:rsidRPr="00E4772B">
        <w:rPr>
          <w:lang w:val="en-US"/>
        </w:rPr>
        <w:t>Sal-Strand-IBM ODD</w:t>
      </w:r>
    </w:p>
    <w:p w14:paraId="600991B7" w14:textId="77777777" w:rsidR="002C503D" w:rsidRPr="00E4772B" w:rsidRDefault="002C503D" w:rsidP="00343133">
      <w:pPr>
        <w:jc w:val="both"/>
        <w:rPr>
          <w:lang w:val="en-US"/>
        </w:rPr>
      </w:pPr>
    </w:p>
    <w:p w14:paraId="068B4DFA" w14:textId="77777777" w:rsidR="00EF56F6" w:rsidRPr="00E4772B" w:rsidRDefault="003D6DEB" w:rsidP="00343133">
      <w:pPr>
        <w:jc w:val="both"/>
        <w:rPr>
          <w:lang w:val="en-US"/>
        </w:rPr>
      </w:pPr>
      <w:r w:rsidRPr="00E4772B">
        <w:rPr>
          <w:lang w:val="en-US"/>
        </w:rPr>
        <w:t xml:space="preserve">Richard </w:t>
      </w:r>
      <w:r w:rsidR="00A9438C" w:rsidRPr="00E4772B">
        <w:rPr>
          <w:lang w:val="en-US"/>
        </w:rPr>
        <w:t>Hedger</w:t>
      </w:r>
    </w:p>
    <w:p w14:paraId="5471E190" w14:textId="6D56144B" w:rsidR="006E03A1" w:rsidRPr="00E4772B" w:rsidRDefault="00A92578" w:rsidP="00343133">
      <w:pPr>
        <w:jc w:val="both"/>
        <w:rPr>
          <w:lang w:val="en-US"/>
        </w:rPr>
      </w:pPr>
      <w:r w:rsidRPr="00E4772B">
        <w:rPr>
          <w:lang w:val="en-US"/>
        </w:rPr>
        <w:t xml:space="preserve">Norwegian Institute for Nature Research (NINA), P.O. Box 5685 </w:t>
      </w:r>
      <w:proofErr w:type="spellStart"/>
      <w:r w:rsidRPr="00E4772B">
        <w:rPr>
          <w:lang w:val="en-US"/>
        </w:rPr>
        <w:t>Torgard</w:t>
      </w:r>
      <w:r w:rsidR="00D77A9E" w:rsidRPr="00E4772B">
        <w:rPr>
          <w:lang w:val="en-US"/>
        </w:rPr>
        <w:t>en</w:t>
      </w:r>
      <w:proofErr w:type="spellEnd"/>
      <w:r w:rsidRPr="00E4772B">
        <w:rPr>
          <w:lang w:val="en-US"/>
        </w:rPr>
        <w:t>, NO-7485</w:t>
      </w:r>
      <w:r w:rsidR="003E7EC8" w:rsidRPr="00E4772B">
        <w:rPr>
          <w:lang w:val="en-US"/>
        </w:rPr>
        <w:t xml:space="preserve">, </w:t>
      </w:r>
      <w:r w:rsidRPr="00E4772B">
        <w:rPr>
          <w:lang w:val="en-US"/>
        </w:rPr>
        <w:t>Trondheim, NORWAY</w:t>
      </w:r>
      <w:r w:rsidR="00306D1F">
        <w:rPr>
          <w:lang w:val="en-US"/>
        </w:rPr>
        <w:t xml:space="preserve">. </w:t>
      </w:r>
      <w:proofErr w:type="spellStart"/>
      <w:r w:rsidR="006E03A1" w:rsidRPr="00E4772B">
        <w:rPr>
          <w:lang w:val="en-GB"/>
        </w:rPr>
        <w:t>richard.hedger@nina.no</w:t>
      </w:r>
      <w:proofErr w:type="spellEnd"/>
    </w:p>
    <w:p w14:paraId="7A951253" w14:textId="77777777" w:rsidR="004C536A" w:rsidRPr="00E4772B" w:rsidRDefault="004C536A" w:rsidP="00343133">
      <w:pPr>
        <w:jc w:val="both"/>
        <w:rPr>
          <w:lang w:val="en-US"/>
        </w:rPr>
      </w:pPr>
    </w:p>
    <w:p w14:paraId="0D3DA62B" w14:textId="4A40D69A" w:rsidR="00FD4644" w:rsidRPr="00E4772B" w:rsidRDefault="00834C2E" w:rsidP="00343133">
      <w:pPr>
        <w:jc w:val="both"/>
        <w:rPr>
          <w:lang w:val="en-US"/>
        </w:rPr>
      </w:pPr>
      <w:r w:rsidRPr="00E4772B">
        <w:rPr>
          <w:lang w:val="en-US"/>
        </w:rPr>
        <w:t>D</w:t>
      </w:r>
      <w:r w:rsidR="002352FF" w:rsidRPr="00E4772B">
        <w:rPr>
          <w:lang w:val="en-US"/>
        </w:rPr>
        <w:t>escription</w:t>
      </w:r>
      <w:r w:rsidRPr="00E4772B">
        <w:rPr>
          <w:lang w:val="en-US"/>
        </w:rPr>
        <w:t xml:space="preserve"> of the model, </w:t>
      </w:r>
      <w:proofErr w:type="spellStart"/>
      <w:r w:rsidRPr="00E4772B">
        <w:rPr>
          <w:lang w:val="en-US"/>
        </w:rPr>
        <w:t>IBTRUTTA</w:t>
      </w:r>
      <w:proofErr w:type="spellEnd"/>
      <w:r w:rsidRPr="00E4772B">
        <w:rPr>
          <w:lang w:val="en-US"/>
        </w:rPr>
        <w:t>,</w:t>
      </w:r>
      <w:r w:rsidR="002352FF" w:rsidRPr="00E4772B">
        <w:rPr>
          <w:lang w:val="en-US"/>
        </w:rPr>
        <w:t xml:space="preserve"> follows the</w:t>
      </w:r>
      <w:r w:rsidR="0040738B" w:rsidRPr="00E4772B">
        <w:rPr>
          <w:lang w:val="en-US"/>
        </w:rPr>
        <w:t xml:space="preserve"> Overview, Design concepts and Details (ODD) </w:t>
      </w:r>
      <w:r w:rsidR="00A80849" w:rsidRPr="00E4772B">
        <w:rPr>
          <w:lang w:val="en-US"/>
        </w:rPr>
        <w:t>protocol</w:t>
      </w:r>
      <w:r w:rsidR="0040738B" w:rsidRPr="00E4772B">
        <w:rPr>
          <w:lang w:val="en-US"/>
        </w:rPr>
        <w:t xml:space="preserve"> </w:t>
      </w:r>
      <w:r w:rsidR="0040738B" w:rsidRPr="00E4772B">
        <w:rPr>
          <w:lang w:val="en-US"/>
        </w:rPr>
        <w:fldChar w:fldCharType="begin"/>
      </w:r>
      <w:r w:rsidR="0040738B" w:rsidRPr="00E4772B">
        <w:rPr>
          <w:lang w:val="en-US"/>
        </w:rPr>
        <w:instrText xml:space="preserve"> ADDIN EN.CITE &lt;EndNote&gt;&lt;Cite&gt;&lt;Author&gt;Grimm&lt;/Author&gt;&lt;Year&gt;2020&lt;/Year&gt;&lt;RecNum&gt;1052&lt;/RecNum&gt;&lt;DisplayText&gt;(Grimm et al. 2020)&lt;/DisplayText&gt;&lt;record&gt;&lt;rec-number&gt;1052&lt;/rec-number&gt;&lt;foreign-keys&gt;&lt;key app="EN" db-id="sdxwzxxtvd0dvke9099509ruxsfsfxfxs5tw" timestamp="1597930733"&gt;1052&lt;/key&gt;&lt;/foreign-keys&gt;&lt;ref-type name="Journal Article"&gt;17&lt;/ref-type&gt;&lt;contributors&gt;&lt;authors&gt;&lt;author&gt;Grimm, V.&lt;/author&gt;&lt;author&gt;Railsback, S. F.&lt;/author&gt;&lt;author&gt;Vincenot, C. E.&lt;/author&gt;&lt;author&gt;Berger, U.&lt;/author&gt;&lt;author&gt;Gallagher, C.&lt;/author&gt;&lt;author&gt;DeAngelis, D. L.&lt;/author&gt;&lt;author&gt;Edmonds, B.&lt;/author&gt;&lt;author&gt;Ge, J. Q.&lt;/author&gt;&lt;author&gt;Giske, J.&lt;/author&gt;&lt;author&gt;Groeneveld, J.&lt;/author&gt;&lt;author&gt;Johnston, A. S. A.&lt;/author&gt;&lt;author&gt;Milles, A.&lt;/author&gt;&lt;author&gt;Nabe-Nielsen, J.&lt;/author&gt;&lt;author&gt;Polhill, J. G.&lt;/author&gt;&lt;author&gt;Radchuk, V.&lt;/author&gt;&lt;author&gt;Rohwader, M. S.&lt;/author&gt;&lt;author&gt;Stillman, R. A.&lt;/author&gt;&lt;author&gt;Thiele, J. C.&lt;/author&gt;&lt;author&gt;Ayllon, D.&lt;/author&gt;&lt;/authors&gt;&lt;/contributors&gt;&lt;titles&gt;&lt;title&gt;The ODD Protocol for Describing Agent-Based and Other Simulation Models: A Second Update to Improve Clarity, Replication, and Structural Realism&lt;/title&gt;&lt;secondary-title&gt;Jasss-the Journal of Artificial Societies and Social Simulation&lt;/secondary-title&gt;&lt;/titles&gt;&lt;periodical&gt;&lt;full-title&gt;Jasss-the Journal of Artificial Societies and Social Simulation&lt;/full-title&gt;&lt;/periodical&gt;&lt;volume&gt;23&lt;/volume&gt;&lt;number&gt;2&lt;/number&gt;&lt;dates&gt;&lt;year&gt;2020&lt;/year&gt;&lt;pub-dates&gt;&lt;date&gt;Apr&lt;/date&gt;&lt;/pub-dates&gt;&lt;/dates&gt;&lt;isbn&gt;1460-7425&lt;/isbn&gt;&lt;accession-num&gt;WOS:000523183100007&lt;/accession-num&gt;&lt;urls&gt;&lt;related-urls&gt;&lt;url&gt;&amp;lt;Go to ISI&amp;gt;://WOS:000523183100007&lt;/url&gt;&lt;/related-urls&gt;&lt;/urls&gt;&lt;custom7&gt;7&lt;/custom7&gt;&lt;electronic-resource-num&gt;10.18564/jasss.4259&lt;/electronic-resource-num&gt;&lt;/record&gt;&lt;/Cite&gt;&lt;/EndNote&gt;</w:instrText>
      </w:r>
      <w:r w:rsidR="0040738B" w:rsidRPr="00E4772B">
        <w:rPr>
          <w:lang w:val="en-US"/>
        </w:rPr>
        <w:fldChar w:fldCharType="separate"/>
      </w:r>
      <w:r w:rsidR="0040738B" w:rsidRPr="00E4772B">
        <w:rPr>
          <w:noProof/>
          <w:lang w:val="en-US"/>
        </w:rPr>
        <w:t>(</w:t>
      </w:r>
      <w:hyperlink w:anchor="_ENREF_1" w:tooltip="Grimm, 2020 #1052" w:history="1">
        <w:r w:rsidR="00B84D63" w:rsidRPr="00E4772B">
          <w:rPr>
            <w:noProof/>
            <w:lang w:val="en-US"/>
          </w:rPr>
          <w:t>Grimm et al. 2020</w:t>
        </w:r>
      </w:hyperlink>
      <w:r w:rsidR="0040738B" w:rsidRPr="00E4772B">
        <w:rPr>
          <w:noProof/>
          <w:lang w:val="en-US"/>
        </w:rPr>
        <w:t>)</w:t>
      </w:r>
      <w:r w:rsidR="0040738B" w:rsidRPr="00E4772B">
        <w:rPr>
          <w:lang w:val="en-US"/>
        </w:rPr>
        <w:fldChar w:fldCharType="end"/>
      </w:r>
      <w:r w:rsidR="002352FF" w:rsidRPr="00E4772B">
        <w:rPr>
          <w:lang w:val="en-US"/>
        </w:rPr>
        <w:t>.</w:t>
      </w:r>
      <w:r w:rsidR="0040738B" w:rsidRPr="00E4772B">
        <w:rPr>
          <w:lang w:val="en-US"/>
        </w:rPr>
        <w:t xml:space="preserve"> </w:t>
      </w:r>
    </w:p>
    <w:p w14:paraId="7BC428AC" w14:textId="77777777" w:rsidR="008C14E8" w:rsidRPr="00E4772B" w:rsidRDefault="008C14E8" w:rsidP="00343133">
      <w:pPr>
        <w:jc w:val="both"/>
        <w:rPr>
          <w:lang w:val="en-US"/>
        </w:rPr>
      </w:pPr>
    </w:p>
    <w:p w14:paraId="5066EA8B" w14:textId="5F0EBD70" w:rsidR="00A63D41" w:rsidRPr="00E4772B" w:rsidRDefault="0004341B" w:rsidP="005B7301">
      <w:pPr>
        <w:pStyle w:val="Heading1"/>
        <w:rPr>
          <w:lang w:val="en-US"/>
        </w:rPr>
      </w:pPr>
      <w:r w:rsidRPr="00E4772B">
        <w:rPr>
          <w:lang w:val="en-US"/>
        </w:rPr>
        <w:t>P</w:t>
      </w:r>
      <w:r w:rsidR="001A7B5C" w:rsidRPr="00E4772B">
        <w:rPr>
          <w:lang w:val="en-US"/>
        </w:rPr>
        <w:t>urposes and patterns</w:t>
      </w:r>
    </w:p>
    <w:p w14:paraId="5BCE1828" w14:textId="77777777" w:rsidR="005B7301" w:rsidRDefault="005B7301" w:rsidP="00343133">
      <w:pPr>
        <w:jc w:val="both"/>
        <w:rPr>
          <w:lang w:val="en-US"/>
        </w:rPr>
      </w:pPr>
    </w:p>
    <w:p w14:paraId="2F7D788F" w14:textId="49CD15E7" w:rsidR="00B754DF" w:rsidRPr="00E4772B" w:rsidRDefault="00B754DF" w:rsidP="00343133">
      <w:pPr>
        <w:jc w:val="both"/>
        <w:rPr>
          <w:lang w:val="en-US"/>
        </w:rPr>
      </w:pPr>
      <w:r w:rsidRPr="00E4772B">
        <w:rPr>
          <w:lang w:val="en-US"/>
        </w:rPr>
        <w:t xml:space="preserve">The model </w:t>
      </w:r>
      <w:proofErr w:type="spellStart"/>
      <w:r w:rsidR="004E7102" w:rsidRPr="00E4772B">
        <w:rPr>
          <w:i/>
          <w:iCs/>
          <w:lang w:val="en-US"/>
        </w:rPr>
        <w:t>SalStrand</w:t>
      </w:r>
      <w:proofErr w:type="spellEnd"/>
      <w:r w:rsidR="004E7102" w:rsidRPr="00E4772B">
        <w:rPr>
          <w:i/>
          <w:iCs/>
          <w:lang w:val="en-US"/>
        </w:rPr>
        <w:t>-IBM</w:t>
      </w:r>
      <w:r w:rsidR="00CE6C24" w:rsidRPr="00E4772B">
        <w:rPr>
          <w:lang w:val="en-US"/>
        </w:rPr>
        <w:t xml:space="preserve"> </w:t>
      </w:r>
      <w:r w:rsidRPr="00E4772B">
        <w:rPr>
          <w:lang w:val="en-US"/>
        </w:rPr>
        <w:t>is an individual-based model</w:t>
      </w:r>
      <w:r w:rsidR="000303DE" w:rsidRPr="00E4772B">
        <w:rPr>
          <w:lang w:val="en-US"/>
        </w:rPr>
        <w:t>,</w:t>
      </w:r>
      <w:r w:rsidRPr="00E4772B">
        <w:rPr>
          <w:lang w:val="en-US"/>
        </w:rPr>
        <w:t xml:space="preserve"> </w:t>
      </w:r>
      <w:r w:rsidR="004E7102" w:rsidRPr="00E4772B">
        <w:rPr>
          <w:lang w:val="en-US"/>
        </w:rPr>
        <w:t>created</w:t>
      </w:r>
      <w:r w:rsidRPr="00E4772B">
        <w:rPr>
          <w:lang w:val="en-US"/>
        </w:rPr>
        <w:t xml:space="preserve"> to simulate the effect of </w:t>
      </w:r>
      <w:r w:rsidR="00A866E7" w:rsidRPr="00E4772B">
        <w:rPr>
          <w:lang w:val="en-US"/>
        </w:rPr>
        <w:t>hydropeaking</w:t>
      </w:r>
      <w:r w:rsidR="00763599" w:rsidRPr="00E4772B">
        <w:rPr>
          <w:lang w:val="en-US"/>
        </w:rPr>
        <w:t xml:space="preserve"> on total </w:t>
      </w:r>
      <w:r w:rsidR="00A866E7" w:rsidRPr="00E4772B">
        <w:rPr>
          <w:lang w:val="en-US"/>
        </w:rPr>
        <w:t xml:space="preserve">stranding </w:t>
      </w:r>
      <w:r w:rsidR="00436D90" w:rsidRPr="00E4772B">
        <w:rPr>
          <w:lang w:val="en-US"/>
        </w:rPr>
        <w:t xml:space="preserve">mortality </w:t>
      </w:r>
      <w:r w:rsidR="00763599" w:rsidRPr="00E4772B">
        <w:rPr>
          <w:lang w:val="en-US"/>
        </w:rPr>
        <w:t xml:space="preserve">of </w:t>
      </w:r>
      <w:r w:rsidR="00483266" w:rsidRPr="00E4772B">
        <w:rPr>
          <w:lang w:val="en-US"/>
        </w:rPr>
        <w:t>populations</w:t>
      </w:r>
      <w:r w:rsidR="00436D90" w:rsidRPr="00E4772B">
        <w:rPr>
          <w:lang w:val="en-US"/>
        </w:rPr>
        <w:t xml:space="preserve"> </w:t>
      </w:r>
      <w:r w:rsidR="00483266" w:rsidRPr="00E4772B">
        <w:rPr>
          <w:lang w:val="en-US"/>
        </w:rPr>
        <w:t>of juvenile Atlantic salmon</w:t>
      </w:r>
      <w:r w:rsidR="00D61671" w:rsidRPr="00E4772B">
        <w:rPr>
          <w:lang w:val="en-US"/>
        </w:rPr>
        <w:t xml:space="preserve"> (parr)</w:t>
      </w:r>
      <w:r w:rsidR="00757617">
        <w:rPr>
          <w:lang w:val="en-US"/>
        </w:rPr>
        <w:t xml:space="preserve"> within rivers downstream of hydropower stations</w:t>
      </w:r>
      <w:r w:rsidR="00483266" w:rsidRPr="00E4772B">
        <w:rPr>
          <w:lang w:val="en-US"/>
        </w:rPr>
        <w:t xml:space="preserve">. </w:t>
      </w:r>
      <w:r w:rsidRPr="00E4772B">
        <w:rPr>
          <w:lang w:val="en-US"/>
        </w:rPr>
        <w:t>Th</w:t>
      </w:r>
      <w:r w:rsidR="006A5366" w:rsidRPr="00E4772B">
        <w:rPr>
          <w:lang w:val="en-US"/>
        </w:rPr>
        <w:t>e</w:t>
      </w:r>
      <w:r w:rsidRPr="00E4772B">
        <w:rPr>
          <w:lang w:val="en-US"/>
        </w:rPr>
        <w:t xml:space="preserve"> model </w:t>
      </w:r>
      <w:r w:rsidR="006A5366" w:rsidRPr="00E4772B">
        <w:rPr>
          <w:lang w:val="en-US"/>
        </w:rPr>
        <w:t>was designed to</w:t>
      </w:r>
      <w:r w:rsidR="002A4B01" w:rsidRPr="00E4772B">
        <w:rPr>
          <w:lang w:val="en-US"/>
        </w:rPr>
        <w:t xml:space="preserve"> </w:t>
      </w:r>
      <w:r w:rsidRPr="00E4772B">
        <w:rPr>
          <w:lang w:val="en-US"/>
        </w:rPr>
        <w:t>examin</w:t>
      </w:r>
      <w:r w:rsidR="006A5366" w:rsidRPr="00E4772B">
        <w:rPr>
          <w:lang w:val="en-US"/>
        </w:rPr>
        <w:t>e</w:t>
      </w:r>
      <w:r w:rsidRPr="00E4772B">
        <w:rPr>
          <w:lang w:val="en-US"/>
        </w:rPr>
        <w:t xml:space="preserve"> the </w:t>
      </w:r>
      <w:r w:rsidR="008D6F7E">
        <w:rPr>
          <w:lang w:val="en-US"/>
        </w:rPr>
        <w:t>effect</w:t>
      </w:r>
      <w:r w:rsidR="00267AE1" w:rsidRPr="00E4772B">
        <w:rPr>
          <w:lang w:val="en-US"/>
        </w:rPr>
        <w:t xml:space="preserve"> </w:t>
      </w:r>
      <w:r w:rsidR="00D61671" w:rsidRPr="00E4772B">
        <w:rPr>
          <w:lang w:val="en-US"/>
        </w:rPr>
        <w:t>of a range of parameters</w:t>
      </w:r>
      <w:r w:rsidR="001542E0">
        <w:rPr>
          <w:lang w:val="en-US"/>
        </w:rPr>
        <w:t xml:space="preserve">, </w:t>
      </w:r>
      <w:r w:rsidR="00D61671" w:rsidRPr="00E4772B">
        <w:rPr>
          <w:lang w:val="en-US"/>
        </w:rPr>
        <w:t xml:space="preserve">related to the hydropeaking </w:t>
      </w:r>
      <w:r w:rsidR="008610DC">
        <w:rPr>
          <w:lang w:val="en-US"/>
        </w:rPr>
        <w:t>regime, the morphology</w:t>
      </w:r>
      <w:r w:rsidR="00757617">
        <w:rPr>
          <w:lang w:val="en-US"/>
        </w:rPr>
        <w:t xml:space="preserve"> of the habitat</w:t>
      </w:r>
      <w:r w:rsidR="008610DC">
        <w:rPr>
          <w:lang w:val="en-US"/>
        </w:rPr>
        <w:t xml:space="preserve">, and </w:t>
      </w:r>
      <w:r w:rsidR="00D61671" w:rsidRPr="00E4772B">
        <w:rPr>
          <w:lang w:val="en-US"/>
        </w:rPr>
        <w:t xml:space="preserve">the </w:t>
      </w:r>
      <w:r w:rsidR="008610DC">
        <w:rPr>
          <w:lang w:val="en-US"/>
        </w:rPr>
        <w:t xml:space="preserve">biological characteristics of the </w:t>
      </w:r>
      <w:r w:rsidR="00D61671" w:rsidRPr="00E4772B">
        <w:rPr>
          <w:lang w:val="en-US"/>
        </w:rPr>
        <w:t>parr</w:t>
      </w:r>
      <w:r w:rsidR="008610DC">
        <w:rPr>
          <w:lang w:val="en-US"/>
        </w:rPr>
        <w:t xml:space="preserve"> population</w:t>
      </w:r>
      <w:r w:rsidR="001542E0">
        <w:rPr>
          <w:lang w:val="en-US"/>
        </w:rPr>
        <w:t>,</w:t>
      </w:r>
      <w:r w:rsidR="00D61671" w:rsidRPr="00E4772B">
        <w:rPr>
          <w:lang w:val="en-US"/>
        </w:rPr>
        <w:t xml:space="preserve"> on </w:t>
      </w:r>
      <w:r w:rsidR="001542E0">
        <w:rPr>
          <w:lang w:val="en-US"/>
        </w:rPr>
        <w:t xml:space="preserve">total </w:t>
      </w:r>
      <w:r w:rsidR="00D61671" w:rsidRPr="00E4772B">
        <w:rPr>
          <w:lang w:val="en-US"/>
        </w:rPr>
        <w:t>stranding mortality</w:t>
      </w:r>
      <w:r w:rsidRPr="00E4772B">
        <w:rPr>
          <w:lang w:val="en-US"/>
        </w:rPr>
        <w:t>.</w:t>
      </w:r>
      <w:r w:rsidR="004C536A" w:rsidRPr="00E4772B">
        <w:rPr>
          <w:lang w:val="en-US"/>
        </w:rPr>
        <w:t xml:space="preserve"> </w:t>
      </w:r>
    </w:p>
    <w:p w14:paraId="43EE905A" w14:textId="77777777" w:rsidR="009726CC" w:rsidRPr="00E4772B" w:rsidRDefault="009726CC" w:rsidP="00343133">
      <w:pPr>
        <w:jc w:val="both"/>
        <w:rPr>
          <w:lang w:val="en-US"/>
        </w:rPr>
      </w:pPr>
    </w:p>
    <w:p w14:paraId="0E12C6F6" w14:textId="0EE32FC6" w:rsidR="005607AB" w:rsidRPr="00E4772B" w:rsidRDefault="005607AB" w:rsidP="005B7301">
      <w:pPr>
        <w:pStyle w:val="Heading1"/>
        <w:rPr>
          <w:lang w:val="en-US"/>
        </w:rPr>
      </w:pPr>
      <w:r w:rsidRPr="00E4772B">
        <w:rPr>
          <w:lang w:val="en-US"/>
        </w:rPr>
        <w:t>Entities, state variables and scales</w:t>
      </w:r>
    </w:p>
    <w:p w14:paraId="00204CCF" w14:textId="77777777" w:rsidR="00AF00FE" w:rsidRDefault="00AF00FE" w:rsidP="00343133">
      <w:pPr>
        <w:jc w:val="both"/>
        <w:rPr>
          <w:lang w:val="en-US"/>
        </w:rPr>
      </w:pPr>
    </w:p>
    <w:p w14:paraId="743327CC" w14:textId="77777777" w:rsidR="00710C76" w:rsidRDefault="00702C63" w:rsidP="00343133">
      <w:pPr>
        <w:jc w:val="both"/>
        <w:rPr>
          <w:i/>
          <w:iCs/>
          <w:lang w:val="en-US"/>
        </w:rPr>
      </w:pPr>
      <w:r w:rsidRPr="00E4772B">
        <w:rPr>
          <w:lang w:val="en-US"/>
        </w:rPr>
        <w:t>Parr</w:t>
      </w:r>
      <w:r w:rsidR="00C660B8" w:rsidRPr="00E4772B">
        <w:rPr>
          <w:lang w:val="en-US"/>
        </w:rPr>
        <w:t xml:space="preserve"> are </w:t>
      </w:r>
      <w:r w:rsidR="00DC414D" w:rsidRPr="00E4772B">
        <w:rPr>
          <w:lang w:val="en-US"/>
        </w:rPr>
        <w:t>modeled</w:t>
      </w:r>
      <w:r w:rsidR="00C660B8" w:rsidRPr="00E4772B">
        <w:rPr>
          <w:lang w:val="en-US"/>
        </w:rPr>
        <w:t xml:space="preserve"> as individual entities</w:t>
      </w:r>
      <w:r w:rsidRPr="00E4772B">
        <w:rPr>
          <w:lang w:val="en-US"/>
        </w:rPr>
        <w:t>.</w:t>
      </w:r>
      <w:r w:rsidR="00E948CA">
        <w:rPr>
          <w:lang w:val="en-US"/>
        </w:rPr>
        <w:t xml:space="preserve"> </w:t>
      </w:r>
      <w:r w:rsidR="00CC62B5">
        <w:rPr>
          <w:lang w:val="en-US"/>
        </w:rPr>
        <w:t>The response of parr is governed by three parameters: (</w:t>
      </w:r>
      <w:r w:rsidR="002959B6">
        <w:rPr>
          <w:lang w:val="en-US"/>
        </w:rPr>
        <w:t>1</w:t>
      </w:r>
      <w:r w:rsidR="00CC62B5">
        <w:rPr>
          <w:lang w:val="en-US"/>
        </w:rPr>
        <w:t xml:space="preserve">) </w:t>
      </w:r>
      <w:r w:rsidR="00CC62B5" w:rsidRPr="002959B6">
        <w:rPr>
          <w:i/>
          <w:iCs/>
          <w:lang w:val="en-US"/>
        </w:rPr>
        <w:t>locus movement speed</w:t>
      </w:r>
    </w:p>
    <w:p w14:paraId="1DCC0542" w14:textId="0D9A8F48" w:rsidR="002959B6" w:rsidRPr="00710C76" w:rsidRDefault="001542E0" w:rsidP="00710C76">
      <w:pPr>
        <w:pStyle w:val="ListParagraph"/>
        <w:numPr>
          <w:ilvl w:val="0"/>
          <w:numId w:val="38"/>
        </w:numPr>
        <w:jc w:val="both"/>
        <w:rPr>
          <w:lang w:val="en-US"/>
        </w:rPr>
      </w:pPr>
      <w:r>
        <w:rPr>
          <w:lang w:val="en-US"/>
        </w:rPr>
        <w:t xml:space="preserve">the </w:t>
      </w:r>
      <w:r w:rsidR="00B103D1" w:rsidRPr="00710C76">
        <w:rPr>
          <w:lang w:val="en-US"/>
        </w:rPr>
        <w:t xml:space="preserve">speed </w:t>
      </w:r>
      <w:r w:rsidR="000E37F2" w:rsidRPr="00710C76">
        <w:rPr>
          <w:lang w:val="en-US"/>
        </w:rPr>
        <w:t>(m timestep</w:t>
      </w:r>
      <w:r w:rsidR="000E37F2" w:rsidRPr="00710C76">
        <w:rPr>
          <w:vertAlign w:val="superscript"/>
          <w:lang w:val="en-US"/>
        </w:rPr>
        <w:t>-1</w:t>
      </w:r>
      <w:r w:rsidR="000E37F2" w:rsidRPr="00710C76">
        <w:rPr>
          <w:lang w:val="en-US"/>
        </w:rPr>
        <w:t>)</w:t>
      </w:r>
      <w:r>
        <w:rPr>
          <w:lang w:val="en-US"/>
        </w:rPr>
        <w:t xml:space="preserve"> </w:t>
      </w:r>
      <w:r w:rsidR="00B103D1" w:rsidRPr="00710C76">
        <w:rPr>
          <w:lang w:val="en-US"/>
        </w:rPr>
        <w:t xml:space="preserve">at </w:t>
      </w:r>
      <w:r>
        <w:rPr>
          <w:lang w:val="en-US"/>
        </w:rPr>
        <w:t>which</w:t>
      </w:r>
      <w:r w:rsidR="00B103D1" w:rsidRPr="00710C76">
        <w:rPr>
          <w:lang w:val="en-US"/>
        </w:rPr>
        <w:t xml:space="preserve"> an individual moves to habitat more suitable than the curren</w:t>
      </w:r>
      <w:r w:rsidR="004E60AE" w:rsidRPr="00710C76">
        <w:rPr>
          <w:lang w:val="en-US"/>
        </w:rPr>
        <w:t>tly</w:t>
      </w:r>
      <w:r w:rsidR="00B53368" w:rsidRPr="00710C76">
        <w:rPr>
          <w:lang w:val="en-US"/>
        </w:rPr>
        <w:t xml:space="preserve"> occupied habitat</w:t>
      </w:r>
    </w:p>
    <w:p w14:paraId="6830EF27" w14:textId="77777777" w:rsidR="00710C76" w:rsidRDefault="002959B6" w:rsidP="00343133">
      <w:pPr>
        <w:jc w:val="both"/>
        <w:rPr>
          <w:i/>
          <w:iCs/>
          <w:lang w:val="en-US"/>
        </w:rPr>
      </w:pPr>
      <w:r>
        <w:rPr>
          <w:lang w:val="en-US"/>
        </w:rPr>
        <w:t>(2</w:t>
      </w:r>
      <w:r w:rsidR="00CC62B5">
        <w:rPr>
          <w:lang w:val="en-US"/>
        </w:rPr>
        <w:t>)</w:t>
      </w:r>
      <w:r>
        <w:rPr>
          <w:lang w:val="en-US"/>
        </w:rPr>
        <w:t xml:space="preserve"> </w:t>
      </w:r>
      <w:r w:rsidRPr="003D0016">
        <w:rPr>
          <w:i/>
          <w:iCs/>
          <w:lang w:val="en-US"/>
        </w:rPr>
        <w:t>territory size</w:t>
      </w:r>
    </w:p>
    <w:p w14:paraId="56868F04" w14:textId="28C71906" w:rsidR="002959B6" w:rsidRPr="00710C76" w:rsidRDefault="001542E0" w:rsidP="00710C76">
      <w:pPr>
        <w:pStyle w:val="ListParagraph"/>
        <w:numPr>
          <w:ilvl w:val="0"/>
          <w:numId w:val="38"/>
        </w:numPr>
        <w:jc w:val="both"/>
        <w:rPr>
          <w:lang w:val="en-US"/>
        </w:rPr>
      </w:pPr>
      <w:r>
        <w:rPr>
          <w:lang w:val="en-US"/>
        </w:rPr>
        <w:t xml:space="preserve">the </w:t>
      </w:r>
      <w:r w:rsidR="0090582C" w:rsidRPr="00710C76">
        <w:rPr>
          <w:lang w:val="en-US"/>
        </w:rPr>
        <w:t>territory (expressed as a diameter, m)</w:t>
      </w:r>
      <w:r w:rsidR="000E37F2" w:rsidRPr="00710C76">
        <w:rPr>
          <w:lang w:val="en-US"/>
        </w:rPr>
        <w:t xml:space="preserve"> that the individual requires</w:t>
      </w:r>
    </w:p>
    <w:p w14:paraId="5AD04E62" w14:textId="77777777" w:rsidR="00710C76" w:rsidRDefault="002959B6" w:rsidP="00343133">
      <w:pPr>
        <w:jc w:val="both"/>
        <w:rPr>
          <w:i/>
          <w:iCs/>
          <w:lang w:val="en-US"/>
        </w:rPr>
      </w:pPr>
      <w:r>
        <w:rPr>
          <w:lang w:val="en-US"/>
        </w:rPr>
        <w:t>(3)</w:t>
      </w:r>
      <w:r w:rsidR="003D0016">
        <w:rPr>
          <w:lang w:val="en-US"/>
        </w:rPr>
        <w:t xml:space="preserve"> </w:t>
      </w:r>
      <w:r w:rsidR="003D0016" w:rsidRPr="003D0016">
        <w:rPr>
          <w:i/>
          <w:iCs/>
          <w:lang w:val="en-US"/>
        </w:rPr>
        <w:t>stranding mortality probability</w:t>
      </w:r>
    </w:p>
    <w:p w14:paraId="4F044CC3" w14:textId="080B9468" w:rsidR="00CC62B5" w:rsidRPr="00710C76" w:rsidRDefault="001542E0" w:rsidP="00710C76">
      <w:pPr>
        <w:pStyle w:val="ListParagraph"/>
        <w:numPr>
          <w:ilvl w:val="0"/>
          <w:numId w:val="38"/>
        </w:numPr>
        <w:jc w:val="both"/>
        <w:rPr>
          <w:lang w:val="en-US"/>
        </w:rPr>
      </w:pPr>
      <w:r>
        <w:rPr>
          <w:lang w:val="en-US"/>
        </w:rPr>
        <w:t xml:space="preserve">the </w:t>
      </w:r>
      <w:r w:rsidR="009F74FF" w:rsidRPr="00710C76">
        <w:rPr>
          <w:lang w:val="en-US"/>
        </w:rPr>
        <w:t xml:space="preserve">probability that a stranded individual will die per </w:t>
      </w:r>
      <w:r w:rsidR="00710C76" w:rsidRPr="00710C76">
        <w:rPr>
          <w:lang w:val="en-US"/>
        </w:rPr>
        <w:t>timestep</w:t>
      </w:r>
    </w:p>
    <w:p w14:paraId="72716434" w14:textId="77777777" w:rsidR="003D0016" w:rsidRDefault="003D0016" w:rsidP="00343133">
      <w:pPr>
        <w:jc w:val="both"/>
        <w:rPr>
          <w:lang w:val="en-US"/>
        </w:rPr>
      </w:pPr>
    </w:p>
    <w:p w14:paraId="0FE090E4" w14:textId="0148E23F" w:rsidR="00574FC9" w:rsidRPr="009D6952" w:rsidRDefault="00B272E6" w:rsidP="00343133">
      <w:pPr>
        <w:jc w:val="both"/>
        <w:rPr>
          <w:lang w:val="en-US"/>
        </w:rPr>
      </w:pPr>
      <w:r w:rsidRPr="00E4772B">
        <w:rPr>
          <w:lang w:val="en-US"/>
        </w:rPr>
        <w:t xml:space="preserve">Each individual </w:t>
      </w:r>
      <w:r w:rsidR="00DC0B19" w:rsidRPr="00E4772B">
        <w:rPr>
          <w:lang w:val="en-US"/>
        </w:rPr>
        <w:t>parr</w:t>
      </w:r>
      <w:r w:rsidRPr="00E4772B">
        <w:rPr>
          <w:lang w:val="en-US"/>
        </w:rPr>
        <w:t xml:space="preserve"> is characterized by </w:t>
      </w:r>
      <w:r w:rsidR="00C9532F" w:rsidRPr="00E4772B">
        <w:rPr>
          <w:lang w:val="en-US"/>
        </w:rPr>
        <w:t>s</w:t>
      </w:r>
      <w:r w:rsidR="00D83DBC" w:rsidRPr="00E4772B">
        <w:rPr>
          <w:lang w:val="en-US"/>
        </w:rPr>
        <w:t>tate variables</w:t>
      </w:r>
      <w:r w:rsidR="00C9532F" w:rsidRPr="00E4772B">
        <w:rPr>
          <w:lang w:val="en-US"/>
        </w:rPr>
        <w:t xml:space="preserve"> (</w:t>
      </w:r>
      <w:r w:rsidR="005D0005" w:rsidRPr="00E4772B">
        <w:rPr>
          <w:lang w:val="en-US"/>
        </w:rPr>
        <w:fldChar w:fldCharType="begin"/>
      </w:r>
      <w:r w:rsidR="005D0005" w:rsidRPr="00E4772B">
        <w:rPr>
          <w:lang w:val="en-US"/>
        </w:rPr>
        <w:instrText xml:space="preserve"> REF _Ref97891969 \h </w:instrText>
      </w:r>
      <w:r w:rsidR="00DC0B19" w:rsidRPr="00E4772B">
        <w:rPr>
          <w:lang w:val="en-US"/>
        </w:rPr>
        <w:instrText xml:space="preserve"> \* MERGEFORMAT </w:instrText>
      </w:r>
      <w:r w:rsidR="005D0005" w:rsidRPr="00E4772B">
        <w:rPr>
          <w:lang w:val="en-US"/>
        </w:rPr>
      </w:r>
      <w:r w:rsidR="005D0005" w:rsidRPr="00E4772B">
        <w:rPr>
          <w:lang w:val="en-US"/>
        </w:rPr>
        <w:fldChar w:fldCharType="separate"/>
      </w:r>
      <w:proofErr w:type="spellStart"/>
      <w:r w:rsidR="005B7301" w:rsidRPr="005B7301">
        <w:t>Table</w:t>
      </w:r>
      <w:proofErr w:type="spellEnd"/>
      <w:r w:rsidR="005B7301" w:rsidRPr="005B7301">
        <w:t xml:space="preserve"> </w:t>
      </w:r>
      <w:r w:rsidR="005B7301" w:rsidRPr="005B7301">
        <w:rPr>
          <w:noProof/>
        </w:rPr>
        <w:t>1</w:t>
      </w:r>
      <w:r w:rsidR="005D0005" w:rsidRPr="00E4772B">
        <w:rPr>
          <w:lang w:val="en-US"/>
        </w:rPr>
        <w:fldChar w:fldCharType="end"/>
      </w:r>
      <w:r w:rsidR="00D83DBC" w:rsidRPr="00E4772B">
        <w:rPr>
          <w:lang w:val="en-US"/>
        </w:rPr>
        <w:t>)</w:t>
      </w:r>
      <w:r w:rsidR="002F5039" w:rsidRPr="00E4772B">
        <w:rPr>
          <w:lang w:val="en-US"/>
        </w:rPr>
        <w:t xml:space="preserve">, </w:t>
      </w:r>
      <w:r w:rsidR="00180782" w:rsidRPr="00E4772B">
        <w:rPr>
          <w:lang w:val="en-US"/>
        </w:rPr>
        <w:t xml:space="preserve">used for </w:t>
      </w:r>
      <w:r w:rsidR="001542E0">
        <w:rPr>
          <w:lang w:val="en-US"/>
        </w:rPr>
        <w:t xml:space="preserve">either </w:t>
      </w:r>
      <w:r w:rsidR="00180782" w:rsidRPr="00E4772B">
        <w:rPr>
          <w:lang w:val="en-US"/>
        </w:rPr>
        <w:t xml:space="preserve">(1) controlling </w:t>
      </w:r>
      <w:r w:rsidR="00CC62B5">
        <w:rPr>
          <w:lang w:val="en-US"/>
        </w:rPr>
        <w:t xml:space="preserve">the </w:t>
      </w:r>
      <w:r w:rsidR="00180782" w:rsidRPr="00E4772B">
        <w:rPr>
          <w:lang w:val="en-US"/>
        </w:rPr>
        <w:t>processes ap</w:t>
      </w:r>
      <w:r w:rsidR="00180782" w:rsidRPr="009D6952">
        <w:rPr>
          <w:lang w:val="en-US"/>
        </w:rPr>
        <w:t>plie</w:t>
      </w:r>
      <w:r w:rsidR="004C32C4">
        <w:rPr>
          <w:lang w:val="en-US"/>
        </w:rPr>
        <w:t>d</w:t>
      </w:r>
      <w:r w:rsidR="00180782" w:rsidRPr="009D6952">
        <w:rPr>
          <w:lang w:val="en-US"/>
        </w:rPr>
        <w:t xml:space="preserve"> and (2)</w:t>
      </w:r>
      <w:r w:rsidR="00DC0B19" w:rsidRPr="009D6952">
        <w:rPr>
          <w:lang w:val="en-US"/>
        </w:rPr>
        <w:t xml:space="preserve"> recording the history of the individual</w:t>
      </w:r>
      <w:r w:rsidR="00D23E4F" w:rsidRPr="009D6952">
        <w:rPr>
          <w:lang w:val="en-US"/>
        </w:rPr>
        <w:t>.</w:t>
      </w:r>
    </w:p>
    <w:p w14:paraId="226FF822" w14:textId="77777777" w:rsidR="00463E11" w:rsidRPr="009D6952" w:rsidRDefault="00463E11" w:rsidP="00343133">
      <w:pPr>
        <w:pStyle w:val="Caption"/>
        <w:jc w:val="both"/>
        <w:rPr>
          <w:lang w:val="en-US"/>
        </w:rPr>
      </w:pPr>
    </w:p>
    <w:p w14:paraId="22CF402E" w14:textId="4A088D8F" w:rsidR="00463E11" w:rsidRPr="009D6952" w:rsidRDefault="00463E11" w:rsidP="00343133">
      <w:pPr>
        <w:pStyle w:val="Caption"/>
        <w:jc w:val="both"/>
        <w:rPr>
          <w:lang w:val="en-US"/>
        </w:rPr>
      </w:pPr>
      <w:bookmarkStart w:id="0" w:name="_Ref97891969"/>
      <w:r w:rsidRPr="009D6952">
        <w:rPr>
          <w:lang w:val="en-US"/>
        </w:rPr>
        <w:t xml:space="preserve">Table </w:t>
      </w:r>
      <w:r w:rsidR="00FD799F" w:rsidRPr="009D6952">
        <w:rPr>
          <w:lang w:val="en-US"/>
        </w:rPr>
        <w:fldChar w:fldCharType="begin"/>
      </w:r>
      <w:r w:rsidR="00FD799F" w:rsidRPr="009D6952">
        <w:rPr>
          <w:lang w:val="en-US"/>
        </w:rPr>
        <w:instrText xml:space="preserve"> SEQ Table \* ARABIC </w:instrText>
      </w:r>
      <w:r w:rsidR="00FD799F" w:rsidRPr="009D6952">
        <w:rPr>
          <w:lang w:val="en-US"/>
        </w:rPr>
        <w:fldChar w:fldCharType="separate"/>
      </w:r>
      <w:r w:rsidR="005B7301">
        <w:rPr>
          <w:noProof/>
          <w:lang w:val="en-US"/>
        </w:rPr>
        <w:t>1</w:t>
      </w:r>
      <w:r w:rsidR="00FD799F" w:rsidRPr="009D6952">
        <w:rPr>
          <w:noProof/>
          <w:lang w:val="en-US"/>
        </w:rPr>
        <w:fldChar w:fldCharType="end"/>
      </w:r>
      <w:bookmarkEnd w:id="0"/>
      <w:r w:rsidRPr="009D6952">
        <w:rPr>
          <w:lang w:val="en-US"/>
        </w:rPr>
        <w:t xml:space="preserve">. </w:t>
      </w:r>
      <w:r w:rsidR="00380DE1">
        <w:rPr>
          <w:lang w:val="en-US"/>
        </w:rPr>
        <w:t xml:space="preserve"> Parr state variables. </w:t>
      </w:r>
    </w:p>
    <w:tbl>
      <w:tblPr>
        <w:tblW w:w="906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05"/>
        <w:gridCol w:w="6662"/>
      </w:tblGrid>
      <w:tr w:rsidR="0012656B" w:rsidRPr="009D6952" w14:paraId="4E9AAC7F" w14:textId="1EE0F935" w:rsidTr="0012656B">
        <w:trPr>
          <w:trHeight w:val="290"/>
        </w:trPr>
        <w:tc>
          <w:tcPr>
            <w:tcW w:w="2405" w:type="dxa"/>
            <w:shd w:val="clear" w:color="auto" w:fill="auto"/>
            <w:noWrap/>
            <w:hideMark/>
          </w:tcPr>
          <w:p w14:paraId="5C7E8135" w14:textId="77777777" w:rsidR="0012656B" w:rsidRPr="009D6952" w:rsidRDefault="0012656B" w:rsidP="00343133">
            <w:pPr>
              <w:jc w:val="both"/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  <w:r w:rsidRPr="009D6952"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  <w:t>Variable Name</w:t>
            </w:r>
          </w:p>
        </w:tc>
        <w:tc>
          <w:tcPr>
            <w:tcW w:w="6662" w:type="dxa"/>
            <w:shd w:val="clear" w:color="auto" w:fill="auto"/>
            <w:noWrap/>
            <w:hideMark/>
          </w:tcPr>
          <w:p w14:paraId="7C2FBE0B" w14:textId="77777777" w:rsidR="0012656B" w:rsidRPr="009D6952" w:rsidRDefault="0012656B" w:rsidP="00343133">
            <w:pPr>
              <w:jc w:val="both"/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  <w:r w:rsidRPr="009D6952"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  <w:t>Meaning</w:t>
            </w:r>
          </w:p>
        </w:tc>
      </w:tr>
      <w:tr w:rsidR="0012656B" w:rsidRPr="009D6952" w14:paraId="50836C36" w14:textId="77777777" w:rsidTr="0012656B">
        <w:trPr>
          <w:trHeight w:val="290"/>
        </w:trPr>
        <w:tc>
          <w:tcPr>
            <w:tcW w:w="2405" w:type="dxa"/>
            <w:shd w:val="clear" w:color="auto" w:fill="auto"/>
            <w:noWrap/>
          </w:tcPr>
          <w:p w14:paraId="6DFBC171" w14:textId="4147E7AD" w:rsidR="0012656B" w:rsidRPr="004B4754" w:rsidRDefault="0012656B" w:rsidP="0012656B">
            <w:pPr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</w:pPr>
            <w:proofErr w:type="spellStart"/>
            <w:r w:rsidRPr="004B4754">
              <w:rPr>
                <w:rFonts w:ascii="Calibri" w:hAnsi="Calibri" w:cs="Calibri"/>
                <w:i/>
                <w:iCs/>
                <w:sz w:val="22"/>
              </w:rPr>
              <w:t>ori-xcor</w:t>
            </w:r>
            <w:proofErr w:type="spellEnd"/>
          </w:p>
        </w:tc>
        <w:tc>
          <w:tcPr>
            <w:tcW w:w="6662" w:type="dxa"/>
            <w:shd w:val="clear" w:color="auto" w:fill="auto"/>
            <w:noWrap/>
          </w:tcPr>
          <w:p w14:paraId="6E390DF9" w14:textId="6F3DD3DA" w:rsidR="0012656B" w:rsidRPr="005901A2" w:rsidRDefault="0012656B" w:rsidP="0012656B">
            <w:pP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  <w:r w:rsidRPr="005901A2">
              <w:rPr>
                <w:rFonts w:ascii="Calibri" w:hAnsi="Calibri" w:cs="Calibri"/>
                <w:sz w:val="22"/>
              </w:rPr>
              <w:t xml:space="preserve">x </w:t>
            </w:r>
            <w:proofErr w:type="spellStart"/>
            <w:r w:rsidRPr="005901A2">
              <w:rPr>
                <w:rFonts w:ascii="Calibri" w:hAnsi="Calibri" w:cs="Calibri"/>
                <w:sz w:val="22"/>
              </w:rPr>
              <w:t>coordinate</w:t>
            </w:r>
            <w:proofErr w:type="spellEnd"/>
            <w:r w:rsidRPr="005901A2">
              <w:rPr>
                <w:rFonts w:ascii="Calibri" w:hAnsi="Calibri" w:cs="Calibri"/>
                <w:sz w:val="22"/>
              </w:rPr>
              <w:t xml:space="preserve"> </w:t>
            </w:r>
            <w:r>
              <w:rPr>
                <w:rFonts w:ascii="Calibri" w:hAnsi="Calibri" w:cs="Calibri"/>
                <w:sz w:val="22"/>
              </w:rPr>
              <w:t xml:space="preserve">at end </w:t>
            </w:r>
            <w:proofErr w:type="spellStart"/>
            <w:r>
              <w:rPr>
                <w:rFonts w:ascii="Calibri" w:hAnsi="Calibri" w:cs="Calibri"/>
                <w:sz w:val="22"/>
              </w:rPr>
              <w:t>of</w:t>
            </w:r>
            <w:proofErr w:type="spellEnd"/>
            <w:r>
              <w:rPr>
                <w:rFonts w:ascii="Calibri" w:hAnsi="Calibri" w:cs="Calibri"/>
                <w:sz w:val="22"/>
              </w:rPr>
              <w:t xml:space="preserve"> </w:t>
            </w:r>
            <w:proofErr w:type="spellStart"/>
            <w:r>
              <w:rPr>
                <w:rFonts w:ascii="Calibri" w:hAnsi="Calibri" w:cs="Calibri"/>
                <w:sz w:val="22"/>
              </w:rPr>
              <w:t>burn</w:t>
            </w:r>
            <w:proofErr w:type="spellEnd"/>
            <w:r>
              <w:rPr>
                <w:rFonts w:ascii="Calibri" w:hAnsi="Calibri" w:cs="Calibri"/>
                <w:sz w:val="22"/>
              </w:rPr>
              <w:t>-in</w:t>
            </w:r>
          </w:p>
        </w:tc>
      </w:tr>
      <w:tr w:rsidR="0012656B" w:rsidRPr="009D6952" w14:paraId="1969AB55" w14:textId="77777777" w:rsidTr="0012656B">
        <w:trPr>
          <w:trHeight w:val="290"/>
        </w:trPr>
        <w:tc>
          <w:tcPr>
            <w:tcW w:w="2405" w:type="dxa"/>
            <w:shd w:val="clear" w:color="auto" w:fill="auto"/>
            <w:noWrap/>
          </w:tcPr>
          <w:p w14:paraId="5CDB292F" w14:textId="69B49DB4" w:rsidR="0012656B" w:rsidRPr="004B4754" w:rsidRDefault="0012656B" w:rsidP="0012656B">
            <w:pPr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</w:pPr>
            <w:proofErr w:type="spellStart"/>
            <w:r w:rsidRPr="004B4754">
              <w:rPr>
                <w:rFonts w:ascii="Calibri" w:hAnsi="Calibri" w:cs="Calibri"/>
                <w:i/>
                <w:iCs/>
                <w:sz w:val="22"/>
              </w:rPr>
              <w:t>ori-ycor</w:t>
            </w:r>
            <w:proofErr w:type="spellEnd"/>
          </w:p>
        </w:tc>
        <w:tc>
          <w:tcPr>
            <w:tcW w:w="6662" w:type="dxa"/>
            <w:shd w:val="clear" w:color="auto" w:fill="auto"/>
            <w:noWrap/>
          </w:tcPr>
          <w:p w14:paraId="5EC7DA8C" w14:textId="2A13B410" w:rsidR="0012656B" w:rsidRPr="005901A2" w:rsidRDefault="0012656B" w:rsidP="0012656B">
            <w:pP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  <w:r w:rsidRPr="005901A2">
              <w:rPr>
                <w:rFonts w:ascii="Calibri" w:hAnsi="Calibri" w:cs="Calibri"/>
                <w:sz w:val="22"/>
              </w:rPr>
              <w:t xml:space="preserve">y </w:t>
            </w:r>
            <w:proofErr w:type="spellStart"/>
            <w:r w:rsidRPr="005901A2">
              <w:rPr>
                <w:rFonts w:ascii="Calibri" w:hAnsi="Calibri" w:cs="Calibri"/>
                <w:sz w:val="22"/>
              </w:rPr>
              <w:t>coordinate</w:t>
            </w:r>
            <w:proofErr w:type="spellEnd"/>
            <w:r w:rsidRPr="005901A2">
              <w:rPr>
                <w:rFonts w:ascii="Calibri" w:hAnsi="Calibri" w:cs="Calibri"/>
                <w:sz w:val="22"/>
              </w:rPr>
              <w:t xml:space="preserve"> </w:t>
            </w:r>
            <w:r>
              <w:rPr>
                <w:rFonts w:ascii="Calibri" w:hAnsi="Calibri" w:cs="Calibri"/>
                <w:sz w:val="22"/>
              </w:rPr>
              <w:t xml:space="preserve">at end </w:t>
            </w:r>
            <w:proofErr w:type="spellStart"/>
            <w:r>
              <w:rPr>
                <w:rFonts w:ascii="Calibri" w:hAnsi="Calibri" w:cs="Calibri"/>
                <w:sz w:val="22"/>
              </w:rPr>
              <w:t>of</w:t>
            </w:r>
            <w:proofErr w:type="spellEnd"/>
            <w:r>
              <w:rPr>
                <w:rFonts w:ascii="Calibri" w:hAnsi="Calibri" w:cs="Calibri"/>
                <w:sz w:val="22"/>
              </w:rPr>
              <w:t xml:space="preserve"> </w:t>
            </w:r>
            <w:proofErr w:type="spellStart"/>
            <w:r>
              <w:rPr>
                <w:rFonts w:ascii="Calibri" w:hAnsi="Calibri" w:cs="Calibri"/>
                <w:sz w:val="22"/>
              </w:rPr>
              <w:t>burn</w:t>
            </w:r>
            <w:proofErr w:type="spellEnd"/>
            <w:r>
              <w:rPr>
                <w:rFonts w:ascii="Calibri" w:hAnsi="Calibri" w:cs="Calibri"/>
                <w:sz w:val="22"/>
              </w:rPr>
              <w:t>-in</w:t>
            </w:r>
          </w:p>
        </w:tc>
      </w:tr>
      <w:tr w:rsidR="0012656B" w:rsidRPr="009D6952" w14:paraId="705C87FB" w14:textId="77777777" w:rsidTr="0012656B">
        <w:trPr>
          <w:trHeight w:val="290"/>
        </w:trPr>
        <w:tc>
          <w:tcPr>
            <w:tcW w:w="2405" w:type="dxa"/>
            <w:shd w:val="clear" w:color="auto" w:fill="auto"/>
            <w:noWrap/>
          </w:tcPr>
          <w:p w14:paraId="295D8630" w14:textId="6C601578" w:rsidR="0012656B" w:rsidRPr="004B4754" w:rsidRDefault="0012656B" w:rsidP="0012656B">
            <w:pPr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</w:pPr>
            <w:proofErr w:type="spellStart"/>
            <w:r w:rsidRPr="004B4754"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  <w:t>xcor</w:t>
            </w:r>
            <w:proofErr w:type="spellEnd"/>
          </w:p>
        </w:tc>
        <w:tc>
          <w:tcPr>
            <w:tcW w:w="6662" w:type="dxa"/>
            <w:shd w:val="clear" w:color="auto" w:fill="auto"/>
            <w:noWrap/>
          </w:tcPr>
          <w:p w14:paraId="03F19E4E" w14:textId="18D49C34" w:rsidR="0012656B" w:rsidRPr="009D6952" w:rsidRDefault="0012656B" w:rsidP="0012656B">
            <w:pP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  <w:t>x coordinate</w:t>
            </w:r>
          </w:p>
        </w:tc>
      </w:tr>
      <w:tr w:rsidR="0012656B" w:rsidRPr="009D6952" w14:paraId="35AC9893" w14:textId="77777777" w:rsidTr="0012656B">
        <w:trPr>
          <w:trHeight w:val="290"/>
        </w:trPr>
        <w:tc>
          <w:tcPr>
            <w:tcW w:w="2405" w:type="dxa"/>
            <w:shd w:val="clear" w:color="auto" w:fill="auto"/>
            <w:noWrap/>
          </w:tcPr>
          <w:p w14:paraId="28D988FE" w14:textId="2583C7E2" w:rsidR="0012656B" w:rsidRPr="004B4754" w:rsidRDefault="0012656B" w:rsidP="0012656B">
            <w:pPr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</w:pPr>
            <w:proofErr w:type="spellStart"/>
            <w:r w:rsidRPr="004B4754"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  <w:t>ycor</w:t>
            </w:r>
            <w:proofErr w:type="spellEnd"/>
          </w:p>
        </w:tc>
        <w:tc>
          <w:tcPr>
            <w:tcW w:w="6662" w:type="dxa"/>
            <w:shd w:val="clear" w:color="auto" w:fill="auto"/>
            <w:noWrap/>
          </w:tcPr>
          <w:p w14:paraId="3C6945D3" w14:textId="57975B98" w:rsidR="0012656B" w:rsidRPr="009D6952" w:rsidRDefault="0012656B" w:rsidP="0012656B">
            <w:pP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  <w:t>y coordinate</w:t>
            </w:r>
          </w:p>
        </w:tc>
      </w:tr>
      <w:tr w:rsidR="004B4754" w:rsidRPr="009D6952" w14:paraId="1A56BA88" w14:textId="77777777" w:rsidTr="0012656B">
        <w:trPr>
          <w:trHeight w:val="290"/>
        </w:trPr>
        <w:tc>
          <w:tcPr>
            <w:tcW w:w="2405" w:type="dxa"/>
            <w:shd w:val="clear" w:color="auto" w:fill="auto"/>
            <w:noWrap/>
          </w:tcPr>
          <w:p w14:paraId="6659AC7F" w14:textId="26DFE7FD" w:rsidR="004B4754" w:rsidRPr="004B4754" w:rsidRDefault="004B4754" w:rsidP="0012656B">
            <w:pPr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</w:pPr>
            <w:r w:rsidRPr="004B4754"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  <w:t>heading</w:t>
            </w:r>
          </w:p>
        </w:tc>
        <w:tc>
          <w:tcPr>
            <w:tcW w:w="6662" w:type="dxa"/>
            <w:shd w:val="clear" w:color="auto" w:fill="auto"/>
            <w:noWrap/>
          </w:tcPr>
          <w:p w14:paraId="193B7DD3" w14:textId="12A46E64" w:rsidR="004B4754" w:rsidRPr="009D6952" w:rsidRDefault="004B4754" w:rsidP="0012656B">
            <w:pP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  <w:t>Direction turtle is facing</w:t>
            </w:r>
          </w:p>
        </w:tc>
      </w:tr>
      <w:tr w:rsidR="0012656B" w:rsidRPr="009D6952" w14:paraId="033B1B4D" w14:textId="159B2F05" w:rsidTr="0012656B">
        <w:trPr>
          <w:trHeight w:val="290"/>
        </w:trPr>
        <w:tc>
          <w:tcPr>
            <w:tcW w:w="2405" w:type="dxa"/>
            <w:shd w:val="clear" w:color="auto" w:fill="auto"/>
            <w:noWrap/>
            <w:hideMark/>
          </w:tcPr>
          <w:p w14:paraId="1ED871C2" w14:textId="5CF64554" w:rsidR="0012656B" w:rsidRPr="004B4754" w:rsidRDefault="0012656B" w:rsidP="0012656B">
            <w:pPr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</w:pPr>
            <w:proofErr w:type="spellStart"/>
            <w:r w:rsidRPr="004B4754"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  <w:t>flockmates</w:t>
            </w:r>
            <w:proofErr w:type="spellEnd"/>
          </w:p>
        </w:tc>
        <w:tc>
          <w:tcPr>
            <w:tcW w:w="6662" w:type="dxa"/>
            <w:shd w:val="clear" w:color="auto" w:fill="auto"/>
            <w:noWrap/>
            <w:hideMark/>
          </w:tcPr>
          <w:p w14:paraId="7090EF59" w14:textId="56CFF7E7" w:rsidR="0012656B" w:rsidRPr="009D6952" w:rsidRDefault="0012656B" w:rsidP="0012656B">
            <w:pP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  <w:r w:rsidRPr="009D6952"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  <w:t>Conspecifics within territory size</w:t>
            </w:r>
          </w:p>
        </w:tc>
      </w:tr>
      <w:tr w:rsidR="0012656B" w:rsidRPr="009D6952" w14:paraId="42560DA5" w14:textId="44A6E856" w:rsidTr="0012656B">
        <w:trPr>
          <w:trHeight w:val="290"/>
        </w:trPr>
        <w:tc>
          <w:tcPr>
            <w:tcW w:w="2405" w:type="dxa"/>
            <w:shd w:val="clear" w:color="auto" w:fill="auto"/>
            <w:noWrap/>
            <w:hideMark/>
          </w:tcPr>
          <w:p w14:paraId="0D931717" w14:textId="0298D97E" w:rsidR="0012656B" w:rsidRPr="004B4754" w:rsidRDefault="0012656B" w:rsidP="0012656B">
            <w:pPr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</w:pPr>
            <w:proofErr w:type="spellStart"/>
            <w:r w:rsidRPr="004B4754"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  <w:t>turtlesinfront</w:t>
            </w:r>
            <w:proofErr w:type="spellEnd"/>
          </w:p>
        </w:tc>
        <w:tc>
          <w:tcPr>
            <w:tcW w:w="6662" w:type="dxa"/>
            <w:shd w:val="clear" w:color="auto" w:fill="auto"/>
            <w:noWrap/>
            <w:hideMark/>
          </w:tcPr>
          <w:p w14:paraId="5EE99716" w14:textId="62FBEC0A" w:rsidR="0012656B" w:rsidRPr="009D6952" w:rsidRDefault="0012656B" w:rsidP="0012656B">
            <w:pP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  <w:t>Conspecifics in a ±</w:t>
            </w:r>
            <w:proofErr w:type="spellStart"/>
            <w: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  <w:t>45</w:t>
            </w:r>
            <w:r w:rsidRPr="00027B9A">
              <w:rPr>
                <w:rFonts w:ascii="Calibri" w:eastAsia="Times New Roman" w:hAnsi="Calibri" w:cs="Calibri"/>
                <w:color w:val="000000"/>
                <w:sz w:val="22"/>
                <w:vertAlign w:val="superscript"/>
                <w:lang w:val="en-US"/>
              </w:rPr>
              <w:t>o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  <w:t xml:space="preserve"> cone in a </w:t>
            </w:r>
            <w:proofErr w:type="spellStart"/>
            <w: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  <w:t>0.5×territory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  <w:t xml:space="preserve"> size in turtle </w:t>
            </w:r>
            <w:r w:rsidR="004B4754" w:rsidRPr="004B4754"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  <w:t>heading</w:t>
            </w:r>
          </w:p>
        </w:tc>
      </w:tr>
      <w:tr w:rsidR="0012656B" w:rsidRPr="009D6952" w14:paraId="5B4EF51A" w14:textId="7EFD5E2D" w:rsidTr="0012656B">
        <w:trPr>
          <w:trHeight w:val="290"/>
        </w:trPr>
        <w:tc>
          <w:tcPr>
            <w:tcW w:w="2405" w:type="dxa"/>
            <w:shd w:val="clear" w:color="auto" w:fill="auto"/>
            <w:noWrap/>
            <w:hideMark/>
          </w:tcPr>
          <w:p w14:paraId="3C7000D9" w14:textId="7168CDF4" w:rsidR="0012656B" w:rsidRPr="004B4754" w:rsidRDefault="0012656B" w:rsidP="0012656B">
            <w:pPr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</w:pPr>
            <w:r w:rsidRPr="004B4754"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  <w:t>min-distance</w:t>
            </w:r>
          </w:p>
        </w:tc>
        <w:tc>
          <w:tcPr>
            <w:tcW w:w="6662" w:type="dxa"/>
            <w:shd w:val="clear" w:color="auto" w:fill="auto"/>
            <w:noWrap/>
            <w:hideMark/>
          </w:tcPr>
          <w:p w14:paraId="2FDD63EB" w14:textId="082EC8A7" w:rsidR="0012656B" w:rsidRPr="009D6952" w:rsidRDefault="0012656B" w:rsidP="0012656B">
            <w:pP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  <w:t xml:space="preserve">Minimum distance to </w:t>
            </w:r>
            <w:proofErr w:type="spellStart"/>
            <w:r w:rsidRPr="004B4754"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  <w:t>flockmates</w:t>
            </w:r>
            <w:proofErr w:type="spellEnd"/>
          </w:p>
        </w:tc>
      </w:tr>
      <w:tr w:rsidR="0012656B" w:rsidRPr="009D6952" w14:paraId="60A0B119" w14:textId="05606E8B" w:rsidTr="0012656B">
        <w:trPr>
          <w:trHeight w:val="290"/>
        </w:trPr>
        <w:tc>
          <w:tcPr>
            <w:tcW w:w="2405" w:type="dxa"/>
            <w:shd w:val="clear" w:color="auto" w:fill="auto"/>
            <w:noWrap/>
            <w:hideMark/>
          </w:tcPr>
          <w:p w14:paraId="7F1DD243" w14:textId="3275F491" w:rsidR="0012656B" w:rsidRPr="004B4754" w:rsidRDefault="0012656B" w:rsidP="0012656B">
            <w:pPr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</w:pPr>
            <w:r w:rsidRPr="004B4754"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  <w:t>average-distance</w:t>
            </w:r>
          </w:p>
        </w:tc>
        <w:tc>
          <w:tcPr>
            <w:tcW w:w="6662" w:type="dxa"/>
            <w:shd w:val="clear" w:color="auto" w:fill="auto"/>
            <w:noWrap/>
            <w:hideMark/>
          </w:tcPr>
          <w:p w14:paraId="36186327" w14:textId="65602453" w:rsidR="0012656B" w:rsidRPr="009D6952" w:rsidRDefault="0012656B" w:rsidP="0012656B">
            <w:pP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  <w:t xml:space="preserve">Average distance to </w:t>
            </w:r>
            <w:proofErr w:type="spellStart"/>
            <w:r w:rsidRPr="004B4754"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  <w:t>flockmates</w:t>
            </w:r>
            <w:proofErr w:type="spellEnd"/>
          </w:p>
        </w:tc>
      </w:tr>
      <w:tr w:rsidR="0012656B" w:rsidRPr="009D6952" w14:paraId="0631EE8B" w14:textId="5CC07BDC" w:rsidTr="0012656B">
        <w:trPr>
          <w:trHeight w:val="290"/>
        </w:trPr>
        <w:tc>
          <w:tcPr>
            <w:tcW w:w="2405" w:type="dxa"/>
            <w:shd w:val="clear" w:color="auto" w:fill="auto"/>
            <w:noWrap/>
            <w:hideMark/>
          </w:tcPr>
          <w:p w14:paraId="0FB6F56F" w14:textId="58F00B8C" w:rsidR="0012656B" w:rsidRPr="004B4754" w:rsidRDefault="0012656B" w:rsidP="0012656B">
            <w:pPr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</w:pPr>
            <w:r w:rsidRPr="004B4754"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  <w:t>distance-traveled</w:t>
            </w:r>
          </w:p>
        </w:tc>
        <w:tc>
          <w:tcPr>
            <w:tcW w:w="6662" w:type="dxa"/>
            <w:shd w:val="clear" w:color="auto" w:fill="auto"/>
            <w:noWrap/>
            <w:hideMark/>
          </w:tcPr>
          <w:p w14:paraId="78F265A2" w14:textId="339E84E3" w:rsidR="0012656B" w:rsidRPr="009D6952" w:rsidRDefault="0012656B" w:rsidP="0012656B">
            <w:pP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  <w:t xml:space="preserve">Distance from </w:t>
            </w:r>
            <w:proofErr w:type="spellStart"/>
            <w:r w:rsidRPr="004B4754"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  <w:t>ori-xcor</w:t>
            </w:r>
            <w:proofErr w:type="spellEnd"/>
            <w: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  <w:t xml:space="preserve">, </w:t>
            </w:r>
            <w:proofErr w:type="spellStart"/>
            <w:r w:rsidRPr="004B4754"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  <w:t>ori-ycor</w:t>
            </w:r>
            <w:proofErr w:type="spellEnd"/>
          </w:p>
        </w:tc>
      </w:tr>
      <w:tr w:rsidR="0012656B" w:rsidRPr="009D6952" w14:paraId="77A03A1F" w14:textId="7E435B89" w:rsidTr="0012656B">
        <w:trPr>
          <w:trHeight w:val="290"/>
        </w:trPr>
        <w:tc>
          <w:tcPr>
            <w:tcW w:w="2405" w:type="dxa"/>
            <w:shd w:val="clear" w:color="auto" w:fill="auto"/>
            <w:noWrap/>
            <w:hideMark/>
          </w:tcPr>
          <w:p w14:paraId="4498F32F" w14:textId="3D2B0F94" w:rsidR="0012656B" w:rsidRPr="004B4754" w:rsidRDefault="0012656B" w:rsidP="0012656B">
            <w:pPr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</w:pPr>
            <w:r w:rsidRPr="004B4754"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  <w:t>max-distance-traveled</w:t>
            </w:r>
          </w:p>
        </w:tc>
        <w:tc>
          <w:tcPr>
            <w:tcW w:w="6662" w:type="dxa"/>
            <w:shd w:val="clear" w:color="auto" w:fill="auto"/>
            <w:noWrap/>
            <w:hideMark/>
          </w:tcPr>
          <w:p w14:paraId="3AB61DC1" w14:textId="0EEC4FE1" w:rsidR="0012656B" w:rsidRPr="009D6952" w:rsidRDefault="0012656B" w:rsidP="0012656B">
            <w:pP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  <w:t xml:space="preserve">Maximum of all distance-traveled </w:t>
            </w:r>
          </w:p>
        </w:tc>
      </w:tr>
      <w:tr w:rsidR="0012656B" w:rsidRPr="009D6952" w14:paraId="583A4DFF" w14:textId="2A32DE33" w:rsidTr="0012656B">
        <w:trPr>
          <w:trHeight w:val="290"/>
        </w:trPr>
        <w:tc>
          <w:tcPr>
            <w:tcW w:w="2405" w:type="dxa"/>
            <w:shd w:val="clear" w:color="auto" w:fill="auto"/>
            <w:noWrap/>
            <w:hideMark/>
          </w:tcPr>
          <w:p w14:paraId="58E29C44" w14:textId="2CFFD004" w:rsidR="0012656B" w:rsidRPr="004B4754" w:rsidRDefault="0012656B" w:rsidP="0012656B">
            <w:pPr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</w:pPr>
            <w:r w:rsidRPr="004B4754"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  <w:t>distance-bank</w:t>
            </w:r>
          </w:p>
        </w:tc>
        <w:tc>
          <w:tcPr>
            <w:tcW w:w="6662" w:type="dxa"/>
            <w:shd w:val="clear" w:color="auto" w:fill="auto"/>
            <w:noWrap/>
            <w:hideMark/>
          </w:tcPr>
          <w:p w14:paraId="0891B0DA" w14:textId="4F030EED" w:rsidR="0012656B" w:rsidRPr="009D6952" w:rsidRDefault="0012656B" w:rsidP="0012656B">
            <w:pP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  <w: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  <w:t>Distance to bank</w:t>
            </w:r>
          </w:p>
        </w:tc>
      </w:tr>
      <w:tr w:rsidR="0012656B" w:rsidRPr="009D6952" w14:paraId="66DC5322" w14:textId="7F2E6866" w:rsidTr="0012656B">
        <w:trPr>
          <w:trHeight w:val="290"/>
        </w:trPr>
        <w:tc>
          <w:tcPr>
            <w:tcW w:w="2405" w:type="dxa"/>
            <w:shd w:val="clear" w:color="auto" w:fill="auto"/>
            <w:noWrap/>
            <w:hideMark/>
          </w:tcPr>
          <w:p w14:paraId="4FCF0F52" w14:textId="4BF08E87" w:rsidR="0012656B" w:rsidRPr="004B4754" w:rsidRDefault="0012656B" w:rsidP="0012656B">
            <w:pPr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</w:pPr>
            <w:proofErr w:type="spellStart"/>
            <w:r w:rsidRPr="004B4754"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  <w:lastRenderedPageBreak/>
              <w:t>meanx</w:t>
            </w:r>
            <w:proofErr w:type="spellEnd"/>
          </w:p>
        </w:tc>
        <w:tc>
          <w:tcPr>
            <w:tcW w:w="6662" w:type="dxa"/>
            <w:shd w:val="clear" w:color="auto" w:fill="auto"/>
            <w:noWrap/>
            <w:hideMark/>
          </w:tcPr>
          <w:p w14:paraId="558B94E7" w14:textId="089C34A3" w:rsidR="0012656B" w:rsidRPr="009D6952" w:rsidRDefault="0012656B" w:rsidP="0012656B">
            <w:pP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  <w:r w:rsidRPr="009D6952">
              <w:rPr>
                <w:rFonts w:ascii="Calibri" w:hAnsi="Calibri" w:cs="Calibri"/>
                <w:sz w:val="22"/>
                <w:lang w:val="en-US"/>
              </w:rPr>
              <w:t xml:space="preserve">Mean x position of </w:t>
            </w:r>
            <w:proofErr w:type="spellStart"/>
            <w:r w:rsidRPr="004B4754">
              <w:rPr>
                <w:rFonts w:ascii="Calibri" w:hAnsi="Calibri" w:cs="Calibri"/>
                <w:i/>
                <w:iCs/>
                <w:sz w:val="22"/>
                <w:lang w:val="en-US"/>
              </w:rPr>
              <w:t>flockmates</w:t>
            </w:r>
            <w:proofErr w:type="spellEnd"/>
          </w:p>
        </w:tc>
      </w:tr>
      <w:tr w:rsidR="0012656B" w:rsidRPr="009D6952" w14:paraId="4511B5A7" w14:textId="2BD8F85A" w:rsidTr="0012656B">
        <w:trPr>
          <w:trHeight w:val="290"/>
        </w:trPr>
        <w:tc>
          <w:tcPr>
            <w:tcW w:w="2405" w:type="dxa"/>
            <w:shd w:val="clear" w:color="auto" w:fill="auto"/>
            <w:noWrap/>
            <w:hideMark/>
          </w:tcPr>
          <w:p w14:paraId="2D6E2ACD" w14:textId="08428466" w:rsidR="0012656B" w:rsidRPr="004B4754" w:rsidRDefault="0012656B" w:rsidP="0012656B">
            <w:pPr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</w:pPr>
            <w:proofErr w:type="spellStart"/>
            <w:r w:rsidRPr="004B4754">
              <w:rPr>
                <w:rFonts w:ascii="Calibri" w:eastAsia="Times New Roman" w:hAnsi="Calibri" w:cs="Calibri"/>
                <w:i/>
                <w:iCs/>
                <w:color w:val="000000"/>
                <w:sz w:val="22"/>
                <w:lang w:val="en-US"/>
              </w:rPr>
              <w:t>meany</w:t>
            </w:r>
            <w:proofErr w:type="spellEnd"/>
          </w:p>
        </w:tc>
        <w:tc>
          <w:tcPr>
            <w:tcW w:w="6662" w:type="dxa"/>
            <w:shd w:val="clear" w:color="auto" w:fill="auto"/>
            <w:noWrap/>
            <w:hideMark/>
          </w:tcPr>
          <w:p w14:paraId="766CC014" w14:textId="6B9C0A88" w:rsidR="0012656B" w:rsidRPr="009D6952" w:rsidRDefault="0012656B" w:rsidP="0012656B">
            <w:pPr>
              <w:rPr>
                <w:rFonts w:ascii="Calibri" w:eastAsia="Times New Roman" w:hAnsi="Calibri" w:cs="Calibri"/>
                <w:color w:val="000000"/>
                <w:sz w:val="22"/>
                <w:lang w:val="en-US"/>
              </w:rPr>
            </w:pPr>
            <w:r w:rsidRPr="009D6952">
              <w:rPr>
                <w:rFonts w:ascii="Calibri" w:hAnsi="Calibri" w:cs="Calibri"/>
                <w:sz w:val="22"/>
                <w:lang w:val="en-US"/>
              </w:rPr>
              <w:t xml:space="preserve">Mean y position of </w:t>
            </w:r>
            <w:proofErr w:type="spellStart"/>
            <w:r w:rsidRPr="004B4754">
              <w:rPr>
                <w:rFonts w:ascii="Calibri" w:hAnsi="Calibri" w:cs="Calibri"/>
                <w:i/>
                <w:iCs/>
                <w:sz w:val="22"/>
                <w:lang w:val="en-US"/>
              </w:rPr>
              <w:t>flockmates</w:t>
            </w:r>
            <w:proofErr w:type="spellEnd"/>
          </w:p>
        </w:tc>
      </w:tr>
    </w:tbl>
    <w:p w14:paraId="2F828606" w14:textId="77777777" w:rsidR="00D83DBC" w:rsidRPr="009D6952" w:rsidRDefault="00D83DBC" w:rsidP="00343133">
      <w:pPr>
        <w:jc w:val="both"/>
        <w:rPr>
          <w:lang w:val="en-US"/>
        </w:rPr>
      </w:pPr>
    </w:p>
    <w:p w14:paraId="614C4975" w14:textId="77777777" w:rsidR="00BD0DE5" w:rsidRPr="009D6952" w:rsidRDefault="00BD0DE5" w:rsidP="00BD0DE5">
      <w:pPr>
        <w:jc w:val="both"/>
        <w:rPr>
          <w:lang w:val="en-US"/>
        </w:rPr>
      </w:pPr>
      <w:r w:rsidRPr="009D6952">
        <w:rPr>
          <w:lang w:val="en-US"/>
        </w:rPr>
        <w:t>The model is spatial. The temporal extent is user controlled.  The model time-step is 10 min.</w:t>
      </w:r>
    </w:p>
    <w:p w14:paraId="09E92002" w14:textId="77777777" w:rsidR="00055D8E" w:rsidRPr="009D6952" w:rsidRDefault="00055D8E" w:rsidP="00343133">
      <w:pPr>
        <w:jc w:val="both"/>
        <w:rPr>
          <w:lang w:val="en-US"/>
        </w:rPr>
      </w:pPr>
    </w:p>
    <w:p w14:paraId="37FE1BA2" w14:textId="2EB0E89E" w:rsidR="00AA4A10" w:rsidRPr="00E4772B" w:rsidRDefault="009823A5" w:rsidP="005B7301">
      <w:pPr>
        <w:pStyle w:val="Heading1"/>
        <w:rPr>
          <w:lang w:val="en-US"/>
        </w:rPr>
      </w:pPr>
      <w:r w:rsidRPr="00E4772B">
        <w:rPr>
          <w:lang w:val="en-US"/>
        </w:rPr>
        <w:t>Process overview and scheduling</w:t>
      </w:r>
    </w:p>
    <w:p w14:paraId="53D8D049" w14:textId="77777777" w:rsidR="009823A5" w:rsidRPr="00E4772B" w:rsidRDefault="009823A5" w:rsidP="00343133">
      <w:pPr>
        <w:jc w:val="both"/>
        <w:rPr>
          <w:lang w:val="en-US"/>
        </w:rPr>
      </w:pPr>
    </w:p>
    <w:p w14:paraId="1CC6C618" w14:textId="2D2D2F41" w:rsidR="00486808" w:rsidRDefault="00080E11" w:rsidP="00343133">
      <w:pPr>
        <w:jc w:val="both"/>
        <w:rPr>
          <w:lang w:val="en-US"/>
        </w:rPr>
      </w:pPr>
      <w:r w:rsidRPr="00E4772B">
        <w:rPr>
          <w:lang w:val="en-US"/>
        </w:rPr>
        <w:t>Processes</w:t>
      </w:r>
      <w:r w:rsidR="006B3952" w:rsidRPr="00E4772B">
        <w:rPr>
          <w:lang w:val="en-US"/>
        </w:rPr>
        <w:t xml:space="preserve"> </w:t>
      </w:r>
      <w:r w:rsidR="009733CC">
        <w:rPr>
          <w:lang w:val="en-US"/>
        </w:rPr>
        <w:t xml:space="preserve">are </w:t>
      </w:r>
      <w:r w:rsidR="006B3952" w:rsidRPr="00E4772B">
        <w:rPr>
          <w:lang w:val="en-US"/>
        </w:rPr>
        <w:t>modelled</w:t>
      </w:r>
      <w:r w:rsidR="00937DF4" w:rsidRPr="00E4772B">
        <w:rPr>
          <w:lang w:val="en-US"/>
        </w:rPr>
        <w:t xml:space="preserve"> b</w:t>
      </w:r>
      <w:r w:rsidR="004716FC" w:rsidRPr="00E4772B">
        <w:rPr>
          <w:lang w:val="en-US"/>
        </w:rPr>
        <w:t xml:space="preserve">y </w:t>
      </w:r>
      <w:r w:rsidR="00DF220A" w:rsidRPr="00E4772B">
        <w:rPr>
          <w:lang w:val="en-US"/>
        </w:rPr>
        <w:t>the following routines: (1) Migration to suitable habitat; (2) Migration away from conspecifics; and (3) Mortality from stranding (</w:t>
      </w:r>
      <w:r w:rsidR="00DF220A" w:rsidRPr="00E4772B">
        <w:rPr>
          <w:lang w:val="en-US"/>
        </w:rPr>
        <w:fldChar w:fldCharType="begin"/>
      </w:r>
      <w:r w:rsidR="00DF220A" w:rsidRPr="00E4772B">
        <w:rPr>
          <w:lang w:val="en-US"/>
        </w:rPr>
        <w:instrText xml:space="preserve"> REF _Ref14776624 \h </w:instrText>
      </w:r>
      <w:r w:rsidR="006B4293" w:rsidRPr="00E4772B">
        <w:rPr>
          <w:lang w:val="en-US"/>
        </w:rPr>
        <w:instrText xml:space="preserve"> \* MERGEFORMAT </w:instrText>
      </w:r>
      <w:r w:rsidR="00DF220A" w:rsidRPr="00E4772B">
        <w:rPr>
          <w:lang w:val="en-US"/>
        </w:rPr>
      </w:r>
      <w:r w:rsidR="00DF220A" w:rsidRPr="00E4772B">
        <w:rPr>
          <w:lang w:val="en-US"/>
        </w:rPr>
        <w:fldChar w:fldCharType="separate"/>
      </w:r>
      <w:r w:rsidR="005B7301" w:rsidRPr="00E4772B">
        <w:rPr>
          <w:b/>
          <w:szCs w:val="18"/>
          <w:lang w:val="en-US"/>
        </w:rPr>
        <w:t xml:space="preserve">Figure </w:t>
      </w:r>
      <w:r w:rsidR="005B7301">
        <w:rPr>
          <w:b/>
          <w:noProof/>
          <w:szCs w:val="18"/>
          <w:lang w:val="en-US"/>
        </w:rPr>
        <w:t>1</w:t>
      </w:r>
      <w:r w:rsidR="00DF220A" w:rsidRPr="00E4772B">
        <w:rPr>
          <w:lang w:val="en-US"/>
        </w:rPr>
        <w:fldChar w:fldCharType="end"/>
      </w:r>
      <w:r w:rsidR="00DF220A" w:rsidRPr="00E4772B">
        <w:rPr>
          <w:lang w:val="en-US"/>
        </w:rPr>
        <w:t>)</w:t>
      </w:r>
      <w:r w:rsidR="00A5394A" w:rsidRPr="00E4772B">
        <w:rPr>
          <w:lang w:val="en-US"/>
        </w:rPr>
        <w:t>.</w:t>
      </w:r>
    </w:p>
    <w:p w14:paraId="7508DE7D" w14:textId="77777777" w:rsidR="00306D1F" w:rsidRPr="00E4772B" w:rsidRDefault="00306D1F" w:rsidP="00343133">
      <w:pPr>
        <w:jc w:val="both"/>
        <w:rPr>
          <w:lang w:val="en-US"/>
        </w:rPr>
      </w:pPr>
    </w:p>
    <w:p w14:paraId="35F20AE0" w14:textId="77777777" w:rsidR="00DE1536" w:rsidRPr="00E4772B" w:rsidRDefault="00DE1536" w:rsidP="00343133">
      <w:pPr>
        <w:jc w:val="both"/>
        <w:rPr>
          <w:rFonts w:asciiTheme="majorHAnsi" w:hAnsiTheme="majorHAnsi"/>
          <w:b/>
          <w:sz w:val="32"/>
          <w:szCs w:val="32"/>
          <w:lang w:val="en-US"/>
        </w:rPr>
      </w:pPr>
      <w:r w:rsidRPr="00E4772B">
        <w:rPr>
          <w:rFonts w:asciiTheme="majorHAnsi" w:hAnsiTheme="majorHAnsi"/>
          <w:b/>
          <w:noProof/>
          <w:sz w:val="32"/>
          <w:szCs w:val="32"/>
          <w:lang w:val="en-US"/>
        </w:rPr>
        <w:drawing>
          <wp:inline distT="0" distB="0" distL="0" distR="0" wp14:anchorId="1BF0102D" wp14:editId="51238223">
            <wp:extent cx="4826000" cy="5371797"/>
            <wp:effectExtent l="0" t="0" r="0" b="635"/>
            <wp:docPr id="2" name="Picture 2" descr="Graphical user interface,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diagram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39207" cy="53864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9816BB" w14:textId="77777777" w:rsidR="00DE1536" w:rsidRPr="00E4772B" w:rsidRDefault="00DE1536" w:rsidP="00343133">
      <w:pPr>
        <w:jc w:val="both"/>
        <w:rPr>
          <w:bCs/>
          <w:szCs w:val="18"/>
          <w:lang w:val="en-US"/>
        </w:rPr>
      </w:pPr>
      <w:bookmarkStart w:id="1" w:name="_Ref520117670"/>
      <w:bookmarkStart w:id="2" w:name="_Ref362612837"/>
    </w:p>
    <w:p w14:paraId="62ACD83A" w14:textId="49D11659" w:rsidR="00DE1536" w:rsidRPr="00E4772B" w:rsidRDefault="00DE1536" w:rsidP="00343133">
      <w:pPr>
        <w:jc w:val="both"/>
        <w:rPr>
          <w:b/>
          <w:szCs w:val="18"/>
          <w:lang w:val="en-US"/>
        </w:rPr>
      </w:pPr>
      <w:bookmarkStart w:id="3" w:name="_Ref14776624"/>
      <w:r w:rsidRPr="00E4772B">
        <w:rPr>
          <w:b/>
          <w:szCs w:val="18"/>
          <w:lang w:val="en-US"/>
        </w:rPr>
        <w:t xml:space="preserve">Figure </w:t>
      </w:r>
      <w:r w:rsidRPr="00E4772B">
        <w:rPr>
          <w:b/>
          <w:szCs w:val="18"/>
          <w:lang w:val="en-US"/>
        </w:rPr>
        <w:fldChar w:fldCharType="begin"/>
      </w:r>
      <w:r w:rsidRPr="00E4772B">
        <w:rPr>
          <w:b/>
          <w:szCs w:val="18"/>
          <w:lang w:val="en-US"/>
        </w:rPr>
        <w:instrText xml:space="preserve"> SEQ Figure \* ARABIC </w:instrText>
      </w:r>
      <w:r w:rsidRPr="00E4772B">
        <w:rPr>
          <w:b/>
          <w:szCs w:val="18"/>
          <w:lang w:val="en-US"/>
        </w:rPr>
        <w:fldChar w:fldCharType="separate"/>
      </w:r>
      <w:r w:rsidR="005B7301">
        <w:rPr>
          <w:b/>
          <w:noProof/>
          <w:szCs w:val="18"/>
          <w:lang w:val="en-US"/>
        </w:rPr>
        <w:t>1</w:t>
      </w:r>
      <w:r w:rsidRPr="00E4772B">
        <w:rPr>
          <w:b/>
          <w:szCs w:val="18"/>
          <w:lang w:val="en-US"/>
        </w:rPr>
        <w:fldChar w:fldCharType="end"/>
      </w:r>
      <w:bookmarkEnd w:id="1"/>
      <w:bookmarkEnd w:id="3"/>
      <w:r w:rsidRPr="00E4772B">
        <w:rPr>
          <w:b/>
          <w:szCs w:val="18"/>
          <w:lang w:val="en-US"/>
        </w:rPr>
        <w:t xml:space="preserve">. </w:t>
      </w:r>
      <w:proofErr w:type="spellStart"/>
      <w:r w:rsidRPr="00E4772B">
        <w:rPr>
          <w:b/>
          <w:szCs w:val="18"/>
          <w:lang w:val="en-US"/>
        </w:rPr>
        <w:t>SalStrand</w:t>
      </w:r>
      <w:proofErr w:type="spellEnd"/>
      <w:r w:rsidRPr="00E4772B">
        <w:rPr>
          <w:b/>
          <w:szCs w:val="18"/>
          <w:lang w:val="en-US"/>
        </w:rPr>
        <w:t>-IBM function schematic.</w:t>
      </w:r>
      <w:bookmarkEnd w:id="2"/>
    </w:p>
    <w:p w14:paraId="02B090AA" w14:textId="77777777" w:rsidR="00486808" w:rsidRPr="00E4772B" w:rsidRDefault="00486808" w:rsidP="00343133">
      <w:pPr>
        <w:jc w:val="both"/>
        <w:rPr>
          <w:lang w:val="en-US"/>
        </w:rPr>
      </w:pPr>
    </w:p>
    <w:p w14:paraId="4AAA882C" w14:textId="387E317E" w:rsidR="00486808" w:rsidRPr="00E4772B" w:rsidRDefault="00486808" w:rsidP="005B7301">
      <w:pPr>
        <w:pStyle w:val="Heading1"/>
        <w:rPr>
          <w:lang w:val="en-US"/>
        </w:rPr>
      </w:pPr>
      <w:r w:rsidRPr="00E4772B">
        <w:rPr>
          <w:lang w:val="en-US"/>
        </w:rPr>
        <w:t>Design concepts</w:t>
      </w:r>
    </w:p>
    <w:p w14:paraId="0B36E598" w14:textId="77777777" w:rsidR="00486808" w:rsidRPr="00E4772B" w:rsidRDefault="00486808" w:rsidP="00343133">
      <w:pPr>
        <w:jc w:val="both"/>
        <w:rPr>
          <w:lang w:val="en-US"/>
        </w:rPr>
      </w:pPr>
    </w:p>
    <w:p w14:paraId="5412A806" w14:textId="4215CF15" w:rsidR="00486808" w:rsidRPr="00E4772B" w:rsidRDefault="00486808" w:rsidP="005B7301">
      <w:pPr>
        <w:pStyle w:val="Heading2"/>
        <w:rPr>
          <w:lang w:val="en-US"/>
        </w:rPr>
      </w:pPr>
      <w:r w:rsidRPr="00E4772B">
        <w:rPr>
          <w:lang w:val="en-US"/>
        </w:rPr>
        <w:t>Basic principles</w:t>
      </w:r>
    </w:p>
    <w:p w14:paraId="6AC4C3AC" w14:textId="77777777" w:rsidR="00486808" w:rsidRPr="00E4772B" w:rsidRDefault="00486808" w:rsidP="00343133">
      <w:pPr>
        <w:jc w:val="both"/>
        <w:rPr>
          <w:lang w:val="en-US"/>
        </w:rPr>
      </w:pPr>
    </w:p>
    <w:p w14:paraId="199380FE" w14:textId="5FF632AB" w:rsidR="00486808" w:rsidRDefault="00FF49CF" w:rsidP="00343133">
      <w:pPr>
        <w:jc w:val="both"/>
        <w:rPr>
          <w:lang w:val="en-US"/>
        </w:rPr>
      </w:pPr>
      <w:r w:rsidRPr="00E4772B">
        <w:rPr>
          <w:lang w:val="en-US"/>
        </w:rPr>
        <w:lastRenderedPageBreak/>
        <w:t xml:space="preserve">The </w:t>
      </w:r>
      <w:r w:rsidR="002A7329" w:rsidRPr="00E4772B">
        <w:rPr>
          <w:lang w:val="en-US"/>
        </w:rPr>
        <w:t xml:space="preserve">model addresses how </w:t>
      </w:r>
      <w:r w:rsidR="00BB5481" w:rsidRPr="00E4772B">
        <w:rPr>
          <w:lang w:val="en-US"/>
        </w:rPr>
        <w:t>parr</w:t>
      </w:r>
      <w:r w:rsidR="003D22C2" w:rsidRPr="00E4772B">
        <w:rPr>
          <w:lang w:val="en-US"/>
        </w:rPr>
        <w:t xml:space="preserve"> </w:t>
      </w:r>
      <w:r w:rsidR="00BB5481" w:rsidRPr="00E4772B">
        <w:rPr>
          <w:lang w:val="en-US"/>
        </w:rPr>
        <w:t>mortality is dependent on stranding</w:t>
      </w:r>
      <w:r w:rsidR="002A7329" w:rsidRPr="00E4772B">
        <w:rPr>
          <w:lang w:val="en-US"/>
        </w:rPr>
        <w:t xml:space="preserve">. </w:t>
      </w:r>
      <w:r w:rsidR="009733CC">
        <w:rPr>
          <w:lang w:val="en-US"/>
        </w:rPr>
        <w:t>Specifically</w:t>
      </w:r>
      <w:r w:rsidR="002A7329" w:rsidRPr="00E4772B">
        <w:rPr>
          <w:lang w:val="en-US"/>
        </w:rPr>
        <w:t xml:space="preserve">, </w:t>
      </w:r>
      <w:r w:rsidR="00EB5830" w:rsidRPr="00E4772B">
        <w:rPr>
          <w:lang w:val="en-US"/>
        </w:rPr>
        <w:t xml:space="preserve">the model addresses how </w:t>
      </w:r>
      <w:r w:rsidR="00C85C6E" w:rsidRPr="00E4772B">
        <w:rPr>
          <w:lang w:val="en-US"/>
        </w:rPr>
        <w:t xml:space="preserve">total </w:t>
      </w:r>
      <w:r w:rsidR="00B6146A" w:rsidRPr="00E4772B">
        <w:rPr>
          <w:lang w:val="en-US"/>
        </w:rPr>
        <w:t xml:space="preserve">stranding </w:t>
      </w:r>
      <w:r w:rsidR="00B63588" w:rsidRPr="00E4772B">
        <w:rPr>
          <w:lang w:val="en-US"/>
        </w:rPr>
        <w:t xml:space="preserve">mortality is </w:t>
      </w:r>
      <w:r w:rsidR="00B6146A" w:rsidRPr="00E4772B">
        <w:rPr>
          <w:lang w:val="en-US"/>
        </w:rPr>
        <w:t>dependent on charact</w:t>
      </w:r>
      <w:r w:rsidR="00057E83" w:rsidRPr="00E4772B">
        <w:rPr>
          <w:lang w:val="en-US"/>
        </w:rPr>
        <w:t>er</w:t>
      </w:r>
      <w:r w:rsidR="00B6146A" w:rsidRPr="00E4772B">
        <w:rPr>
          <w:lang w:val="en-US"/>
        </w:rPr>
        <w:t>is</w:t>
      </w:r>
      <w:r w:rsidR="00F84AA3" w:rsidRPr="00E4772B">
        <w:rPr>
          <w:lang w:val="en-US"/>
        </w:rPr>
        <w:t xml:space="preserve">tics of the hydropeaking cycle (ramping speed and length of the minimum flow period), characteristics of parr </w:t>
      </w:r>
      <w:r w:rsidR="00057E83" w:rsidRPr="00E4772B">
        <w:rPr>
          <w:lang w:val="en-US"/>
        </w:rPr>
        <w:t>behavior</w:t>
      </w:r>
      <w:r w:rsidR="00F84AA3" w:rsidRPr="00E4772B">
        <w:rPr>
          <w:lang w:val="en-US"/>
        </w:rPr>
        <w:t xml:space="preserve"> (</w:t>
      </w:r>
      <w:r w:rsidR="00057E83" w:rsidRPr="00E4772B">
        <w:rPr>
          <w:lang w:val="en-US"/>
        </w:rPr>
        <w:t xml:space="preserve">locus movement speed and territory size), </w:t>
      </w:r>
      <w:r w:rsidR="00C85C6E" w:rsidRPr="00E4772B">
        <w:rPr>
          <w:lang w:val="en-US"/>
        </w:rPr>
        <w:t>and the probability of parr dying per unit time</w:t>
      </w:r>
      <w:r w:rsidR="006865F2">
        <w:rPr>
          <w:lang w:val="en-US"/>
        </w:rPr>
        <w:t xml:space="preserve"> (stranding mortality probability)</w:t>
      </w:r>
      <w:r w:rsidR="00C85C6E" w:rsidRPr="00E4772B">
        <w:rPr>
          <w:lang w:val="en-US"/>
        </w:rPr>
        <w:t>.</w:t>
      </w:r>
    </w:p>
    <w:p w14:paraId="7BCC546D" w14:textId="2B8FBE1E" w:rsidR="00402827" w:rsidRDefault="00402827" w:rsidP="00343133">
      <w:pPr>
        <w:jc w:val="both"/>
        <w:rPr>
          <w:lang w:val="en-US"/>
        </w:rPr>
      </w:pPr>
    </w:p>
    <w:p w14:paraId="447D40B1" w14:textId="1F4AB305" w:rsidR="00402827" w:rsidRPr="00E4772B" w:rsidRDefault="006763E4" w:rsidP="00343133">
      <w:pPr>
        <w:jc w:val="both"/>
        <w:rPr>
          <w:lang w:val="en-US"/>
        </w:rPr>
      </w:pPr>
      <w:r>
        <w:rPr>
          <w:lang w:val="en-US"/>
        </w:rPr>
        <w:t>P</w:t>
      </w:r>
      <w:r w:rsidR="00402827" w:rsidRPr="006D29D4">
        <w:rPr>
          <w:lang w:val="en-US"/>
        </w:rPr>
        <w:t>arr migrate to the most hydraulically suitable habitat available to them</w:t>
      </w:r>
      <w:r>
        <w:rPr>
          <w:lang w:val="en-US"/>
        </w:rPr>
        <w:t xml:space="preserve"> (</w:t>
      </w:r>
      <w:r w:rsidR="00B84D63">
        <w:rPr>
          <w:lang w:val="en-US"/>
        </w:rPr>
        <w:t>s</w:t>
      </w:r>
      <w:r>
        <w:rPr>
          <w:lang w:val="en-US"/>
        </w:rPr>
        <w:t>ub</w:t>
      </w:r>
      <w:r w:rsidR="00B84D63">
        <w:rPr>
          <w:lang w:val="en-US"/>
        </w:rPr>
        <w:t>-</w:t>
      </w:r>
      <w:r>
        <w:rPr>
          <w:lang w:val="en-US"/>
        </w:rPr>
        <w:t xml:space="preserve">model: </w:t>
      </w:r>
      <w:r w:rsidRPr="006763E4">
        <w:rPr>
          <w:i/>
          <w:iCs/>
          <w:lang w:val="en-US"/>
        </w:rPr>
        <w:t xml:space="preserve">Migration </w:t>
      </w:r>
      <w:r w:rsidR="00B84D63">
        <w:rPr>
          <w:i/>
          <w:iCs/>
          <w:lang w:val="en-US"/>
        </w:rPr>
        <w:t>to</w:t>
      </w:r>
      <w:r w:rsidRPr="006763E4">
        <w:rPr>
          <w:i/>
          <w:iCs/>
          <w:lang w:val="en-US"/>
        </w:rPr>
        <w:t xml:space="preserve"> suitable habitat</w:t>
      </w:r>
      <w:r>
        <w:rPr>
          <w:lang w:val="en-US"/>
        </w:rPr>
        <w:t>)</w:t>
      </w:r>
      <w:r w:rsidR="00402827" w:rsidRPr="006D29D4">
        <w:rPr>
          <w:lang w:val="en-US"/>
        </w:rPr>
        <w:t xml:space="preserve">. </w:t>
      </w:r>
      <w:r>
        <w:rPr>
          <w:lang w:val="en-US"/>
        </w:rPr>
        <w:t>P</w:t>
      </w:r>
      <w:r w:rsidR="00402827" w:rsidRPr="006D29D4">
        <w:rPr>
          <w:lang w:val="en-US"/>
        </w:rPr>
        <w:t xml:space="preserve">arr </w:t>
      </w:r>
      <w:r>
        <w:rPr>
          <w:lang w:val="en-US"/>
        </w:rPr>
        <w:t xml:space="preserve">also </w:t>
      </w:r>
      <w:r w:rsidR="00402827" w:rsidRPr="006D29D4">
        <w:rPr>
          <w:lang w:val="en-US"/>
        </w:rPr>
        <w:t>migrate away from one another</w:t>
      </w:r>
      <w:r w:rsidR="00E721E9">
        <w:rPr>
          <w:lang w:val="en-US"/>
        </w:rPr>
        <w:t xml:space="preserve"> (</w:t>
      </w:r>
      <w:r w:rsidR="00B84D63">
        <w:rPr>
          <w:lang w:val="en-US"/>
        </w:rPr>
        <w:t>s</w:t>
      </w:r>
      <w:r w:rsidR="00E721E9">
        <w:rPr>
          <w:lang w:val="en-US"/>
        </w:rPr>
        <w:t>ub</w:t>
      </w:r>
      <w:r w:rsidR="00B84D63">
        <w:rPr>
          <w:lang w:val="en-US"/>
        </w:rPr>
        <w:t>-</w:t>
      </w:r>
      <w:r w:rsidR="00E721E9">
        <w:rPr>
          <w:lang w:val="en-US"/>
        </w:rPr>
        <w:t xml:space="preserve">model: </w:t>
      </w:r>
      <w:r w:rsidR="00FC79F7" w:rsidRPr="00FC79F7">
        <w:rPr>
          <w:i/>
          <w:iCs/>
          <w:lang w:val="en-US"/>
        </w:rPr>
        <w:t>Migration away from co</w:t>
      </w:r>
      <w:r w:rsidR="00FB3CF7">
        <w:rPr>
          <w:i/>
          <w:iCs/>
          <w:lang w:val="en-US"/>
        </w:rPr>
        <w:t>n</w:t>
      </w:r>
      <w:r w:rsidR="00FC79F7" w:rsidRPr="00FC79F7">
        <w:rPr>
          <w:i/>
          <w:iCs/>
          <w:lang w:val="en-US"/>
        </w:rPr>
        <w:t>specifics</w:t>
      </w:r>
      <w:r w:rsidR="00E721E9">
        <w:rPr>
          <w:lang w:val="en-US"/>
        </w:rPr>
        <w:t>)</w:t>
      </w:r>
      <w:r w:rsidR="00402827" w:rsidRPr="006D29D4">
        <w:rPr>
          <w:lang w:val="en-US"/>
        </w:rPr>
        <w:t xml:space="preserve">. These two </w:t>
      </w:r>
      <w:r w:rsidR="00FC79F7">
        <w:rPr>
          <w:lang w:val="en-US"/>
        </w:rPr>
        <w:t>sub-models</w:t>
      </w:r>
      <w:r w:rsidR="00402827" w:rsidRPr="006D29D4">
        <w:rPr>
          <w:lang w:val="en-US"/>
        </w:rPr>
        <w:t xml:space="preserve"> produce behaviors that counterbalance one another, with the former causing parr to cluster in suitable habitat and the latter dispersing them and limiting the numbers present in </w:t>
      </w:r>
      <w:r w:rsidR="00FB3CF7">
        <w:rPr>
          <w:lang w:val="en-US"/>
        </w:rPr>
        <w:t>this</w:t>
      </w:r>
      <w:r w:rsidR="00402827" w:rsidRPr="006D29D4">
        <w:rPr>
          <w:lang w:val="en-US"/>
        </w:rPr>
        <w:t xml:space="preserve"> habitat. The </w:t>
      </w:r>
      <w:r w:rsidR="00B84D63">
        <w:rPr>
          <w:lang w:val="en-US"/>
        </w:rPr>
        <w:t>sub-model</w:t>
      </w:r>
      <w:r w:rsidR="00402827" w:rsidRPr="006D29D4">
        <w:rPr>
          <w:lang w:val="en-US"/>
        </w:rPr>
        <w:t xml:space="preserve"> </w:t>
      </w:r>
      <w:r w:rsidR="00B84D63" w:rsidRPr="00B84D63">
        <w:rPr>
          <w:i/>
          <w:iCs/>
          <w:lang w:val="en-US"/>
        </w:rPr>
        <w:t>M</w:t>
      </w:r>
      <w:r w:rsidR="00402827" w:rsidRPr="00B84D63">
        <w:rPr>
          <w:i/>
          <w:iCs/>
          <w:lang w:val="en-US"/>
        </w:rPr>
        <w:t>igration to suitable habitat</w:t>
      </w:r>
      <w:r w:rsidR="00402827" w:rsidRPr="006D29D4">
        <w:rPr>
          <w:lang w:val="en-US"/>
        </w:rPr>
        <w:t xml:space="preserve"> implements a response to hydropeaking-induced down-ramping because it means that parr migrate away from areas that are becoming dewatered (very shallow and very low velocity areas are parameterized as being unsuitable). An additional </w:t>
      </w:r>
      <w:r w:rsidR="007F5D41">
        <w:rPr>
          <w:lang w:val="en-US"/>
        </w:rPr>
        <w:t xml:space="preserve">sub-model, </w:t>
      </w:r>
      <w:r w:rsidR="007F5D41" w:rsidRPr="007F5D41">
        <w:rPr>
          <w:i/>
          <w:iCs/>
          <w:lang w:val="en-US"/>
        </w:rPr>
        <w:t>Mortality from stranding</w:t>
      </w:r>
      <w:r w:rsidR="007F5D41">
        <w:rPr>
          <w:lang w:val="en-US"/>
        </w:rPr>
        <w:t>,</w:t>
      </w:r>
      <w:r w:rsidR="00402827" w:rsidRPr="006D29D4">
        <w:rPr>
          <w:lang w:val="en-US"/>
        </w:rPr>
        <w:t xml:space="preserve"> implements a stranding mortality probability for those parr in dewatered areas.</w:t>
      </w:r>
    </w:p>
    <w:p w14:paraId="4AC84C24" w14:textId="77777777" w:rsidR="00486808" w:rsidRPr="00E4772B" w:rsidRDefault="00486808" w:rsidP="00343133">
      <w:pPr>
        <w:jc w:val="both"/>
        <w:rPr>
          <w:lang w:val="en-US"/>
        </w:rPr>
      </w:pPr>
    </w:p>
    <w:p w14:paraId="011DDFF1" w14:textId="06E49C5D" w:rsidR="00486808" w:rsidRPr="00E4772B" w:rsidRDefault="00486808" w:rsidP="005B7301">
      <w:pPr>
        <w:pStyle w:val="Heading2"/>
        <w:rPr>
          <w:lang w:val="en-US"/>
        </w:rPr>
      </w:pPr>
      <w:r w:rsidRPr="00E4772B">
        <w:rPr>
          <w:lang w:val="en-US"/>
        </w:rPr>
        <w:t>Emergence</w:t>
      </w:r>
    </w:p>
    <w:p w14:paraId="7224D260" w14:textId="77777777" w:rsidR="00486808" w:rsidRPr="00E4772B" w:rsidRDefault="00486808" w:rsidP="00343133">
      <w:pPr>
        <w:jc w:val="both"/>
        <w:rPr>
          <w:lang w:val="en-US"/>
        </w:rPr>
      </w:pPr>
    </w:p>
    <w:p w14:paraId="09A7A511" w14:textId="40E6975B" w:rsidR="00486808" w:rsidRPr="00E4772B" w:rsidRDefault="00E3503A" w:rsidP="00343133">
      <w:pPr>
        <w:jc w:val="both"/>
        <w:rPr>
          <w:lang w:val="en-US"/>
        </w:rPr>
      </w:pPr>
      <w:r w:rsidRPr="00E4772B">
        <w:rPr>
          <w:lang w:val="en-US"/>
        </w:rPr>
        <w:t>P</w:t>
      </w:r>
      <w:r w:rsidR="00275554" w:rsidRPr="00E4772B">
        <w:rPr>
          <w:lang w:val="en-US"/>
        </w:rPr>
        <w:t xml:space="preserve">opulation </w:t>
      </w:r>
      <w:r w:rsidRPr="00E4772B">
        <w:rPr>
          <w:lang w:val="en-US"/>
        </w:rPr>
        <w:t>abundance</w:t>
      </w:r>
      <w:r w:rsidR="00883ADD" w:rsidRPr="00E4772B">
        <w:rPr>
          <w:lang w:val="en-US"/>
        </w:rPr>
        <w:t>s</w:t>
      </w:r>
      <w:r w:rsidR="00275554" w:rsidRPr="00E4772B">
        <w:rPr>
          <w:lang w:val="en-US"/>
        </w:rPr>
        <w:t xml:space="preserve"> and dynamics emerge from characteristics of the </w:t>
      </w:r>
      <w:r w:rsidR="006B4293" w:rsidRPr="00E4772B">
        <w:rPr>
          <w:lang w:val="en-US"/>
        </w:rPr>
        <w:t>parr</w:t>
      </w:r>
      <w:r w:rsidR="00A24B6A" w:rsidRPr="00E4772B">
        <w:rPr>
          <w:lang w:val="en-US"/>
        </w:rPr>
        <w:t xml:space="preserve"> individuals</w:t>
      </w:r>
      <w:r w:rsidR="00275554" w:rsidRPr="00E4772B">
        <w:rPr>
          <w:lang w:val="en-US"/>
        </w:rPr>
        <w:t xml:space="preserve">, such as </w:t>
      </w:r>
      <w:r w:rsidR="007617A1" w:rsidRPr="00E4772B">
        <w:rPr>
          <w:lang w:val="en-US"/>
        </w:rPr>
        <w:t xml:space="preserve">the </w:t>
      </w:r>
      <w:r w:rsidR="00FB3CF7">
        <w:rPr>
          <w:lang w:val="en-US"/>
        </w:rPr>
        <w:t>speed</w:t>
      </w:r>
      <w:r w:rsidR="007617A1" w:rsidRPr="00E4772B">
        <w:rPr>
          <w:lang w:val="en-US"/>
        </w:rPr>
        <w:t xml:space="preserve"> which they can migrate to water-covered habitat during down-ramping, and which they can survive stranding if temporarily stranded</w:t>
      </w:r>
      <w:r w:rsidR="00275554" w:rsidRPr="00E4772B">
        <w:rPr>
          <w:lang w:val="en-US"/>
        </w:rPr>
        <w:t>.</w:t>
      </w:r>
    </w:p>
    <w:p w14:paraId="7F742350" w14:textId="77777777" w:rsidR="00486808" w:rsidRPr="00E4772B" w:rsidRDefault="00486808" w:rsidP="00343133">
      <w:pPr>
        <w:jc w:val="both"/>
        <w:rPr>
          <w:lang w:val="en-US"/>
        </w:rPr>
      </w:pPr>
    </w:p>
    <w:p w14:paraId="257B9F5D" w14:textId="1CB2EFE5" w:rsidR="00486808" w:rsidRPr="00E4772B" w:rsidRDefault="00486808" w:rsidP="005B7301">
      <w:pPr>
        <w:pStyle w:val="Heading2"/>
        <w:rPr>
          <w:lang w:val="en-US"/>
        </w:rPr>
      </w:pPr>
      <w:r w:rsidRPr="00E4772B">
        <w:rPr>
          <w:lang w:val="en-US"/>
        </w:rPr>
        <w:t>Adaptation</w:t>
      </w:r>
    </w:p>
    <w:p w14:paraId="129D6A76" w14:textId="77777777" w:rsidR="00486808" w:rsidRPr="00E4772B" w:rsidRDefault="00486808" w:rsidP="00343133">
      <w:pPr>
        <w:jc w:val="both"/>
        <w:rPr>
          <w:lang w:val="en-US"/>
        </w:rPr>
      </w:pPr>
    </w:p>
    <w:p w14:paraId="46763B91" w14:textId="4620F040" w:rsidR="004813E2" w:rsidRPr="00E4772B" w:rsidRDefault="001E5BA3" w:rsidP="00343133">
      <w:pPr>
        <w:jc w:val="both"/>
        <w:rPr>
          <w:lang w:val="en-US"/>
        </w:rPr>
      </w:pPr>
      <w:r w:rsidRPr="00E4772B">
        <w:rPr>
          <w:lang w:val="en-US"/>
        </w:rPr>
        <w:t>Parr i</w:t>
      </w:r>
      <w:r w:rsidR="004813E2" w:rsidRPr="00E4772B">
        <w:rPr>
          <w:lang w:val="en-US"/>
        </w:rPr>
        <w:t>ndividuals do not have modelled learning or prediction.</w:t>
      </w:r>
    </w:p>
    <w:p w14:paraId="624D785B" w14:textId="77777777" w:rsidR="00486808" w:rsidRPr="00E4772B" w:rsidRDefault="00486808" w:rsidP="00343133">
      <w:pPr>
        <w:jc w:val="both"/>
        <w:rPr>
          <w:lang w:val="en-US"/>
        </w:rPr>
      </w:pPr>
    </w:p>
    <w:p w14:paraId="510F1E43" w14:textId="28FF97C6" w:rsidR="00486808" w:rsidRPr="00E4772B" w:rsidRDefault="00486808" w:rsidP="005B7301">
      <w:pPr>
        <w:pStyle w:val="Heading2"/>
        <w:rPr>
          <w:lang w:val="en-US"/>
        </w:rPr>
      </w:pPr>
      <w:r w:rsidRPr="00E4772B">
        <w:rPr>
          <w:lang w:val="en-US"/>
        </w:rPr>
        <w:t>Interaction</w:t>
      </w:r>
    </w:p>
    <w:p w14:paraId="4C08DD0F" w14:textId="77777777" w:rsidR="00486808" w:rsidRPr="00E4772B" w:rsidRDefault="00486808" w:rsidP="00343133">
      <w:pPr>
        <w:jc w:val="both"/>
        <w:rPr>
          <w:lang w:val="en-US"/>
        </w:rPr>
      </w:pPr>
    </w:p>
    <w:p w14:paraId="0B1577CC" w14:textId="720D9A4A" w:rsidR="00486808" w:rsidRPr="00E4772B" w:rsidRDefault="00275554" w:rsidP="00343133">
      <w:pPr>
        <w:jc w:val="both"/>
        <w:rPr>
          <w:lang w:val="en-US"/>
        </w:rPr>
      </w:pPr>
      <w:r w:rsidRPr="00E4772B">
        <w:rPr>
          <w:lang w:val="en-US"/>
        </w:rPr>
        <w:t xml:space="preserve">Interaction between </w:t>
      </w:r>
      <w:r w:rsidR="00F865B7" w:rsidRPr="00E4772B">
        <w:rPr>
          <w:lang w:val="en-US"/>
        </w:rPr>
        <w:t>parr</w:t>
      </w:r>
      <w:r w:rsidRPr="00E4772B">
        <w:rPr>
          <w:lang w:val="en-US"/>
        </w:rPr>
        <w:t xml:space="preserve"> individuals is </w:t>
      </w:r>
      <w:r w:rsidR="00DC414D" w:rsidRPr="00E4772B">
        <w:rPr>
          <w:lang w:val="en-US"/>
        </w:rPr>
        <w:t>modeled</w:t>
      </w:r>
      <w:r w:rsidRPr="00E4772B">
        <w:rPr>
          <w:lang w:val="en-US"/>
        </w:rPr>
        <w:t xml:space="preserve"> </w:t>
      </w:r>
      <w:r w:rsidR="009B32E9" w:rsidRPr="00E4772B">
        <w:rPr>
          <w:lang w:val="en-US"/>
        </w:rPr>
        <w:t xml:space="preserve">using the function </w:t>
      </w:r>
      <w:r w:rsidR="0068230D" w:rsidRPr="00E4772B">
        <w:rPr>
          <w:i/>
          <w:iCs/>
          <w:lang w:val="en-US"/>
        </w:rPr>
        <w:t>Migration away from conspecifics</w:t>
      </w:r>
      <w:r w:rsidR="0068230D" w:rsidRPr="00E4772B">
        <w:rPr>
          <w:lang w:val="en-US"/>
        </w:rPr>
        <w:t>.</w:t>
      </w:r>
      <w:r w:rsidR="00D72A75">
        <w:rPr>
          <w:lang w:val="en-US"/>
        </w:rPr>
        <w:t xml:space="preserve"> Individual</w:t>
      </w:r>
      <w:r w:rsidR="00575031">
        <w:rPr>
          <w:lang w:val="en-US"/>
        </w:rPr>
        <w:t>s sense other conspecifics within a territory size, identify whether there is a</w:t>
      </w:r>
      <w:r w:rsidR="001130EC">
        <w:rPr>
          <w:lang w:val="en-US"/>
        </w:rPr>
        <w:t xml:space="preserve">n available location to flee to, and if such a location is present, flee to that location. </w:t>
      </w:r>
      <w:r w:rsidR="000F0DED">
        <w:rPr>
          <w:lang w:val="en-US"/>
        </w:rPr>
        <w:t xml:space="preserve">This interaction </w:t>
      </w:r>
      <w:r w:rsidR="000748F2">
        <w:rPr>
          <w:lang w:val="en-US"/>
        </w:rPr>
        <w:t>result</w:t>
      </w:r>
      <w:r w:rsidR="00FB3CF7">
        <w:rPr>
          <w:lang w:val="en-US"/>
        </w:rPr>
        <w:t>s in</w:t>
      </w:r>
      <w:r w:rsidR="000748F2">
        <w:rPr>
          <w:lang w:val="en-US"/>
        </w:rPr>
        <w:t xml:space="preserve"> individuals dispersing from one another.</w:t>
      </w:r>
    </w:p>
    <w:p w14:paraId="51A17D70" w14:textId="77777777" w:rsidR="00486808" w:rsidRPr="00E4772B" w:rsidRDefault="00486808" w:rsidP="00343133">
      <w:pPr>
        <w:jc w:val="both"/>
        <w:rPr>
          <w:lang w:val="en-US"/>
        </w:rPr>
      </w:pPr>
    </w:p>
    <w:p w14:paraId="3B561199" w14:textId="7F06C46C" w:rsidR="00486808" w:rsidRPr="00E4772B" w:rsidRDefault="00486808" w:rsidP="005B7301">
      <w:pPr>
        <w:pStyle w:val="Heading2"/>
        <w:rPr>
          <w:lang w:val="en-US"/>
        </w:rPr>
      </w:pPr>
      <w:r w:rsidRPr="00E4772B">
        <w:rPr>
          <w:lang w:val="en-US"/>
        </w:rPr>
        <w:t>Stochasticity</w:t>
      </w:r>
    </w:p>
    <w:p w14:paraId="6FEDE13D" w14:textId="77777777" w:rsidR="00486808" w:rsidRPr="00E4772B" w:rsidRDefault="00486808" w:rsidP="00343133">
      <w:pPr>
        <w:jc w:val="both"/>
        <w:rPr>
          <w:lang w:val="en-US"/>
        </w:rPr>
      </w:pPr>
    </w:p>
    <w:p w14:paraId="13E6C604" w14:textId="6CFA094E" w:rsidR="00486808" w:rsidRPr="00E4772B" w:rsidRDefault="004A5F23" w:rsidP="00343133">
      <w:pPr>
        <w:jc w:val="both"/>
        <w:rPr>
          <w:lang w:val="en-US"/>
        </w:rPr>
      </w:pPr>
      <w:r w:rsidRPr="00E4772B">
        <w:rPr>
          <w:lang w:val="en-US"/>
        </w:rPr>
        <w:t xml:space="preserve">Parr </w:t>
      </w:r>
      <w:r w:rsidR="00FB3CF7">
        <w:rPr>
          <w:lang w:val="en-US"/>
        </w:rPr>
        <w:t xml:space="preserve">individuals </w:t>
      </w:r>
      <w:r w:rsidRPr="00E4772B">
        <w:rPr>
          <w:lang w:val="en-US"/>
        </w:rPr>
        <w:t xml:space="preserve">are randomly distributed to </w:t>
      </w:r>
      <w:r w:rsidR="007730FD" w:rsidRPr="00E4772B">
        <w:rPr>
          <w:lang w:val="en-US"/>
        </w:rPr>
        <w:t>area</w:t>
      </w:r>
      <w:r w:rsidR="00FB3CF7">
        <w:rPr>
          <w:lang w:val="en-US"/>
        </w:rPr>
        <w:t>s</w:t>
      </w:r>
      <w:r w:rsidR="007730FD" w:rsidRPr="00E4772B">
        <w:rPr>
          <w:lang w:val="en-US"/>
        </w:rPr>
        <w:t xml:space="preserve"> with a habitat suitability </w:t>
      </w:r>
      <w:r w:rsidR="006D750C" w:rsidRPr="00E4772B">
        <w:rPr>
          <w:rFonts w:cstheme="minorHAnsi"/>
          <w:lang w:val="en-US"/>
        </w:rPr>
        <w:t>≥</w:t>
      </w:r>
      <w:r w:rsidR="006D750C" w:rsidRPr="00E4772B">
        <w:rPr>
          <w:lang w:val="en-US"/>
        </w:rPr>
        <w:t xml:space="preserve"> 0.9</w:t>
      </w:r>
      <w:r w:rsidR="00622BF9" w:rsidRPr="00E4772B">
        <w:rPr>
          <w:lang w:val="en-US"/>
        </w:rPr>
        <w:t xml:space="preserve">. </w:t>
      </w:r>
      <w:r w:rsidR="009366E9">
        <w:rPr>
          <w:lang w:val="en-US"/>
        </w:rPr>
        <w:t>Routines</w:t>
      </w:r>
      <w:r w:rsidR="00486808" w:rsidRPr="00E4772B">
        <w:rPr>
          <w:lang w:val="en-US"/>
        </w:rPr>
        <w:t xml:space="preserve"> </w:t>
      </w:r>
      <w:r w:rsidR="00737979" w:rsidRPr="00E4772B">
        <w:rPr>
          <w:lang w:val="en-US"/>
        </w:rPr>
        <w:t xml:space="preserve">are partly stochastic. </w:t>
      </w:r>
      <w:r w:rsidR="00AD1C1A" w:rsidRPr="00E4772B">
        <w:rPr>
          <w:lang w:val="en-US"/>
        </w:rPr>
        <w:t>The order in which m</w:t>
      </w:r>
      <w:r w:rsidR="00474363" w:rsidRPr="00E4772B">
        <w:rPr>
          <w:lang w:val="en-US"/>
        </w:rPr>
        <w:t xml:space="preserve">igration away from conspecifics </w:t>
      </w:r>
      <w:r w:rsidR="00AD1C1A" w:rsidRPr="00E4772B">
        <w:rPr>
          <w:lang w:val="en-US"/>
        </w:rPr>
        <w:t>occurs is dependent on the order of parr selection (which is random).</w:t>
      </w:r>
      <w:r w:rsidR="007F341D" w:rsidRPr="00E4772B">
        <w:rPr>
          <w:lang w:val="en-US"/>
        </w:rPr>
        <w:t xml:space="preserve"> </w:t>
      </w:r>
    </w:p>
    <w:p w14:paraId="17474DD0" w14:textId="77777777" w:rsidR="00486808" w:rsidRPr="00E4772B" w:rsidRDefault="00486808" w:rsidP="00343133">
      <w:pPr>
        <w:jc w:val="both"/>
        <w:rPr>
          <w:lang w:val="en-US"/>
        </w:rPr>
      </w:pPr>
    </w:p>
    <w:p w14:paraId="2580ED8B" w14:textId="5B8E2B3E" w:rsidR="00486808" w:rsidRPr="00E4772B" w:rsidRDefault="00486808" w:rsidP="005B7301">
      <w:pPr>
        <w:pStyle w:val="Heading2"/>
        <w:rPr>
          <w:lang w:val="en-US"/>
        </w:rPr>
      </w:pPr>
      <w:r w:rsidRPr="00E4772B">
        <w:rPr>
          <w:lang w:val="en-US"/>
        </w:rPr>
        <w:t>Collectives</w:t>
      </w:r>
    </w:p>
    <w:p w14:paraId="5E25C430" w14:textId="77777777" w:rsidR="00486808" w:rsidRPr="00E4772B" w:rsidRDefault="00486808" w:rsidP="00343133">
      <w:pPr>
        <w:jc w:val="both"/>
        <w:rPr>
          <w:lang w:val="en-US"/>
        </w:rPr>
      </w:pPr>
    </w:p>
    <w:p w14:paraId="180A8F1E" w14:textId="50AAEA19" w:rsidR="00112B35" w:rsidRPr="00E4772B" w:rsidRDefault="00112B35" w:rsidP="00343133">
      <w:pPr>
        <w:jc w:val="both"/>
        <w:rPr>
          <w:lang w:val="en-US"/>
        </w:rPr>
      </w:pPr>
      <w:r w:rsidRPr="00E4772B">
        <w:rPr>
          <w:lang w:val="en-US"/>
        </w:rPr>
        <w:t>The model does not include collectives.</w:t>
      </w:r>
    </w:p>
    <w:p w14:paraId="75452DFD" w14:textId="77777777" w:rsidR="00486808" w:rsidRPr="00E4772B" w:rsidRDefault="00486808" w:rsidP="00343133">
      <w:pPr>
        <w:jc w:val="both"/>
        <w:rPr>
          <w:lang w:val="en-US"/>
        </w:rPr>
      </w:pPr>
    </w:p>
    <w:p w14:paraId="7A0227C3" w14:textId="01468464" w:rsidR="00486808" w:rsidRPr="00E4772B" w:rsidRDefault="00486808" w:rsidP="005B7301">
      <w:pPr>
        <w:pStyle w:val="Heading2"/>
        <w:rPr>
          <w:lang w:val="en-US"/>
        </w:rPr>
      </w:pPr>
      <w:r w:rsidRPr="00E4772B">
        <w:rPr>
          <w:lang w:val="en-US"/>
        </w:rPr>
        <w:t>Observation</w:t>
      </w:r>
    </w:p>
    <w:p w14:paraId="3FBC5090" w14:textId="77777777" w:rsidR="00486808" w:rsidRPr="00E4772B" w:rsidRDefault="00486808" w:rsidP="00343133">
      <w:pPr>
        <w:jc w:val="both"/>
        <w:rPr>
          <w:lang w:val="en-US"/>
        </w:rPr>
      </w:pPr>
    </w:p>
    <w:p w14:paraId="366B6D5E" w14:textId="22D0D406" w:rsidR="00486808" w:rsidRPr="00E4772B" w:rsidRDefault="008C6F0B" w:rsidP="00343133">
      <w:pPr>
        <w:jc w:val="both"/>
        <w:rPr>
          <w:lang w:val="en-US"/>
        </w:rPr>
      </w:pPr>
      <w:r w:rsidRPr="00E4772B">
        <w:rPr>
          <w:lang w:val="en-US"/>
        </w:rPr>
        <w:t xml:space="preserve">Data on the parr population are </w:t>
      </w:r>
      <w:r w:rsidR="00F453A5">
        <w:rPr>
          <w:lang w:val="en-US"/>
        </w:rPr>
        <w:t>saved</w:t>
      </w:r>
      <w:r w:rsidRPr="00E4772B">
        <w:rPr>
          <w:lang w:val="en-US"/>
        </w:rPr>
        <w:t xml:space="preserve"> using the </w:t>
      </w:r>
      <w:proofErr w:type="spellStart"/>
      <w:r w:rsidRPr="00E4772B">
        <w:rPr>
          <w:lang w:val="en-US"/>
        </w:rPr>
        <w:t>BehaviorSpace</w:t>
      </w:r>
      <w:proofErr w:type="spellEnd"/>
      <w:r w:rsidRPr="00E4772B">
        <w:rPr>
          <w:lang w:val="en-US"/>
        </w:rPr>
        <w:t xml:space="preserve"> module of </w:t>
      </w:r>
      <w:proofErr w:type="spellStart"/>
      <w:r w:rsidRPr="00E4772B">
        <w:rPr>
          <w:lang w:val="en-US"/>
        </w:rPr>
        <w:t>NetLogo</w:t>
      </w:r>
      <w:proofErr w:type="spellEnd"/>
      <w:r w:rsidRPr="00E4772B">
        <w:rPr>
          <w:lang w:val="en-US"/>
        </w:rPr>
        <w:t>.</w:t>
      </w:r>
    </w:p>
    <w:p w14:paraId="524F8CCF" w14:textId="77777777" w:rsidR="00486808" w:rsidRPr="00E4772B" w:rsidRDefault="00486808" w:rsidP="00343133">
      <w:pPr>
        <w:jc w:val="both"/>
        <w:rPr>
          <w:lang w:val="en-US"/>
        </w:rPr>
      </w:pPr>
    </w:p>
    <w:p w14:paraId="50D9BCFC" w14:textId="7C4FB9D2" w:rsidR="00486808" w:rsidRPr="00E4772B" w:rsidRDefault="00486808" w:rsidP="005B7301">
      <w:pPr>
        <w:pStyle w:val="Heading1"/>
        <w:rPr>
          <w:lang w:val="en-US"/>
        </w:rPr>
      </w:pPr>
      <w:r w:rsidRPr="00E4772B">
        <w:rPr>
          <w:lang w:val="en-US"/>
        </w:rPr>
        <w:t>Initialization</w:t>
      </w:r>
    </w:p>
    <w:p w14:paraId="4C33FCF1" w14:textId="77777777" w:rsidR="00486808" w:rsidRPr="00E4772B" w:rsidRDefault="00486808" w:rsidP="00343133">
      <w:pPr>
        <w:jc w:val="both"/>
        <w:rPr>
          <w:lang w:val="en-US"/>
        </w:rPr>
      </w:pPr>
    </w:p>
    <w:p w14:paraId="21784C72" w14:textId="14AFFB33" w:rsidR="00486808" w:rsidRPr="00E4772B" w:rsidRDefault="009A7742" w:rsidP="00343133">
      <w:pPr>
        <w:jc w:val="both"/>
        <w:rPr>
          <w:lang w:val="en-US"/>
        </w:rPr>
      </w:pPr>
      <w:r w:rsidRPr="00E4772B">
        <w:rPr>
          <w:lang w:val="en-US"/>
        </w:rPr>
        <w:t xml:space="preserve">The </w:t>
      </w:r>
      <w:r w:rsidR="00AC3F9A" w:rsidRPr="00E4772B">
        <w:rPr>
          <w:lang w:val="en-US"/>
        </w:rPr>
        <w:t xml:space="preserve">model is initialized with a user-specified </w:t>
      </w:r>
      <w:r w:rsidR="00170EFE">
        <w:rPr>
          <w:lang w:val="en-US"/>
        </w:rPr>
        <w:t xml:space="preserve">number of </w:t>
      </w:r>
      <w:r w:rsidR="00EC1150" w:rsidRPr="00E4772B">
        <w:rPr>
          <w:lang w:val="en-US"/>
        </w:rPr>
        <w:t xml:space="preserve">parr </w:t>
      </w:r>
      <w:r w:rsidR="00170EFE">
        <w:rPr>
          <w:lang w:val="en-US"/>
        </w:rPr>
        <w:t>individuals</w:t>
      </w:r>
      <w:r w:rsidR="00901951" w:rsidRPr="00E4772B">
        <w:rPr>
          <w:lang w:val="en-US"/>
        </w:rPr>
        <w:t>, and run for a user-specified number of years</w:t>
      </w:r>
      <w:r w:rsidR="00AC3F9A" w:rsidRPr="00E4772B">
        <w:rPr>
          <w:lang w:val="en-US"/>
        </w:rPr>
        <w:t>.</w:t>
      </w:r>
    </w:p>
    <w:p w14:paraId="1F197C32" w14:textId="77777777" w:rsidR="00486808" w:rsidRPr="00E4772B" w:rsidRDefault="00486808" w:rsidP="00343133">
      <w:pPr>
        <w:jc w:val="both"/>
        <w:rPr>
          <w:lang w:val="en-US"/>
        </w:rPr>
      </w:pPr>
    </w:p>
    <w:p w14:paraId="2FBE4848" w14:textId="3400A6DF" w:rsidR="00486808" w:rsidRPr="00E4772B" w:rsidRDefault="00486808" w:rsidP="005B7301">
      <w:pPr>
        <w:pStyle w:val="Heading1"/>
        <w:rPr>
          <w:lang w:val="en-US"/>
        </w:rPr>
      </w:pPr>
      <w:r w:rsidRPr="00E4772B">
        <w:rPr>
          <w:lang w:val="en-US"/>
        </w:rPr>
        <w:t>Input data</w:t>
      </w:r>
    </w:p>
    <w:p w14:paraId="31E7BBE3" w14:textId="77777777" w:rsidR="00486808" w:rsidRPr="00E4772B" w:rsidRDefault="00486808" w:rsidP="00343133">
      <w:pPr>
        <w:jc w:val="both"/>
        <w:rPr>
          <w:lang w:val="en-US"/>
        </w:rPr>
      </w:pPr>
    </w:p>
    <w:p w14:paraId="4A3FE3E1" w14:textId="18FB82D2" w:rsidR="00AA4A10" w:rsidRDefault="00781365" w:rsidP="00343133">
      <w:pPr>
        <w:jc w:val="both"/>
        <w:rPr>
          <w:lang w:val="en-US"/>
        </w:rPr>
      </w:pPr>
      <w:r w:rsidRPr="00E4772B">
        <w:rPr>
          <w:lang w:val="en-US"/>
        </w:rPr>
        <w:t xml:space="preserve">The model </w:t>
      </w:r>
      <w:r w:rsidR="00D07D59" w:rsidRPr="00E4772B">
        <w:rPr>
          <w:lang w:val="en-US"/>
        </w:rPr>
        <w:t>uses</w:t>
      </w:r>
      <w:r w:rsidR="00C43174" w:rsidRPr="00E4772B">
        <w:rPr>
          <w:lang w:val="en-US"/>
        </w:rPr>
        <w:t xml:space="preserve"> </w:t>
      </w:r>
      <w:r w:rsidR="00ED4D8C" w:rsidRPr="00E4772B">
        <w:rPr>
          <w:lang w:val="en-US"/>
        </w:rPr>
        <w:t xml:space="preserve">time-series data on discharge, habitat suitability </w:t>
      </w:r>
      <w:r w:rsidR="009D416C" w:rsidRPr="00E4772B">
        <w:rPr>
          <w:lang w:val="en-US"/>
        </w:rPr>
        <w:t>fields, and a field describing the distance to the nearest bank.</w:t>
      </w:r>
    </w:p>
    <w:p w14:paraId="03D68337" w14:textId="0D2EED6C" w:rsidR="00D77288" w:rsidRDefault="00D77288" w:rsidP="00343133">
      <w:pPr>
        <w:jc w:val="both"/>
        <w:rPr>
          <w:lang w:val="en-US"/>
        </w:rPr>
      </w:pPr>
    </w:p>
    <w:p w14:paraId="69BDF6E3" w14:textId="5DC1E283" w:rsidR="00D77288" w:rsidRDefault="00D77288" w:rsidP="00D77288">
      <w:pPr>
        <w:jc w:val="both"/>
        <w:rPr>
          <w:lang w:val="en-US"/>
        </w:rPr>
      </w:pPr>
      <w:r w:rsidRPr="00E4772B">
        <w:rPr>
          <w:lang w:val="en-US"/>
        </w:rPr>
        <w:t xml:space="preserve">Parr populations are simulated for a user-specified time-period. The first years are used as a “burn-in” period </w:t>
      </w:r>
      <w:r w:rsidRPr="00E4772B">
        <w:rPr>
          <w:lang w:val="en-US"/>
        </w:rPr>
        <w:fldChar w:fldCharType="begin"/>
      </w:r>
      <w:r w:rsidRPr="00E4772B">
        <w:rPr>
          <w:lang w:val="en-US"/>
        </w:rPr>
        <w:instrText xml:space="preserve"> ADDIN EN.CITE &lt;EndNote&gt;&lt;Cite&gt;&lt;Author&gt;Williams&lt;/Author&gt;&lt;Year&gt;2017&lt;/Year&gt;&lt;RecNum&gt;963&lt;/RecNum&gt;&lt;Prefix&gt;see &lt;/Prefix&gt;&lt;DisplayText&gt;(see Williams et al. 2017)&lt;/DisplayText&gt;&lt;record&gt;&lt;rec-number&gt;963&lt;/rec-number&gt;&lt;foreign-keys&gt;&lt;key app="EN" db-id="sdxwzxxtvd0dvke9099509ruxsfsfxfxs5tw" timestamp="1564045816"&gt;963&lt;/key&gt;&lt;/foreign-keys&gt;&lt;ref-type name="Book Section"&gt;5&lt;/ref-type&gt;&lt;contributors&gt;&lt;authors&gt;&lt;author&gt;Williams, N.E.&lt;/author&gt;&lt;author&gt;O&amp;apos;Brien, M.L.&lt;/author&gt;&lt;author&gt;Yao, X. &lt;/author&gt;&lt;/authors&gt;&lt;secondary-authors&gt;&lt;author&gt;Grow, A.&lt;/author&gt;&lt;author&gt;Van Bavel, J. &lt;/author&gt;&lt;/secondary-authors&gt;&lt;/contributors&gt;&lt;titles&gt;&lt;title&gt;Using Survey Data for Agent-Based Modeling: Design and Challenges in a Model of Armed Conflict and Population Change&lt;/title&gt;&lt;secondary-title&gt;Agent-Based Modelling in Population Studies: Concepts, Methods, and Applications&lt;/secondary-title&gt;&lt;/titles&gt;&lt;pages&gt;159-184&lt;/pages&gt;&lt;dates&gt;&lt;year&gt;2017&lt;/year&gt;&lt;/dates&gt;&lt;publisher&gt;Springer International Publishing&lt;/publisher&gt;&lt;urls&gt;&lt;/urls&gt;&lt;/record&gt;&lt;/Cite&gt;&lt;/EndNote&gt;</w:instrText>
      </w:r>
      <w:r w:rsidRPr="00E4772B">
        <w:rPr>
          <w:lang w:val="en-US"/>
        </w:rPr>
        <w:fldChar w:fldCharType="separate"/>
      </w:r>
      <w:r w:rsidRPr="00E4772B">
        <w:rPr>
          <w:noProof/>
          <w:lang w:val="en-US"/>
        </w:rPr>
        <w:t>(</w:t>
      </w:r>
      <w:hyperlink w:anchor="_ENREF_2" w:tooltip="Williams, 2017 #963" w:history="1">
        <w:r w:rsidR="00B84D63" w:rsidRPr="00E4772B">
          <w:rPr>
            <w:noProof/>
            <w:lang w:val="en-US"/>
          </w:rPr>
          <w:t>see Williams et al. 2017</w:t>
        </w:r>
      </w:hyperlink>
      <w:r w:rsidRPr="00E4772B">
        <w:rPr>
          <w:noProof/>
          <w:lang w:val="en-US"/>
        </w:rPr>
        <w:t>)</w:t>
      </w:r>
      <w:r w:rsidRPr="00E4772B">
        <w:rPr>
          <w:lang w:val="en-US"/>
        </w:rPr>
        <w:fldChar w:fldCharType="end"/>
      </w:r>
      <w:r w:rsidRPr="00E4772B">
        <w:rPr>
          <w:lang w:val="en-US"/>
        </w:rPr>
        <w:t xml:space="preserve">, </w:t>
      </w:r>
      <w:r>
        <w:rPr>
          <w:lang w:val="en-US"/>
        </w:rPr>
        <w:t xml:space="preserve">allowing parr to distribute themselves so as to reach an equilibrium between routines for </w:t>
      </w:r>
      <w:r w:rsidRPr="00092D46">
        <w:rPr>
          <w:i/>
          <w:iCs/>
          <w:lang w:val="en-US"/>
        </w:rPr>
        <w:t>Migration to suitable habitat</w:t>
      </w:r>
      <w:r>
        <w:rPr>
          <w:lang w:val="en-US"/>
        </w:rPr>
        <w:t xml:space="preserve"> and </w:t>
      </w:r>
      <w:r w:rsidRPr="00092D46">
        <w:rPr>
          <w:i/>
          <w:iCs/>
          <w:lang w:val="en-US"/>
        </w:rPr>
        <w:t>Migration away from conspecifics</w:t>
      </w:r>
      <w:r w:rsidRPr="00E4772B">
        <w:rPr>
          <w:lang w:val="en-US"/>
        </w:rPr>
        <w:t xml:space="preserve">. Effects of model conditions on </w:t>
      </w:r>
      <w:r>
        <w:rPr>
          <w:lang w:val="en-US"/>
        </w:rPr>
        <w:t>parr</w:t>
      </w:r>
      <w:r w:rsidRPr="00E4772B">
        <w:rPr>
          <w:lang w:val="en-US"/>
        </w:rPr>
        <w:t xml:space="preserve"> dynamics are determined from modelled outputs over the remaining </w:t>
      </w:r>
      <w:r w:rsidR="00297D1A">
        <w:rPr>
          <w:lang w:val="en-US"/>
        </w:rPr>
        <w:t>time-steps of the simulation</w:t>
      </w:r>
      <w:r w:rsidRPr="00E4772B">
        <w:rPr>
          <w:lang w:val="en-US"/>
        </w:rPr>
        <w:t>.</w:t>
      </w:r>
    </w:p>
    <w:p w14:paraId="721BA7EF" w14:textId="2A066EB1" w:rsidR="005B7301" w:rsidRDefault="005B7301" w:rsidP="00D77288">
      <w:pPr>
        <w:jc w:val="both"/>
        <w:rPr>
          <w:lang w:val="en-US"/>
        </w:rPr>
      </w:pPr>
    </w:p>
    <w:p w14:paraId="1DC358B4" w14:textId="77777777" w:rsidR="005B7301" w:rsidRPr="00E4772B" w:rsidRDefault="005B7301" w:rsidP="005B7301">
      <w:pPr>
        <w:jc w:val="both"/>
        <w:rPr>
          <w:lang w:val="en-US"/>
        </w:rPr>
      </w:pPr>
      <w:r w:rsidRPr="00E4772B">
        <w:rPr>
          <w:lang w:val="en-US"/>
        </w:rPr>
        <w:t xml:space="preserve">Migration to more suitable habitat and total stranding mortality in the </w:t>
      </w:r>
      <w:proofErr w:type="spellStart"/>
      <w:r w:rsidRPr="00E4772B">
        <w:rPr>
          <w:i/>
          <w:iCs/>
          <w:lang w:val="en-US"/>
        </w:rPr>
        <w:t>SalStrand</w:t>
      </w:r>
      <w:proofErr w:type="spellEnd"/>
      <w:r w:rsidRPr="00E4772B">
        <w:rPr>
          <w:i/>
          <w:iCs/>
          <w:lang w:val="en-US"/>
        </w:rPr>
        <w:t>-IBM</w:t>
      </w:r>
      <w:r w:rsidRPr="00E4772B">
        <w:rPr>
          <w:lang w:val="en-US"/>
        </w:rPr>
        <w:t xml:space="preserve"> model are dependent on how the spatial distribution of suitable habitat and the spatial distribution of water-covered area change during the hydropeaking cycle. </w:t>
      </w:r>
      <w:r w:rsidRPr="00E4772B">
        <w:rPr>
          <w:color w:val="000000" w:themeColor="text1"/>
          <w:lang w:val="en-US"/>
        </w:rPr>
        <w:t xml:space="preserve">Habitat suitability in each 1 </w:t>
      </w:r>
      <w:r w:rsidRPr="00E4772B">
        <w:rPr>
          <w:rFonts w:cstheme="minorHAnsi"/>
          <w:color w:val="000000" w:themeColor="text1"/>
          <w:lang w:val="en-US"/>
        </w:rPr>
        <w:t>×</w:t>
      </w:r>
      <w:r w:rsidRPr="00E4772B">
        <w:rPr>
          <w:color w:val="000000" w:themeColor="text1"/>
          <w:lang w:val="en-US"/>
        </w:rPr>
        <w:t xml:space="preserve"> 1 m cell is determined using a habitat suitability curve-based approach, based on suitability for velocity and depth (predicted externally by a hydrodynamic model), which changes according to discharge. </w:t>
      </w:r>
      <w:r w:rsidRPr="00E4772B">
        <w:rPr>
          <w:lang w:val="en-US"/>
        </w:rPr>
        <w:t xml:space="preserve">The status of each cell in terms of the presence of water is calculated for each discharge. A depth &gt; 0 m indicates a water-covered status. Stranding mortality is only applied to parr individuals in cells with a dewatered status (depth = 0 m).  </w:t>
      </w:r>
    </w:p>
    <w:p w14:paraId="23FBA297" w14:textId="20AD09A8" w:rsidR="00486808" w:rsidRPr="00E4772B" w:rsidRDefault="00486808" w:rsidP="00343133">
      <w:pPr>
        <w:jc w:val="both"/>
        <w:rPr>
          <w:lang w:val="en-US"/>
        </w:rPr>
      </w:pPr>
    </w:p>
    <w:p w14:paraId="295838D7" w14:textId="0B2A091A" w:rsidR="00537702" w:rsidRPr="00E4772B" w:rsidRDefault="00BD6B28" w:rsidP="005B7301">
      <w:pPr>
        <w:pStyle w:val="Heading1"/>
        <w:rPr>
          <w:lang w:val="en-US"/>
        </w:rPr>
      </w:pPr>
      <w:r>
        <w:rPr>
          <w:lang w:val="en-US"/>
        </w:rPr>
        <w:t>Sub-models</w:t>
      </w:r>
    </w:p>
    <w:p w14:paraId="1318A67F" w14:textId="77777777" w:rsidR="00285EDB" w:rsidRPr="00E4772B" w:rsidRDefault="00285EDB" w:rsidP="00343133">
      <w:pPr>
        <w:jc w:val="both"/>
        <w:rPr>
          <w:lang w:val="en-US"/>
        </w:rPr>
      </w:pPr>
    </w:p>
    <w:p w14:paraId="357925A8" w14:textId="595A727E" w:rsidR="00571BCF" w:rsidRPr="00E4772B" w:rsidRDefault="0068230D" w:rsidP="005B7301">
      <w:pPr>
        <w:pStyle w:val="Heading2"/>
        <w:rPr>
          <w:lang w:val="en-US"/>
        </w:rPr>
      </w:pPr>
      <w:r w:rsidRPr="00E4772B">
        <w:rPr>
          <w:lang w:val="en-US"/>
        </w:rPr>
        <w:t>Migration to suitable habitat</w:t>
      </w:r>
    </w:p>
    <w:p w14:paraId="7DE73019" w14:textId="0BC31A3D" w:rsidR="00EF042D" w:rsidRPr="00E4772B" w:rsidRDefault="00EF042D" w:rsidP="00343133">
      <w:pPr>
        <w:jc w:val="both"/>
        <w:rPr>
          <w:lang w:val="en-US"/>
        </w:rPr>
      </w:pPr>
    </w:p>
    <w:p w14:paraId="56D259BF" w14:textId="5E5EA08F" w:rsidR="00390FDA" w:rsidRPr="00E4772B" w:rsidRDefault="000F3B05" w:rsidP="00343133">
      <w:pPr>
        <w:jc w:val="both"/>
        <w:rPr>
          <w:lang w:val="en-US"/>
        </w:rPr>
      </w:pPr>
      <w:r w:rsidRPr="00E4772B">
        <w:rPr>
          <w:lang w:val="en-US"/>
        </w:rPr>
        <w:t xml:space="preserve">The parr individual identifies the location that has highest habitat suitability within a range of 5 m, and moves towards that location at a given speed, defined as the </w:t>
      </w:r>
      <w:r w:rsidRPr="00E4772B">
        <w:rPr>
          <w:i/>
          <w:iCs/>
          <w:lang w:val="en-US"/>
        </w:rPr>
        <w:t>locus movement speed</w:t>
      </w:r>
      <w:r w:rsidRPr="00E4772B">
        <w:rPr>
          <w:lang w:val="en-US"/>
        </w:rPr>
        <w:t xml:space="preserve"> (</w:t>
      </w:r>
      <w:r w:rsidRPr="00E4772B">
        <w:rPr>
          <w:i/>
          <w:iCs/>
          <w:lang w:val="en-US"/>
        </w:rPr>
        <w:t>L</w:t>
      </w:r>
      <w:r w:rsidRPr="00E4772B">
        <w:rPr>
          <w:lang w:val="en-US"/>
        </w:rPr>
        <w:t>), if the suitability of that location is greater than the suitability of the current location the individual occupies</w:t>
      </w:r>
      <w:r w:rsidR="006F0DB4">
        <w:rPr>
          <w:lang w:val="en-US"/>
        </w:rPr>
        <w:t xml:space="preserve"> and this location is unoccupied by conspecifics</w:t>
      </w:r>
      <w:r w:rsidRPr="00E4772B">
        <w:rPr>
          <w:lang w:val="en-US"/>
        </w:rPr>
        <w:t xml:space="preserve">. The locus movement speed describes the movement in the locus position (the average holding position of the individual) over the 10 min time-step interval. Implicit in this routine is that parr individuals are able to detect suitable habitat in their proximity (radius of 5 m). To do this, it is assumed that the individual will be swimming around its location averaged across the 10 min time-step of the model (the </w:t>
      </w:r>
      <w:r w:rsidRPr="00E4772B">
        <w:rPr>
          <w:i/>
          <w:iCs/>
          <w:lang w:val="en-US"/>
        </w:rPr>
        <w:t>locus position</w:t>
      </w:r>
      <w:r w:rsidRPr="00E4772B">
        <w:rPr>
          <w:lang w:val="en-US"/>
        </w:rPr>
        <w:t>). These short-term, sub-10 min movements, are not explicitly modelled to minimize computational time.</w:t>
      </w:r>
    </w:p>
    <w:p w14:paraId="5835F392" w14:textId="04960A99" w:rsidR="009F226A" w:rsidRPr="00E4772B" w:rsidRDefault="009F226A" w:rsidP="00343133">
      <w:pPr>
        <w:jc w:val="both"/>
        <w:rPr>
          <w:lang w:val="en-US"/>
        </w:rPr>
      </w:pPr>
    </w:p>
    <w:p w14:paraId="39A1536D" w14:textId="0092DF33" w:rsidR="00571BCF" w:rsidRPr="00E4772B" w:rsidRDefault="00454626" w:rsidP="005B7301">
      <w:pPr>
        <w:pStyle w:val="Heading2"/>
        <w:rPr>
          <w:lang w:val="en-US"/>
        </w:rPr>
      </w:pPr>
      <w:bookmarkStart w:id="4" w:name="_Ref30668017"/>
      <w:r w:rsidRPr="00E4772B">
        <w:rPr>
          <w:lang w:val="en-US"/>
        </w:rPr>
        <w:t xml:space="preserve">Migration </w:t>
      </w:r>
      <w:bookmarkEnd w:id="4"/>
      <w:r w:rsidR="0068230D" w:rsidRPr="00E4772B">
        <w:rPr>
          <w:lang w:val="en-US"/>
        </w:rPr>
        <w:t>away from conspecifics</w:t>
      </w:r>
    </w:p>
    <w:p w14:paraId="0949C095" w14:textId="11BE819D" w:rsidR="003B345A" w:rsidRPr="00E4772B" w:rsidRDefault="003B345A" w:rsidP="00343133">
      <w:pPr>
        <w:jc w:val="both"/>
        <w:rPr>
          <w:lang w:val="en-US"/>
        </w:rPr>
      </w:pPr>
    </w:p>
    <w:p w14:paraId="7CCBF077" w14:textId="77777777" w:rsidR="00390FDA" w:rsidRPr="00E4772B" w:rsidRDefault="00390FDA" w:rsidP="00343133">
      <w:pPr>
        <w:jc w:val="both"/>
        <w:rPr>
          <w:lang w:val="en-US"/>
        </w:rPr>
      </w:pPr>
      <w:r w:rsidRPr="00E4772B">
        <w:rPr>
          <w:lang w:val="en-US"/>
        </w:rPr>
        <w:t xml:space="preserve">The parr individual identifies if conspecifics (other individuals) are present within its </w:t>
      </w:r>
      <w:r w:rsidRPr="00E4772B">
        <w:rPr>
          <w:i/>
          <w:iCs/>
          <w:lang w:val="en-US"/>
        </w:rPr>
        <w:t>territory size</w:t>
      </w:r>
      <w:r w:rsidRPr="00E4772B">
        <w:rPr>
          <w:lang w:val="en-US"/>
        </w:rPr>
        <w:t xml:space="preserve"> (</w:t>
      </w:r>
      <w:r w:rsidRPr="00E4772B">
        <w:rPr>
          <w:i/>
          <w:iCs/>
          <w:lang w:val="en-US"/>
        </w:rPr>
        <w:t>T</w:t>
      </w:r>
      <w:r w:rsidRPr="00E4772B">
        <w:rPr>
          <w:lang w:val="en-US"/>
        </w:rPr>
        <w:t xml:space="preserve">), expressed as a diameter of the circle centered on its locus position. If one or more conspecifics are within its territory size, the individual moves in the opposite distance from </w:t>
      </w:r>
      <w:r w:rsidRPr="00E4772B">
        <w:rPr>
          <w:lang w:val="en-US"/>
        </w:rPr>
        <w:lastRenderedPageBreak/>
        <w:t xml:space="preserve">the average position of these conspecifics by this territory size. For example, if the territory size is 1 m, and there are two conspecifics in close proximity (&lt; 1 m), one conspecific will move away from the other by a distance of 1 m. The result is that the minimum distance of separation between the conspecifics’ locus positions will be 1 m. </w:t>
      </w:r>
    </w:p>
    <w:p w14:paraId="0B562501" w14:textId="77777777" w:rsidR="00A80E7B" w:rsidRPr="00E4772B" w:rsidRDefault="00A80E7B" w:rsidP="00343133">
      <w:pPr>
        <w:jc w:val="both"/>
        <w:rPr>
          <w:lang w:val="en-US"/>
        </w:rPr>
      </w:pPr>
    </w:p>
    <w:p w14:paraId="3AE4460E" w14:textId="245164EF" w:rsidR="00571BCF" w:rsidRPr="00E4772B" w:rsidRDefault="0068230D" w:rsidP="005B7301">
      <w:pPr>
        <w:pStyle w:val="Heading2"/>
        <w:rPr>
          <w:lang w:val="en-US"/>
        </w:rPr>
      </w:pPr>
      <w:r w:rsidRPr="00E4772B">
        <w:rPr>
          <w:lang w:val="en-US"/>
        </w:rPr>
        <w:t>Mortality from stranding</w:t>
      </w:r>
    </w:p>
    <w:p w14:paraId="6EA06906" w14:textId="0E713599" w:rsidR="00D77571" w:rsidRPr="00E4772B" w:rsidRDefault="00D77571" w:rsidP="00343133">
      <w:pPr>
        <w:jc w:val="both"/>
        <w:rPr>
          <w:lang w:val="en-US"/>
        </w:rPr>
      </w:pPr>
    </w:p>
    <w:p w14:paraId="04B29990" w14:textId="77777777" w:rsidR="00E4772B" w:rsidRPr="00E4772B" w:rsidRDefault="00E4772B" w:rsidP="00343133">
      <w:pPr>
        <w:jc w:val="both"/>
        <w:rPr>
          <w:rFonts w:eastAsiaTheme="minorEastAsia"/>
          <w:lang w:val="en-US"/>
        </w:rPr>
      </w:pPr>
      <w:r w:rsidRPr="00E4772B">
        <w:rPr>
          <w:lang w:val="en-US"/>
        </w:rPr>
        <w:t>The parr individual experiences a mortality probability each time-step that it is occupying a dewatered location, defined as a stranding mortality probability (</w:t>
      </w:r>
      <w:r w:rsidRPr="00E4772B">
        <w:rPr>
          <w:i/>
          <w:iCs/>
          <w:lang w:val="en-US"/>
        </w:rPr>
        <w:t>M</w:t>
      </w:r>
      <w:r w:rsidRPr="00E4772B">
        <w:rPr>
          <w:lang w:val="en-US"/>
        </w:rPr>
        <w:t>). Locations become dewatered, depending on channel bathymetry and hydraulic conditions. Stranding mortality probability is defined in the model as a probability for a 4 h period (</w:t>
      </w:r>
      <m:oMath>
        <m:r>
          <w:rPr>
            <w:rFonts w:ascii="Cambria Math" w:hAnsi="Cambria Math"/>
            <w:lang w:val="en-US"/>
          </w:rPr>
          <m:t>P</m:t>
        </m:r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M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4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</m:sub>
            </m:sSub>
          </m:e>
        </m:d>
      </m:oMath>
      <w:r w:rsidRPr="00E4772B">
        <w:rPr>
          <w:rFonts w:eastAsiaTheme="minorEastAsia"/>
          <w:lang w:val="en-US"/>
        </w:rPr>
        <w:t xml:space="preserve">, </w:t>
      </w:r>
      <w:r w:rsidRPr="00E4772B">
        <w:rPr>
          <w:lang w:val="en-US"/>
        </w:rPr>
        <w:t xml:space="preserve">corresponding to the length of a typical stranding event), but converted within the model to be applied at the model 10 min time-step, </w:t>
      </w:r>
      <m:oMath>
        <m:r>
          <w:rPr>
            <w:rFonts w:ascii="Cambria Math" w:hAnsi="Cambria Math"/>
            <w:lang w:val="en-US"/>
          </w:rPr>
          <m:t>P</m:t>
        </m:r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M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ts</m:t>
                </m:r>
              </m:sub>
            </m:sSub>
          </m:e>
        </m:d>
        <m:r>
          <w:rPr>
            <w:rFonts w:ascii="Cambria Math" w:hAnsi="Cambria Math"/>
            <w:lang w:val="en-US"/>
          </w:rPr>
          <m:t>,</m:t>
        </m:r>
      </m:oMath>
      <w:r w:rsidRPr="00E4772B">
        <w:rPr>
          <w:lang w:val="en-US"/>
        </w:rPr>
        <w:t xml:space="preserve"> using the relationship </w:t>
      </w:r>
      <m:oMath>
        <m:r>
          <w:rPr>
            <w:rFonts w:ascii="Cambria Math" w:hAnsi="Cambria Math"/>
            <w:lang w:val="en-US"/>
          </w:rPr>
          <m:t>P</m:t>
        </m:r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M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ts</m:t>
                </m:r>
              </m:sub>
            </m:sSub>
          </m:e>
        </m:d>
        <m:r>
          <w:rPr>
            <w:rFonts w:ascii="Cambria Math" w:hAnsi="Cambria Math"/>
            <w:lang w:val="en-US"/>
          </w:rPr>
          <m:t>=1-</m:t>
        </m:r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en-US"/>
                      </w:rPr>
                      <m:t>1-P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4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sub>
                        </m:sSub>
                      </m:e>
                    </m:d>
                  </m:e>
                </m:d>
              </m:e>
              <m:sup>
                <m:r>
                  <w:rPr>
                    <w:rFonts w:ascii="Cambria Math" w:hAnsi="Cambria Math"/>
                    <w:lang w:val="en-US"/>
                  </w:rPr>
                  <m:t>1/24</m:t>
                </m:r>
              </m:sup>
            </m:sSup>
          </m:e>
        </m:d>
      </m:oMath>
      <w:r w:rsidRPr="00E4772B">
        <w:rPr>
          <w:rFonts w:eastAsiaTheme="minorEastAsia"/>
          <w:lang w:val="en-US"/>
        </w:rPr>
        <w:t>.</w:t>
      </w:r>
    </w:p>
    <w:p w14:paraId="0FF68F4D" w14:textId="77777777" w:rsidR="000F3B05" w:rsidRPr="00E4772B" w:rsidRDefault="000F3B05" w:rsidP="00343133">
      <w:pPr>
        <w:jc w:val="both"/>
        <w:rPr>
          <w:lang w:val="en-US"/>
        </w:rPr>
      </w:pPr>
    </w:p>
    <w:p w14:paraId="21784D22" w14:textId="371D0047" w:rsidR="00AF106A" w:rsidRPr="00E4772B" w:rsidRDefault="00AF106A" w:rsidP="00343133">
      <w:pPr>
        <w:jc w:val="both"/>
        <w:rPr>
          <w:rFonts w:asciiTheme="majorHAnsi" w:hAnsiTheme="majorHAnsi"/>
          <w:b/>
          <w:sz w:val="32"/>
          <w:szCs w:val="32"/>
          <w:lang w:val="en-US"/>
        </w:rPr>
      </w:pPr>
      <w:r w:rsidRPr="00E4772B">
        <w:rPr>
          <w:rFonts w:asciiTheme="majorHAnsi" w:hAnsiTheme="majorHAnsi"/>
          <w:b/>
          <w:sz w:val="32"/>
          <w:szCs w:val="32"/>
          <w:lang w:val="en-US"/>
        </w:rPr>
        <w:t>R</w:t>
      </w:r>
      <w:r w:rsidR="00582575" w:rsidRPr="00E4772B">
        <w:rPr>
          <w:rFonts w:asciiTheme="majorHAnsi" w:hAnsiTheme="majorHAnsi"/>
          <w:b/>
          <w:sz w:val="32"/>
          <w:szCs w:val="32"/>
          <w:lang w:val="en-US"/>
        </w:rPr>
        <w:t>EFERENCES</w:t>
      </w:r>
    </w:p>
    <w:p w14:paraId="510CE062" w14:textId="77777777" w:rsidR="004A646C" w:rsidRPr="00E4772B" w:rsidRDefault="004A646C" w:rsidP="00343133">
      <w:pPr>
        <w:pStyle w:val="EndNoteBibliography"/>
        <w:ind w:left="720" w:hanging="720"/>
        <w:jc w:val="both"/>
      </w:pPr>
    </w:p>
    <w:p w14:paraId="49195D85" w14:textId="77777777" w:rsidR="00B84D63" w:rsidRPr="00B84D63" w:rsidRDefault="00183E23" w:rsidP="00B84D63">
      <w:pPr>
        <w:pStyle w:val="EndNoteBibliography"/>
        <w:ind w:left="720" w:hanging="720"/>
      </w:pPr>
      <w:r w:rsidRPr="00E4772B">
        <w:fldChar w:fldCharType="begin"/>
      </w:r>
      <w:r w:rsidRPr="00E4772B">
        <w:instrText xml:space="preserve"> ADDIN EN.REFLIST </w:instrText>
      </w:r>
      <w:r w:rsidRPr="00E4772B">
        <w:fldChar w:fldCharType="separate"/>
      </w:r>
      <w:bookmarkStart w:id="5" w:name="_ENREF_1"/>
      <w:r w:rsidR="00B84D63" w:rsidRPr="00B84D63">
        <w:t>Grimm V, Railsback SF, Vincenot CE, Berger U, Gallagher C, DeAngelis DL, Edmonds B, Ge JQ, Giske J, Groeneveld J, Johnston ASA, Milles A, Nabe-Nielsen J, Polhill JG, Radchuk V, Rohwader MS, Stillman RA, Thiele JC, Ayllon D (2020) The ODD Protocol for Describing Agent-Based and Other Simulation Models: A Second Update to Improve Clarity, Replication, and Structural Realism. Jasss-the Journal of Artificial Societies and Social Simulation 23</w:t>
      </w:r>
      <w:bookmarkEnd w:id="5"/>
    </w:p>
    <w:p w14:paraId="4BA87996" w14:textId="77777777" w:rsidR="00B84D63" w:rsidRPr="00B84D63" w:rsidRDefault="00B84D63" w:rsidP="00B84D63">
      <w:pPr>
        <w:pStyle w:val="EndNoteBibliography"/>
        <w:ind w:left="720" w:hanging="720"/>
      </w:pPr>
      <w:bookmarkStart w:id="6" w:name="_ENREF_2"/>
      <w:r w:rsidRPr="00B84D63">
        <w:t>Williams NE, O'Brien ML, Yao X (2017) Using Survey Data for Agent-Based Modeling: Design and Challenges in a Model of Armed Conflict and Population Change. In: Grow A, Van Bavel J (eds) Agent-Based Modelling in Population Studies: Concepts, Methods, and Applications. Springer International Publishing</w:t>
      </w:r>
      <w:bookmarkEnd w:id="6"/>
    </w:p>
    <w:p w14:paraId="2EA00FBE" w14:textId="549AA493" w:rsidR="000F07C0" w:rsidRDefault="00183E23" w:rsidP="00343133">
      <w:pPr>
        <w:jc w:val="both"/>
        <w:rPr>
          <w:b/>
          <w:bCs/>
          <w:lang w:val="en-US"/>
        </w:rPr>
      </w:pPr>
      <w:r w:rsidRPr="00E4772B">
        <w:rPr>
          <w:lang w:val="en-US"/>
        </w:rPr>
        <w:fldChar w:fldCharType="end"/>
      </w:r>
    </w:p>
    <w:sectPr w:rsidR="000F07C0" w:rsidSect="008672E9">
      <w:headerReference w:type="default" r:id="rId12"/>
      <w:footerReference w:type="default" r:id="rId13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894E23A" w14:textId="77777777" w:rsidR="00B05682" w:rsidRDefault="00B05682" w:rsidP="00B619D3">
      <w:r>
        <w:separator/>
      </w:r>
    </w:p>
  </w:endnote>
  <w:endnote w:type="continuationSeparator" w:id="0">
    <w:p w14:paraId="4FDE6F86" w14:textId="77777777" w:rsidR="00B05682" w:rsidRDefault="00B05682" w:rsidP="00B619D3">
      <w:r>
        <w:continuationSeparator/>
      </w:r>
    </w:p>
  </w:endnote>
  <w:endnote w:type="continuationNotice" w:id="1">
    <w:p w14:paraId="18FD71BD" w14:textId="77777777" w:rsidR="00B05682" w:rsidRDefault="00B0568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26072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809646" w14:textId="64D87437" w:rsidR="006E1D1E" w:rsidRDefault="006E1D1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9EC8DC9" w14:textId="77777777" w:rsidR="006E1D1E" w:rsidRDefault="006E1D1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9B590D9" w14:textId="77777777" w:rsidR="00B05682" w:rsidRDefault="00B05682" w:rsidP="00B619D3">
      <w:r>
        <w:separator/>
      </w:r>
    </w:p>
  </w:footnote>
  <w:footnote w:type="continuationSeparator" w:id="0">
    <w:p w14:paraId="44FA659F" w14:textId="77777777" w:rsidR="00B05682" w:rsidRDefault="00B05682" w:rsidP="00B619D3">
      <w:r>
        <w:continuationSeparator/>
      </w:r>
    </w:p>
  </w:footnote>
  <w:footnote w:type="continuationNotice" w:id="1">
    <w:p w14:paraId="4BD5CE85" w14:textId="77777777" w:rsidR="00B05682" w:rsidRDefault="00B0568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EFB677" w14:textId="6B4E5C4A" w:rsidR="006E1D1E" w:rsidRDefault="003D6DEB">
    <w:pPr>
      <w:pStyle w:val="Header"/>
      <w:rPr>
        <w:lang w:val="en-US"/>
      </w:rPr>
    </w:pPr>
    <w:proofErr w:type="spellStart"/>
    <w:r>
      <w:rPr>
        <w:lang w:val="en-US"/>
      </w:rPr>
      <w:t>SalStrand</w:t>
    </w:r>
    <w:proofErr w:type="spellEnd"/>
    <w:r>
      <w:rPr>
        <w:lang w:val="en-US"/>
      </w:rPr>
      <w:t>-IBM ODD</w:t>
    </w:r>
  </w:p>
  <w:p w14:paraId="383769AF" w14:textId="77777777" w:rsidR="003D6DEB" w:rsidRPr="00747D79" w:rsidRDefault="003D6DEB">
    <w:pPr>
      <w:pStyle w:val="Header"/>
      <w:rPr>
        <w:lang w:val="en-U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E36D0D"/>
    <w:multiLevelType w:val="hybridMultilevel"/>
    <w:tmpl w:val="A3EE6C20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8DE4DBC"/>
    <w:multiLevelType w:val="hybridMultilevel"/>
    <w:tmpl w:val="D618DBC0"/>
    <w:lvl w:ilvl="0" w:tplc="04140019">
      <w:start w:val="1"/>
      <w:numFmt w:val="lowerLetter"/>
      <w:lvlText w:val="%1."/>
      <w:lvlJc w:val="left"/>
      <w:pPr>
        <w:ind w:left="1440" w:hanging="360"/>
      </w:pPr>
    </w:lvl>
    <w:lvl w:ilvl="1" w:tplc="04140019" w:tentative="1">
      <w:start w:val="1"/>
      <w:numFmt w:val="lowerLetter"/>
      <w:lvlText w:val="%2."/>
      <w:lvlJc w:val="left"/>
      <w:pPr>
        <w:ind w:left="2160" w:hanging="360"/>
      </w:pPr>
    </w:lvl>
    <w:lvl w:ilvl="2" w:tplc="0414001B" w:tentative="1">
      <w:start w:val="1"/>
      <w:numFmt w:val="lowerRoman"/>
      <w:lvlText w:val="%3."/>
      <w:lvlJc w:val="right"/>
      <w:pPr>
        <w:ind w:left="2880" w:hanging="180"/>
      </w:pPr>
    </w:lvl>
    <w:lvl w:ilvl="3" w:tplc="0414000F" w:tentative="1">
      <w:start w:val="1"/>
      <w:numFmt w:val="decimal"/>
      <w:lvlText w:val="%4."/>
      <w:lvlJc w:val="left"/>
      <w:pPr>
        <w:ind w:left="3600" w:hanging="360"/>
      </w:pPr>
    </w:lvl>
    <w:lvl w:ilvl="4" w:tplc="04140019" w:tentative="1">
      <w:start w:val="1"/>
      <w:numFmt w:val="lowerLetter"/>
      <w:lvlText w:val="%5."/>
      <w:lvlJc w:val="left"/>
      <w:pPr>
        <w:ind w:left="4320" w:hanging="360"/>
      </w:pPr>
    </w:lvl>
    <w:lvl w:ilvl="5" w:tplc="0414001B" w:tentative="1">
      <w:start w:val="1"/>
      <w:numFmt w:val="lowerRoman"/>
      <w:lvlText w:val="%6."/>
      <w:lvlJc w:val="right"/>
      <w:pPr>
        <w:ind w:left="5040" w:hanging="180"/>
      </w:pPr>
    </w:lvl>
    <w:lvl w:ilvl="6" w:tplc="0414000F" w:tentative="1">
      <w:start w:val="1"/>
      <w:numFmt w:val="decimal"/>
      <w:lvlText w:val="%7."/>
      <w:lvlJc w:val="left"/>
      <w:pPr>
        <w:ind w:left="5760" w:hanging="360"/>
      </w:pPr>
    </w:lvl>
    <w:lvl w:ilvl="7" w:tplc="04140019" w:tentative="1">
      <w:start w:val="1"/>
      <w:numFmt w:val="lowerLetter"/>
      <w:lvlText w:val="%8."/>
      <w:lvlJc w:val="left"/>
      <w:pPr>
        <w:ind w:left="6480" w:hanging="360"/>
      </w:pPr>
    </w:lvl>
    <w:lvl w:ilvl="8" w:tplc="0414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0AFB6C34"/>
    <w:multiLevelType w:val="hybridMultilevel"/>
    <w:tmpl w:val="3CF4D218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2D23CB7"/>
    <w:multiLevelType w:val="hybridMultilevel"/>
    <w:tmpl w:val="7264DBA8"/>
    <w:lvl w:ilvl="0" w:tplc="3F62E700">
      <w:start w:val="1"/>
      <w:numFmt w:val="decimal"/>
      <w:lvlText w:val="(%1)"/>
      <w:lvlJc w:val="left"/>
      <w:pPr>
        <w:ind w:left="360" w:hanging="360"/>
      </w:pPr>
      <w:rPr>
        <w:rFonts w:hint="default"/>
        <w:b/>
        <w:bCs/>
      </w:rPr>
    </w:lvl>
    <w:lvl w:ilvl="1" w:tplc="04140019" w:tentative="1">
      <w:start w:val="1"/>
      <w:numFmt w:val="lowerLetter"/>
      <w:lvlText w:val="%2."/>
      <w:lvlJc w:val="left"/>
      <w:pPr>
        <w:ind w:left="1080" w:hanging="360"/>
      </w:pPr>
    </w:lvl>
    <w:lvl w:ilvl="2" w:tplc="0414001B" w:tentative="1">
      <w:start w:val="1"/>
      <w:numFmt w:val="lowerRoman"/>
      <w:lvlText w:val="%3."/>
      <w:lvlJc w:val="right"/>
      <w:pPr>
        <w:ind w:left="1800" w:hanging="180"/>
      </w:pPr>
    </w:lvl>
    <w:lvl w:ilvl="3" w:tplc="0414000F" w:tentative="1">
      <w:start w:val="1"/>
      <w:numFmt w:val="decimal"/>
      <w:lvlText w:val="%4."/>
      <w:lvlJc w:val="left"/>
      <w:pPr>
        <w:ind w:left="2520" w:hanging="360"/>
      </w:pPr>
    </w:lvl>
    <w:lvl w:ilvl="4" w:tplc="04140019" w:tentative="1">
      <w:start w:val="1"/>
      <w:numFmt w:val="lowerLetter"/>
      <w:lvlText w:val="%5."/>
      <w:lvlJc w:val="left"/>
      <w:pPr>
        <w:ind w:left="3240" w:hanging="360"/>
      </w:pPr>
    </w:lvl>
    <w:lvl w:ilvl="5" w:tplc="0414001B" w:tentative="1">
      <w:start w:val="1"/>
      <w:numFmt w:val="lowerRoman"/>
      <w:lvlText w:val="%6."/>
      <w:lvlJc w:val="right"/>
      <w:pPr>
        <w:ind w:left="3960" w:hanging="180"/>
      </w:pPr>
    </w:lvl>
    <w:lvl w:ilvl="6" w:tplc="0414000F" w:tentative="1">
      <w:start w:val="1"/>
      <w:numFmt w:val="decimal"/>
      <w:lvlText w:val="%7."/>
      <w:lvlJc w:val="left"/>
      <w:pPr>
        <w:ind w:left="4680" w:hanging="360"/>
      </w:pPr>
    </w:lvl>
    <w:lvl w:ilvl="7" w:tplc="04140019" w:tentative="1">
      <w:start w:val="1"/>
      <w:numFmt w:val="lowerLetter"/>
      <w:lvlText w:val="%8."/>
      <w:lvlJc w:val="left"/>
      <w:pPr>
        <w:ind w:left="5400" w:hanging="360"/>
      </w:pPr>
    </w:lvl>
    <w:lvl w:ilvl="8" w:tplc="0414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12F161E7"/>
    <w:multiLevelType w:val="hybridMultilevel"/>
    <w:tmpl w:val="46F0CC70"/>
    <w:lvl w:ilvl="0" w:tplc="AB86C73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90D47B5"/>
    <w:multiLevelType w:val="hybridMultilevel"/>
    <w:tmpl w:val="1E36724C"/>
    <w:lvl w:ilvl="0" w:tplc="EA929F06">
      <w:start w:val="6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B1D5991"/>
    <w:multiLevelType w:val="hybridMultilevel"/>
    <w:tmpl w:val="688AE888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EDE5FDB"/>
    <w:multiLevelType w:val="hybridMultilevel"/>
    <w:tmpl w:val="062AF13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>
      <w:start w:val="1"/>
      <w:numFmt w:val="lowerLetter"/>
      <w:lvlText w:val="%2."/>
      <w:lvlJc w:val="left"/>
      <w:pPr>
        <w:ind w:left="1440" w:hanging="360"/>
      </w:pPr>
    </w:lvl>
    <w:lvl w:ilvl="2" w:tplc="37B6CED2">
      <w:numFmt w:val="bullet"/>
      <w:lvlText w:val=""/>
      <w:lvlJc w:val="left"/>
      <w:pPr>
        <w:ind w:left="2340" w:hanging="360"/>
      </w:pPr>
      <w:rPr>
        <w:rFonts w:ascii="Wingdings" w:eastAsiaTheme="minorHAnsi" w:hAnsi="Wingdings" w:cstheme="minorBidi" w:hint="default"/>
      </w:r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FD97084"/>
    <w:multiLevelType w:val="hybridMultilevel"/>
    <w:tmpl w:val="AF28054E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5CE1BA6"/>
    <w:multiLevelType w:val="multilevel"/>
    <w:tmpl w:val="DBE6BC24"/>
    <w:lvl w:ilvl="0"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1"/>
      <w:numFmt w:val="decimalZero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285D3DC7"/>
    <w:multiLevelType w:val="multilevel"/>
    <w:tmpl w:val="7EAC07CA"/>
    <w:lvl w:ilvl="0">
      <w:numFmt w:val="decimal"/>
      <w:lvlText w:val="%1."/>
      <w:lvlJc w:val="left"/>
      <w:pPr>
        <w:ind w:left="497" w:hanging="497"/>
      </w:pPr>
      <w:rPr>
        <w:rFonts w:hint="default"/>
      </w:rPr>
    </w:lvl>
    <w:lvl w:ilvl="1">
      <w:start w:val="1"/>
      <w:numFmt w:val="decimalZero"/>
      <w:lvlText w:val="%1.%2-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-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-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-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-%3.%4.%5.%6.%7.%8.%9.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2D9C734C"/>
    <w:multiLevelType w:val="hybridMultilevel"/>
    <w:tmpl w:val="5886A55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DA5472B"/>
    <w:multiLevelType w:val="multilevel"/>
    <w:tmpl w:val="E25A4BE4"/>
    <w:lvl w:ilvl="0">
      <w:start w:val="1"/>
      <w:numFmt w:val="decimal"/>
      <w:pStyle w:val="Heading1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3" w15:restartNumberingAfterBreak="0">
    <w:nsid w:val="3C635208"/>
    <w:multiLevelType w:val="hybridMultilevel"/>
    <w:tmpl w:val="7264DBA8"/>
    <w:lvl w:ilvl="0" w:tplc="3F62E700">
      <w:start w:val="1"/>
      <w:numFmt w:val="decimal"/>
      <w:lvlText w:val="(%1)"/>
      <w:lvlJc w:val="left"/>
      <w:pPr>
        <w:ind w:left="720" w:hanging="360"/>
      </w:pPr>
      <w:rPr>
        <w:rFonts w:hint="default"/>
        <w:b/>
        <w:bCs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D982876"/>
    <w:multiLevelType w:val="hybridMultilevel"/>
    <w:tmpl w:val="0678886E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E3421A0"/>
    <w:multiLevelType w:val="hybridMultilevel"/>
    <w:tmpl w:val="79A4EBFA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E5B76E2"/>
    <w:multiLevelType w:val="hybridMultilevel"/>
    <w:tmpl w:val="6CEC37EE"/>
    <w:lvl w:ilvl="0" w:tplc="3864D538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624570"/>
    <w:multiLevelType w:val="hybridMultilevel"/>
    <w:tmpl w:val="366080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0887454"/>
    <w:multiLevelType w:val="hybridMultilevel"/>
    <w:tmpl w:val="B216922A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13269A7"/>
    <w:multiLevelType w:val="hybridMultilevel"/>
    <w:tmpl w:val="1990FD76"/>
    <w:lvl w:ilvl="0" w:tplc="01FA1392">
      <w:start w:val="4"/>
      <w:numFmt w:val="bullet"/>
      <w:lvlText w:val="-"/>
      <w:lvlJc w:val="left"/>
      <w:pPr>
        <w:ind w:left="413" w:hanging="360"/>
      </w:pPr>
      <w:rPr>
        <w:rFonts w:ascii="Calibri" w:eastAsiaTheme="minorHAnsi" w:hAnsi="Calibri" w:cs="Calibri" w:hint="default"/>
      </w:rPr>
    </w:lvl>
    <w:lvl w:ilvl="1" w:tplc="08090003">
      <w:start w:val="1"/>
      <w:numFmt w:val="bullet"/>
      <w:lvlText w:val="o"/>
      <w:lvlJc w:val="left"/>
      <w:pPr>
        <w:ind w:left="1133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53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73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93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13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33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53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73" w:hanging="360"/>
      </w:pPr>
      <w:rPr>
        <w:rFonts w:ascii="Wingdings" w:hAnsi="Wingdings" w:hint="default"/>
      </w:rPr>
    </w:lvl>
  </w:abstractNum>
  <w:abstractNum w:abstractNumId="20" w15:restartNumberingAfterBreak="0">
    <w:nsid w:val="452A135A"/>
    <w:multiLevelType w:val="hybridMultilevel"/>
    <w:tmpl w:val="44249526"/>
    <w:lvl w:ilvl="0" w:tplc="8D0A5578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6404161"/>
    <w:multiLevelType w:val="hybridMultilevel"/>
    <w:tmpl w:val="95903480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7721761"/>
    <w:multiLevelType w:val="multilevel"/>
    <w:tmpl w:val="35902B20"/>
    <w:lvl w:ilvl="0"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5"/>
      <w:numFmt w:val="decimalZero"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3" w15:restartNumberingAfterBreak="0">
    <w:nsid w:val="4869299B"/>
    <w:multiLevelType w:val="hybridMultilevel"/>
    <w:tmpl w:val="9874343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1416432"/>
    <w:multiLevelType w:val="hybridMultilevel"/>
    <w:tmpl w:val="D0AE4BA0"/>
    <w:lvl w:ilvl="0" w:tplc="BA665D3A">
      <w:start w:val="6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29E472D"/>
    <w:multiLevelType w:val="hybridMultilevel"/>
    <w:tmpl w:val="A0AA3B5E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4F21177"/>
    <w:multiLevelType w:val="hybridMultilevel"/>
    <w:tmpl w:val="4C3CFD5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70E6BD2"/>
    <w:multiLevelType w:val="hybridMultilevel"/>
    <w:tmpl w:val="3D16F7C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9F7350B"/>
    <w:multiLevelType w:val="hybridMultilevel"/>
    <w:tmpl w:val="62F60BC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16F2D1F"/>
    <w:multiLevelType w:val="hybridMultilevel"/>
    <w:tmpl w:val="6B727B68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1EC6587"/>
    <w:multiLevelType w:val="hybridMultilevel"/>
    <w:tmpl w:val="75E431BA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Times New Roman"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Times New Roman" w:hint="default"/>
      </w:rPr>
    </w:lvl>
    <w:lvl w:ilvl="5" w:tplc="041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Times New Roman" w:hint="default"/>
      </w:rPr>
    </w:lvl>
    <w:lvl w:ilvl="8" w:tplc="041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3CC561A"/>
    <w:multiLevelType w:val="multilevel"/>
    <w:tmpl w:val="0414001D"/>
    <w:lvl w:ilvl="0">
      <w:start w:val="1"/>
      <w:numFmt w:val="decimal"/>
      <w:lvlText w:val="%1)"/>
      <w:lvlJc w:val="left"/>
      <w:pPr>
        <w:ind w:left="360" w:hanging="360"/>
      </w:pPr>
      <w:rPr>
        <w:rFonts w:cs="Times New Roman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cs="Times New Roman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cs="Times New Roman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cs="Times New Roman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cs="Times New Roman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cs="Times New Roman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cs="Times New Roman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cs="Times New Roman"/>
      </w:rPr>
    </w:lvl>
  </w:abstractNum>
  <w:abstractNum w:abstractNumId="32" w15:restartNumberingAfterBreak="0">
    <w:nsid w:val="66AD5A9C"/>
    <w:multiLevelType w:val="hybridMultilevel"/>
    <w:tmpl w:val="8AE60CC4"/>
    <w:lvl w:ilvl="0" w:tplc="0414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080" w:hanging="360"/>
      </w:pPr>
    </w:lvl>
    <w:lvl w:ilvl="2" w:tplc="0414001B" w:tentative="1">
      <w:start w:val="1"/>
      <w:numFmt w:val="lowerRoman"/>
      <w:lvlText w:val="%3."/>
      <w:lvlJc w:val="right"/>
      <w:pPr>
        <w:ind w:left="1800" w:hanging="180"/>
      </w:pPr>
    </w:lvl>
    <w:lvl w:ilvl="3" w:tplc="0414000F" w:tentative="1">
      <w:start w:val="1"/>
      <w:numFmt w:val="decimal"/>
      <w:lvlText w:val="%4."/>
      <w:lvlJc w:val="left"/>
      <w:pPr>
        <w:ind w:left="2520" w:hanging="360"/>
      </w:pPr>
    </w:lvl>
    <w:lvl w:ilvl="4" w:tplc="04140019" w:tentative="1">
      <w:start w:val="1"/>
      <w:numFmt w:val="lowerLetter"/>
      <w:lvlText w:val="%5."/>
      <w:lvlJc w:val="left"/>
      <w:pPr>
        <w:ind w:left="3240" w:hanging="360"/>
      </w:pPr>
    </w:lvl>
    <w:lvl w:ilvl="5" w:tplc="0414001B" w:tentative="1">
      <w:start w:val="1"/>
      <w:numFmt w:val="lowerRoman"/>
      <w:lvlText w:val="%6."/>
      <w:lvlJc w:val="right"/>
      <w:pPr>
        <w:ind w:left="3960" w:hanging="180"/>
      </w:pPr>
    </w:lvl>
    <w:lvl w:ilvl="6" w:tplc="0414000F" w:tentative="1">
      <w:start w:val="1"/>
      <w:numFmt w:val="decimal"/>
      <w:lvlText w:val="%7."/>
      <w:lvlJc w:val="left"/>
      <w:pPr>
        <w:ind w:left="4680" w:hanging="360"/>
      </w:pPr>
    </w:lvl>
    <w:lvl w:ilvl="7" w:tplc="04140019" w:tentative="1">
      <w:start w:val="1"/>
      <w:numFmt w:val="lowerLetter"/>
      <w:lvlText w:val="%8."/>
      <w:lvlJc w:val="left"/>
      <w:pPr>
        <w:ind w:left="5400" w:hanging="360"/>
      </w:pPr>
    </w:lvl>
    <w:lvl w:ilvl="8" w:tplc="0414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69FE7302"/>
    <w:multiLevelType w:val="hybridMultilevel"/>
    <w:tmpl w:val="639276B2"/>
    <w:lvl w:ilvl="0" w:tplc="0414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D326955"/>
    <w:multiLevelType w:val="hybridMultilevel"/>
    <w:tmpl w:val="D6B0B2DC"/>
    <w:lvl w:ilvl="0" w:tplc="0414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336359F"/>
    <w:multiLevelType w:val="hybridMultilevel"/>
    <w:tmpl w:val="F3C8DE92"/>
    <w:lvl w:ilvl="0" w:tplc="351848BE">
      <w:start w:val="97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CF063E8"/>
    <w:multiLevelType w:val="hybridMultilevel"/>
    <w:tmpl w:val="200E16CA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Times New Roman" w:hint="default"/>
      </w:rPr>
    </w:lvl>
    <w:lvl w:ilvl="2" w:tplc="041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Times New Roman" w:hint="default"/>
      </w:rPr>
    </w:lvl>
    <w:lvl w:ilvl="5" w:tplc="041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Times New Roman" w:hint="default"/>
      </w:rPr>
    </w:lvl>
    <w:lvl w:ilvl="8" w:tplc="041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7"/>
  </w:num>
  <w:num w:numId="4">
    <w:abstractNumId w:val="7"/>
  </w:num>
  <w:num w:numId="5">
    <w:abstractNumId w:val="8"/>
  </w:num>
  <w:num w:numId="6">
    <w:abstractNumId w:val="23"/>
  </w:num>
  <w:num w:numId="7">
    <w:abstractNumId w:val="18"/>
  </w:num>
  <w:num w:numId="8">
    <w:abstractNumId w:val="10"/>
  </w:num>
  <w:num w:numId="9">
    <w:abstractNumId w:val="22"/>
  </w:num>
  <w:num w:numId="10">
    <w:abstractNumId w:val="9"/>
  </w:num>
  <w:num w:numId="11">
    <w:abstractNumId w:val="34"/>
  </w:num>
  <w:num w:numId="12">
    <w:abstractNumId w:val="21"/>
  </w:num>
  <w:num w:numId="13">
    <w:abstractNumId w:val="32"/>
  </w:num>
  <w:num w:numId="14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11"/>
  </w:num>
  <w:num w:numId="16">
    <w:abstractNumId w:val="1"/>
  </w:num>
  <w:num w:numId="17">
    <w:abstractNumId w:val="2"/>
  </w:num>
  <w:num w:numId="18">
    <w:abstractNumId w:val="15"/>
  </w:num>
  <w:num w:numId="19">
    <w:abstractNumId w:val="13"/>
  </w:num>
  <w:num w:numId="20">
    <w:abstractNumId w:val="33"/>
  </w:num>
  <w:num w:numId="21">
    <w:abstractNumId w:val="25"/>
  </w:num>
  <w:num w:numId="22">
    <w:abstractNumId w:val="26"/>
  </w:num>
  <w:num w:numId="23">
    <w:abstractNumId w:val="6"/>
  </w:num>
  <w:num w:numId="24">
    <w:abstractNumId w:val="14"/>
  </w:num>
  <w:num w:numId="25">
    <w:abstractNumId w:val="5"/>
  </w:num>
  <w:num w:numId="26">
    <w:abstractNumId w:val="24"/>
  </w:num>
  <w:num w:numId="27">
    <w:abstractNumId w:val="36"/>
  </w:num>
  <w:num w:numId="28">
    <w:abstractNumId w:val="30"/>
  </w:num>
  <w:num w:numId="29">
    <w:abstractNumId w:val="0"/>
  </w:num>
  <w:num w:numId="30">
    <w:abstractNumId w:val="29"/>
  </w:num>
  <w:num w:numId="31">
    <w:abstractNumId w:val="28"/>
  </w:num>
  <w:num w:numId="32">
    <w:abstractNumId w:val="20"/>
  </w:num>
  <w:num w:numId="33">
    <w:abstractNumId w:val="19"/>
  </w:num>
  <w:num w:numId="34">
    <w:abstractNumId w:val="16"/>
  </w:num>
  <w:num w:numId="35">
    <w:abstractNumId w:val="35"/>
  </w:num>
  <w:num w:numId="36">
    <w:abstractNumId w:val="3"/>
  </w:num>
  <w:num w:numId="37">
    <w:abstractNumId w:val="4"/>
  </w:num>
  <w:num w:numId="38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tDSyNDI1NDU3Mja1tLRU0lEKTi0uzszPAykwNKgFAAFoqIg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quaculture Environ Interac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dxwzxxtvd0dvke9099509ruxsfsfxfxs5tw&quot;&gt;My EndNote Library-20180319&lt;record-ids&gt;&lt;item&gt;963&lt;/item&gt;&lt;item&gt;1052&lt;/item&gt;&lt;/record-ids&gt;&lt;/item&gt;&lt;/Libraries&gt;"/>
  </w:docVars>
  <w:rsids>
    <w:rsidRoot w:val="00586511"/>
    <w:rsid w:val="000009B9"/>
    <w:rsid w:val="00000CD6"/>
    <w:rsid w:val="000011F1"/>
    <w:rsid w:val="00001363"/>
    <w:rsid w:val="00001833"/>
    <w:rsid w:val="00001851"/>
    <w:rsid w:val="0000196F"/>
    <w:rsid w:val="00001BF3"/>
    <w:rsid w:val="00001E78"/>
    <w:rsid w:val="00001E93"/>
    <w:rsid w:val="0000213C"/>
    <w:rsid w:val="0000241F"/>
    <w:rsid w:val="0000242D"/>
    <w:rsid w:val="00002558"/>
    <w:rsid w:val="0000274E"/>
    <w:rsid w:val="0000299D"/>
    <w:rsid w:val="00002AA2"/>
    <w:rsid w:val="00002F91"/>
    <w:rsid w:val="00003053"/>
    <w:rsid w:val="000035AA"/>
    <w:rsid w:val="0000364A"/>
    <w:rsid w:val="00003CB8"/>
    <w:rsid w:val="00003DEA"/>
    <w:rsid w:val="00003E24"/>
    <w:rsid w:val="000040CF"/>
    <w:rsid w:val="00004211"/>
    <w:rsid w:val="00004515"/>
    <w:rsid w:val="00004A3D"/>
    <w:rsid w:val="00004C76"/>
    <w:rsid w:val="00004D1B"/>
    <w:rsid w:val="00004FD9"/>
    <w:rsid w:val="00005374"/>
    <w:rsid w:val="000055BC"/>
    <w:rsid w:val="000056FF"/>
    <w:rsid w:val="00005C96"/>
    <w:rsid w:val="00005CD7"/>
    <w:rsid w:val="00005FB3"/>
    <w:rsid w:val="0000622D"/>
    <w:rsid w:val="000063B1"/>
    <w:rsid w:val="000064FB"/>
    <w:rsid w:val="000066FF"/>
    <w:rsid w:val="00006907"/>
    <w:rsid w:val="00006AD4"/>
    <w:rsid w:val="00006F84"/>
    <w:rsid w:val="0000721B"/>
    <w:rsid w:val="0000742B"/>
    <w:rsid w:val="000076D4"/>
    <w:rsid w:val="00007BDC"/>
    <w:rsid w:val="0001042E"/>
    <w:rsid w:val="00010728"/>
    <w:rsid w:val="00010E81"/>
    <w:rsid w:val="00010F25"/>
    <w:rsid w:val="0001152C"/>
    <w:rsid w:val="000116E9"/>
    <w:rsid w:val="00011B42"/>
    <w:rsid w:val="00011DDD"/>
    <w:rsid w:val="0001202E"/>
    <w:rsid w:val="000124DB"/>
    <w:rsid w:val="0001258A"/>
    <w:rsid w:val="00012C66"/>
    <w:rsid w:val="00012CC5"/>
    <w:rsid w:val="00012FFE"/>
    <w:rsid w:val="000131EE"/>
    <w:rsid w:val="00013295"/>
    <w:rsid w:val="00013442"/>
    <w:rsid w:val="000135AA"/>
    <w:rsid w:val="000135DE"/>
    <w:rsid w:val="00013718"/>
    <w:rsid w:val="0001382F"/>
    <w:rsid w:val="0001428D"/>
    <w:rsid w:val="0001460F"/>
    <w:rsid w:val="00014BF4"/>
    <w:rsid w:val="00015035"/>
    <w:rsid w:val="00015180"/>
    <w:rsid w:val="000151E5"/>
    <w:rsid w:val="000153AF"/>
    <w:rsid w:val="000157D0"/>
    <w:rsid w:val="00015823"/>
    <w:rsid w:val="000158AC"/>
    <w:rsid w:val="000158B4"/>
    <w:rsid w:val="00015987"/>
    <w:rsid w:val="00015CDA"/>
    <w:rsid w:val="00015D59"/>
    <w:rsid w:val="0001625E"/>
    <w:rsid w:val="00016628"/>
    <w:rsid w:val="00016746"/>
    <w:rsid w:val="0001726A"/>
    <w:rsid w:val="00017293"/>
    <w:rsid w:val="000172E6"/>
    <w:rsid w:val="000174E9"/>
    <w:rsid w:val="0001764D"/>
    <w:rsid w:val="00017C32"/>
    <w:rsid w:val="00017E0E"/>
    <w:rsid w:val="00017EA4"/>
    <w:rsid w:val="00020086"/>
    <w:rsid w:val="00020519"/>
    <w:rsid w:val="0002094E"/>
    <w:rsid w:val="000215B1"/>
    <w:rsid w:val="0002171C"/>
    <w:rsid w:val="00021986"/>
    <w:rsid w:val="0002201F"/>
    <w:rsid w:val="0002218F"/>
    <w:rsid w:val="0002267A"/>
    <w:rsid w:val="000227A4"/>
    <w:rsid w:val="000227BE"/>
    <w:rsid w:val="00022848"/>
    <w:rsid w:val="00023058"/>
    <w:rsid w:val="00023663"/>
    <w:rsid w:val="0002382F"/>
    <w:rsid w:val="0002387E"/>
    <w:rsid w:val="00023AAC"/>
    <w:rsid w:val="00023C89"/>
    <w:rsid w:val="00023E86"/>
    <w:rsid w:val="00023FD3"/>
    <w:rsid w:val="00024344"/>
    <w:rsid w:val="000246A0"/>
    <w:rsid w:val="00025169"/>
    <w:rsid w:val="0002542B"/>
    <w:rsid w:val="00025500"/>
    <w:rsid w:val="000256E4"/>
    <w:rsid w:val="00025B79"/>
    <w:rsid w:val="00025CF8"/>
    <w:rsid w:val="000264E1"/>
    <w:rsid w:val="00026C41"/>
    <w:rsid w:val="00027046"/>
    <w:rsid w:val="000273D8"/>
    <w:rsid w:val="000273EA"/>
    <w:rsid w:val="00027736"/>
    <w:rsid w:val="0002790F"/>
    <w:rsid w:val="00027B9A"/>
    <w:rsid w:val="00027D3F"/>
    <w:rsid w:val="00027F46"/>
    <w:rsid w:val="000301E3"/>
    <w:rsid w:val="000303DE"/>
    <w:rsid w:val="000303DF"/>
    <w:rsid w:val="000305A6"/>
    <w:rsid w:val="00030614"/>
    <w:rsid w:val="00030782"/>
    <w:rsid w:val="00030787"/>
    <w:rsid w:val="00030E37"/>
    <w:rsid w:val="00031725"/>
    <w:rsid w:val="00031C20"/>
    <w:rsid w:val="00031F0E"/>
    <w:rsid w:val="00032028"/>
    <w:rsid w:val="00032168"/>
    <w:rsid w:val="00032215"/>
    <w:rsid w:val="0003227D"/>
    <w:rsid w:val="000325A6"/>
    <w:rsid w:val="00032B1F"/>
    <w:rsid w:val="00032B64"/>
    <w:rsid w:val="00032B8F"/>
    <w:rsid w:val="000330EC"/>
    <w:rsid w:val="000330FF"/>
    <w:rsid w:val="000331E5"/>
    <w:rsid w:val="00033395"/>
    <w:rsid w:val="00033C03"/>
    <w:rsid w:val="00033D2C"/>
    <w:rsid w:val="000345C4"/>
    <w:rsid w:val="000346AE"/>
    <w:rsid w:val="0003473E"/>
    <w:rsid w:val="00034894"/>
    <w:rsid w:val="000349A9"/>
    <w:rsid w:val="0003505A"/>
    <w:rsid w:val="000352A8"/>
    <w:rsid w:val="000354FB"/>
    <w:rsid w:val="0003553B"/>
    <w:rsid w:val="00035907"/>
    <w:rsid w:val="00035B55"/>
    <w:rsid w:val="00035E46"/>
    <w:rsid w:val="00035EB3"/>
    <w:rsid w:val="00035F73"/>
    <w:rsid w:val="00035FA8"/>
    <w:rsid w:val="000364C6"/>
    <w:rsid w:val="0003665C"/>
    <w:rsid w:val="00036DFD"/>
    <w:rsid w:val="00037106"/>
    <w:rsid w:val="0003781E"/>
    <w:rsid w:val="00037E6A"/>
    <w:rsid w:val="00037EFC"/>
    <w:rsid w:val="0004006D"/>
    <w:rsid w:val="0004054C"/>
    <w:rsid w:val="00040652"/>
    <w:rsid w:val="00040866"/>
    <w:rsid w:val="000408C9"/>
    <w:rsid w:val="00040A3D"/>
    <w:rsid w:val="00040D5D"/>
    <w:rsid w:val="00040E52"/>
    <w:rsid w:val="00040FC1"/>
    <w:rsid w:val="0004151F"/>
    <w:rsid w:val="0004155E"/>
    <w:rsid w:val="00041E84"/>
    <w:rsid w:val="00041ED3"/>
    <w:rsid w:val="0004251D"/>
    <w:rsid w:val="00042747"/>
    <w:rsid w:val="000428F4"/>
    <w:rsid w:val="00042DE4"/>
    <w:rsid w:val="00042E74"/>
    <w:rsid w:val="0004341B"/>
    <w:rsid w:val="000438A2"/>
    <w:rsid w:val="00043D62"/>
    <w:rsid w:val="0004445B"/>
    <w:rsid w:val="00044588"/>
    <w:rsid w:val="0004482D"/>
    <w:rsid w:val="00044CE8"/>
    <w:rsid w:val="00044EC9"/>
    <w:rsid w:val="000451B2"/>
    <w:rsid w:val="0004573A"/>
    <w:rsid w:val="000459DD"/>
    <w:rsid w:val="00045E8B"/>
    <w:rsid w:val="00046387"/>
    <w:rsid w:val="00046389"/>
    <w:rsid w:val="00046731"/>
    <w:rsid w:val="00046745"/>
    <w:rsid w:val="0004693A"/>
    <w:rsid w:val="00047134"/>
    <w:rsid w:val="00047264"/>
    <w:rsid w:val="00047AF4"/>
    <w:rsid w:val="00047B44"/>
    <w:rsid w:val="00047C37"/>
    <w:rsid w:val="00050298"/>
    <w:rsid w:val="000502E6"/>
    <w:rsid w:val="00050A33"/>
    <w:rsid w:val="00050F17"/>
    <w:rsid w:val="00051000"/>
    <w:rsid w:val="00051094"/>
    <w:rsid w:val="00051202"/>
    <w:rsid w:val="0005141C"/>
    <w:rsid w:val="00051B06"/>
    <w:rsid w:val="00051B65"/>
    <w:rsid w:val="000520DE"/>
    <w:rsid w:val="0005253A"/>
    <w:rsid w:val="00052B72"/>
    <w:rsid w:val="0005314C"/>
    <w:rsid w:val="00053216"/>
    <w:rsid w:val="00053244"/>
    <w:rsid w:val="0005389F"/>
    <w:rsid w:val="00053963"/>
    <w:rsid w:val="00053ECA"/>
    <w:rsid w:val="00054173"/>
    <w:rsid w:val="000542DB"/>
    <w:rsid w:val="00054668"/>
    <w:rsid w:val="000547D8"/>
    <w:rsid w:val="00054B7B"/>
    <w:rsid w:val="000555A3"/>
    <w:rsid w:val="0005565C"/>
    <w:rsid w:val="000557B8"/>
    <w:rsid w:val="00055B98"/>
    <w:rsid w:val="00055D8E"/>
    <w:rsid w:val="000568F6"/>
    <w:rsid w:val="0005698F"/>
    <w:rsid w:val="000571EE"/>
    <w:rsid w:val="0005772D"/>
    <w:rsid w:val="00057910"/>
    <w:rsid w:val="00057E83"/>
    <w:rsid w:val="000603E5"/>
    <w:rsid w:val="0006042E"/>
    <w:rsid w:val="000606B2"/>
    <w:rsid w:val="0006074F"/>
    <w:rsid w:val="00060A22"/>
    <w:rsid w:val="00060BEB"/>
    <w:rsid w:val="00060CBC"/>
    <w:rsid w:val="00060D72"/>
    <w:rsid w:val="00060EA3"/>
    <w:rsid w:val="00061082"/>
    <w:rsid w:val="00061724"/>
    <w:rsid w:val="0006181D"/>
    <w:rsid w:val="0006181E"/>
    <w:rsid w:val="00061BDB"/>
    <w:rsid w:val="00061FDB"/>
    <w:rsid w:val="000626D1"/>
    <w:rsid w:val="000627D9"/>
    <w:rsid w:val="00062A6B"/>
    <w:rsid w:val="00062C36"/>
    <w:rsid w:val="00062D04"/>
    <w:rsid w:val="00062FF3"/>
    <w:rsid w:val="000638C6"/>
    <w:rsid w:val="00063D79"/>
    <w:rsid w:val="00063D9A"/>
    <w:rsid w:val="00063DF2"/>
    <w:rsid w:val="00063DF4"/>
    <w:rsid w:val="00063E30"/>
    <w:rsid w:val="00064A13"/>
    <w:rsid w:val="00064A21"/>
    <w:rsid w:val="00064A73"/>
    <w:rsid w:val="00064AC5"/>
    <w:rsid w:val="00064D04"/>
    <w:rsid w:val="0006586A"/>
    <w:rsid w:val="00065880"/>
    <w:rsid w:val="00065890"/>
    <w:rsid w:val="000658DD"/>
    <w:rsid w:val="00065B7D"/>
    <w:rsid w:val="00065ED8"/>
    <w:rsid w:val="00066006"/>
    <w:rsid w:val="000660C4"/>
    <w:rsid w:val="00066357"/>
    <w:rsid w:val="00066A75"/>
    <w:rsid w:val="00066DCB"/>
    <w:rsid w:val="00066FF6"/>
    <w:rsid w:val="0006740A"/>
    <w:rsid w:val="000674FC"/>
    <w:rsid w:val="00067B5D"/>
    <w:rsid w:val="000701A9"/>
    <w:rsid w:val="000706B8"/>
    <w:rsid w:val="0007078E"/>
    <w:rsid w:val="000707D9"/>
    <w:rsid w:val="00070809"/>
    <w:rsid w:val="00070F57"/>
    <w:rsid w:val="000710CB"/>
    <w:rsid w:val="000713A3"/>
    <w:rsid w:val="0007145F"/>
    <w:rsid w:val="000716DC"/>
    <w:rsid w:val="00071AF7"/>
    <w:rsid w:val="00071D20"/>
    <w:rsid w:val="00071D78"/>
    <w:rsid w:val="00071EDD"/>
    <w:rsid w:val="000720B5"/>
    <w:rsid w:val="00072F5C"/>
    <w:rsid w:val="00072F81"/>
    <w:rsid w:val="00072F8D"/>
    <w:rsid w:val="00073225"/>
    <w:rsid w:val="00073549"/>
    <w:rsid w:val="000735F0"/>
    <w:rsid w:val="000737BB"/>
    <w:rsid w:val="000737F6"/>
    <w:rsid w:val="00073D3D"/>
    <w:rsid w:val="000742D9"/>
    <w:rsid w:val="00074301"/>
    <w:rsid w:val="000748F2"/>
    <w:rsid w:val="00074CC6"/>
    <w:rsid w:val="000758F1"/>
    <w:rsid w:val="00075EB4"/>
    <w:rsid w:val="00076536"/>
    <w:rsid w:val="000765D7"/>
    <w:rsid w:val="000768EA"/>
    <w:rsid w:val="00076B95"/>
    <w:rsid w:val="00076CA7"/>
    <w:rsid w:val="00076CD3"/>
    <w:rsid w:val="00076D6D"/>
    <w:rsid w:val="00076F45"/>
    <w:rsid w:val="000770E0"/>
    <w:rsid w:val="00077B24"/>
    <w:rsid w:val="00077EDE"/>
    <w:rsid w:val="0008008B"/>
    <w:rsid w:val="00080530"/>
    <w:rsid w:val="000809E5"/>
    <w:rsid w:val="00080E11"/>
    <w:rsid w:val="00081891"/>
    <w:rsid w:val="00081ABB"/>
    <w:rsid w:val="0008213E"/>
    <w:rsid w:val="0008247C"/>
    <w:rsid w:val="00082527"/>
    <w:rsid w:val="00082557"/>
    <w:rsid w:val="00082658"/>
    <w:rsid w:val="00082ACD"/>
    <w:rsid w:val="00082DDE"/>
    <w:rsid w:val="00082E01"/>
    <w:rsid w:val="00082E52"/>
    <w:rsid w:val="00082E6B"/>
    <w:rsid w:val="00082EAE"/>
    <w:rsid w:val="00082FDD"/>
    <w:rsid w:val="0008321A"/>
    <w:rsid w:val="000834BF"/>
    <w:rsid w:val="00083674"/>
    <w:rsid w:val="00083796"/>
    <w:rsid w:val="00083C5B"/>
    <w:rsid w:val="00083CBA"/>
    <w:rsid w:val="000841C3"/>
    <w:rsid w:val="000844F2"/>
    <w:rsid w:val="00084E4E"/>
    <w:rsid w:val="00084E9B"/>
    <w:rsid w:val="0008504E"/>
    <w:rsid w:val="000853AB"/>
    <w:rsid w:val="00085484"/>
    <w:rsid w:val="00085530"/>
    <w:rsid w:val="000859D8"/>
    <w:rsid w:val="00085C97"/>
    <w:rsid w:val="0008674A"/>
    <w:rsid w:val="00086915"/>
    <w:rsid w:val="00086D27"/>
    <w:rsid w:val="00086D40"/>
    <w:rsid w:val="00087062"/>
    <w:rsid w:val="0008752A"/>
    <w:rsid w:val="000876C0"/>
    <w:rsid w:val="000876EF"/>
    <w:rsid w:val="00087F1A"/>
    <w:rsid w:val="00090312"/>
    <w:rsid w:val="000903C5"/>
    <w:rsid w:val="0009051A"/>
    <w:rsid w:val="00090C7A"/>
    <w:rsid w:val="000912F4"/>
    <w:rsid w:val="00091533"/>
    <w:rsid w:val="00091673"/>
    <w:rsid w:val="0009178B"/>
    <w:rsid w:val="00091AA4"/>
    <w:rsid w:val="00091D82"/>
    <w:rsid w:val="00091D93"/>
    <w:rsid w:val="00091F30"/>
    <w:rsid w:val="0009207B"/>
    <w:rsid w:val="00092601"/>
    <w:rsid w:val="00092795"/>
    <w:rsid w:val="000929B1"/>
    <w:rsid w:val="00092CC9"/>
    <w:rsid w:val="00092D46"/>
    <w:rsid w:val="00092FC0"/>
    <w:rsid w:val="0009325D"/>
    <w:rsid w:val="0009333B"/>
    <w:rsid w:val="00093479"/>
    <w:rsid w:val="0009371B"/>
    <w:rsid w:val="0009373D"/>
    <w:rsid w:val="00093D8A"/>
    <w:rsid w:val="00093D91"/>
    <w:rsid w:val="00094AE4"/>
    <w:rsid w:val="00094B55"/>
    <w:rsid w:val="00094FF9"/>
    <w:rsid w:val="00095173"/>
    <w:rsid w:val="00095304"/>
    <w:rsid w:val="0009560F"/>
    <w:rsid w:val="0009561C"/>
    <w:rsid w:val="000956DD"/>
    <w:rsid w:val="0009574C"/>
    <w:rsid w:val="00095CA8"/>
    <w:rsid w:val="00095EAE"/>
    <w:rsid w:val="00095F00"/>
    <w:rsid w:val="00096190"/>
    <w:rsid w:val="000967F6"/>
    <w:rsid w:val="00096DA9"/>
    <w:rsid w:val="00096E28"/>
    <w:rsid w:val="00096FE5"/>
    <w:rsid w:val="000970BD"/>
    <w:rsid w:val="00097320"/>
    <w:rsid w:val="0009738C"/>
    <w:rsid w:val="00097660"/>
    <w:rsid w:val="000979AF"/>
    <w:rsid w:val="00097DB9"/>
    <w:rsid w:val="00097DDE"/>
    <w:rsid w:val="000A0201"/>
    <w:rsid w:val="000A0248"/>
    <w:rsid w:val="000A03C3"/>
    <w:rsid w:val="000A0ABB"/>
    <w:rsid w:val="000A0CA1"/>
    <w:rsid w:val="000A0DEE"/>
    <w:rsid w:val="000A0E1C"/>
    <w:rsid w:val="000A12A4"/>
    <w:rsid w:val="000A135E"/>
    <w:rsid w:val="000A14C9"/>
    <w:rsid w:val="000A15EA"/>
    <w:rsid w:val="000A1669"/>
    <w:rsid w:val="000A1676"/>
    <w:rsid w:val="000A17A1"/>
    <w:rsid w:val="000A19DC"/>
    <w:rsid w:val="000A1D85"/>
    <w:rsid w:val="000A1DA3"/>
    <w:rsid w:val="000A1DC0"/>
    <w:rsid w:val="000A1F69"/>
    <w:rsid w:val="000A222F"/>
    <w:rsid w:val="000A2367"/>
    <w:rsid w:val="000A28C8"/>
    <w:rsid w:val="000A2994"/>
    <w:rsid w:val="000A2B8D"/>
    <w:rsid w:val="000A2BF6"/>
    <w:rsid w:val="000A2EC9"/>
    <w:rsid w:val="000A3FEE"/>
    <w:rsid w:val="000A4213"/>
    <w:rsid w:val="000A4439"/>
    <w:rsid w:val="000A448D"/>
    <w:rsid w:val="000A44B4"/>
    <w:rsid w:val="000A4814"/>
    <w:rsid w:val="000A48D2"/>
    <w:rsid w:val="000A4CFF"/>
    <w:rsid w:val="000A4D35"/>
    <w:rsid w:val="000A4E17"/>
    <w:rsid w:val="000A5272"/>
    <w:rsid w:val="000A5463"/>
    <w:rsid w:val="000A5502"/>
    <w:rsid w:val="000A5649"/>
    <w:rsid w:val="000A5856"/>
    <w:rsid w:val="000A5BD4"/>
    <w:rsid w:val="000A5C3A"/>
    <w:rsid w:val="000A5E69"/>
    <w:rsid w:val="000A5F62"/>
    <w:rsid w:val="000A637D"/>
    <w:rsid w:val="000A668F"/>
    <w:rsid w:val="000A7860"/>
    <w:rsid w:val="000A7A8D"/>
    <w:rsid w:val="000A7B0C"/>
    <w:rsid w:val="000A7BA2"/>
    <w:rsid w:val="000A7BEE"/>
    <w:rsid w:val="000A7CC4"/>
    <w:rsid w:val="000B01D4"/>
    <w:rsid w:val="000B028A"/>
    <w:rsid w:val="000B02B1"/>
    <w:rsid w:val="000B03B7"/>
    <w:rsid w:val="000B0492"/>
    <w:rsid w:val="000B0A36"/>
    <w:rsid w:val="000B0A62"/>
    <w:rsid w:val="000B0A92"/>
    <w:rsid w:val="000B0CE5"/>
    <w:rsid w:val="000B0DAA"/>
    <w:rsid w:val="000B0EF9"/>
    <w:rsid w:val="000B1398"/>
    <w:rsid w:val="000B15AD"/>
    <w:rsid w:val="000B173B"/>
    <w:rsid w:val="000B199C"/>
    <w:rsid w:val="000B1B6C"/>
    <w:rsid w:val="000B1E3D"/>
    <w:rsid w:val="000B2036"/>
    <w:rsid w:val="000B2239"/>
    <w:rsid w:val="000B24E0"/>
    <w:rsid w:val="000B257D"/>
    <w:rsid w:val="000B274C"/>
    <w:rsid w:val="000B280C"/>
    <w:rsid w:val="000B28A8"/>
    <w:rsid w:val="000B324B"/>
    <w:rsid w:val="000B3522"/>
    <w:rsid w:val="000B3B5C"/>
    <w:rsid w:val="000B408B"/>
    <w:rsid w:val="000B4290"/>
    <w:rsid w:val="000B4367"/>
    <w:rsid w:val="000B43D5"/>
    <w:rsid w:val="000B454B"/>
    <w:rsid w:val="000B4F44"/>
    <w:rsid w:val="000B529E"/>
    <w:rsid w:val="000B54AA"/>
    <w:rsid w:val="000B60CC"/>
    <w:rsid w:val="000B6776"/>
    <w:rsid w:val="000B677F"/>
    <w:rsid w:val="000B6D6E"/>
    <w:rsid w:val="000B6F4D"/>
    <w:rsid w:val="000B73F7"/>
    <w:rsid w:val="000B772B"/>
    <w:rsid w:val="000B7DF3"/>
    <w:rsid w:val="000B7F55"/>
    <w:rsid w:val="000C00C5"/>
    <w:rsid w:val="000C02AE"/>
    <w:rsid w:val="000C033C"/>
    <w:rsid w:val="000C04FE"/>
    <w:rsid w:val="000C0659"/>
    <w:rsid w:val="000C128F"/>
    <w:rsid w:val="000C1727"/>
    <w:rsid w:val="000C19A9"/>
    <w:rsid w:val="000C1BB0"/>
    <w:rsid w:val="000C234D"/>
    <w:rsid w:val="000C24DF"/>
    <w:rsid w:val="000C26B8"/>
    <w:rsid w:val="000C2758"/>
    <w:rsid w:val="000C29A8"/>
    <w:rsid w:val="000C2C2B"/>
    <w:rsid w:val="000C2C7D"/>
    <w:rsid w:val="000C2D17"/>
    <w:rsid w:val="000C2DB8"/>
    <w:rsid w:val="000C3013"/>
    <w:rsid w:val="000C3179"/>
    <w:rsid w:val="000C33CE"/>
    <w:rsid w:val="000C34B3"/>
    <w:rsid w:val="000C372E"/>
    <w:rsid w:val="000C3BAC"/>
    <w:rsid w:val="000C3DF8"/>
    <w:rsid w:val="000C3FC6"/>
    <w:rsid w:val="000C4045"/>
    <w:rsid w:val="000C4260"/>
    <w:rsid w:val="000C4465"/>
    <w:rsid w:val="000C452E"/>
    <w:rsid w:val="000C4709"/>
    <w:rsid w:val="000C485A"/>
    <w:rsid w:val="000C48AA"/>
    <w:rsid w:val="000C49B1"/>
    <w:rsid w:val="000C4A41"/>
    <w:rsid w:val="000C51A1"/>
    <w:rsid w:val="000C54D8"/>
    <w:rsid w:val="000C552D"/>
    <w:rsid w:val="000C599A"/>
    <w:rsid w:val="000C66A7"/>
    <w:rsid w:val="000C66EE"/>
    <w:rsid w:val="000C6905"/>
    <w:rsid w:val="000C691C"/>
    <w:rsid w:val="000C7020"/>
    <w:rsid w:val="000C74A7"/>
    <w:rsid w:val="000C78C6"/>
    <w:rsid w:val="000D0BA2"/>
    <w:rsid w:val="000D11E6"/>
    <w:rsid w:val="000D1208"/>
    <w:rsid w:val="000D1240"/>
    <w:rsid w:val="000D15A3"/>
    <w:rsid w:val="000D1606"/>
    <w:rsid w:val="000D17B6"/>
    <w:rsid w:val="000D1DD0"/>
    <w:rsid w:val="000D1EF5"/>
    <w:rsid w:val="000D2028"/>
    <w:rsid w:val="000D231B"/>
    <w:rsid w:val="000D263C"/>
    <w:rsid w:val="000D2819"/>
    <w:rsid w:val="000D2ADE"/>
    <w:rsid w:val="000D2F76"/>
    <w:rsid w:val="000D31CE"/>
    <w:rsid w:val="000D3338"/>
    <w:rsid w:val="000D3A16"/>
    <w:rsid w:val="000D41A6"/>
    <w:rsid w:val="000D41B8"/>
    <w:rsid w:val="000D455B"/>
    <w:rsid w:val="000D4A3B"/>
    <w:rsid w:val="000D52E9"/>
    <w:rsid w:val="000D58EE"/>
    <w:rsid w:val="000D5935"/>
    <w:rsid w:val="000D5EBC"/>
    <w:rsid w:val="000D634C"/>
    <w:rsid w:val="000D69CB"/>
    <w:rsid w:val="000D6CB7"/>
    <w:rsid w:val="000D6E60"/>
    <w:rsid w:val="000D7207"/>
    <w:rsid w:val="000D75B9"/>
    <w:rsid w:val="000D784A"/>
    <w:rsid w:val="000D79DE"/>
    <w:rsid w:val="000D7A61"/>
    <w:rsid w:val="000D7B9F"/>
    <w:rsid w:val="000E0498"/>
    <w:rsid w:val="000E096A"/>
    <w:rsid w:val="000E0AF0"/>
    <w:rsid w:val="000E0B02"/>
    <w:rsid w:val="000E0B0A"/>
    <w:rsid w:val="000E0C14"/>
    <w:rsid w:val="000E0E75"/>
    <w:rsid w:val="000E146D"/>
    <w:rsid w:val="000E1EE0"/>
    <w:rsid w:val="000E1FAD"/>
    <w:rsid w:val="000E247B"/>
    <w:rsid w:val="000E2C68"/>
    <w:rsid w:val="000E2FAE"/>
    <w:rsid w:val="000E3166"/>
    <w:rsid w:val="000E31D1"/>
    <w:rsid w:val="000E3231"/>
    <w:rsid w:val="000E348A"/>
    <w:rsid w:val="000E37F2"/>
    <w:rsid w:val="000E386F"/>
    <w:rsid w:val="000E3896"/>
    <w:rsid w:val="000E3A2C"/>
    <w:rsid w:val="000E3E07"/>
    <w:rsid w:val="000E3EE1"/>
    <w:rsid w:val="000E3FFA"/>
    <w:rsid w:val="000E4341"/>
    <w:rsid w:val="000E4BA9"/>
    <w:rsid w:val="000E4D67"/>
    <w:rsid w:val="000E4DCE"/>
    <w:rsid w:val="000E4F57"/>
    <w:rsid w:val="000E4FDC"/>
    <w:rsid w:val="000E5252"/>
    <w:rsid w:val="000E5412"/>
    <w:rsid w:val="000E5702"/>
    <w:rsid w:val="000E572B"/>
    <w:rsid w:val="000E580B"/>
    <w:rsid w:val="000E5DAC"/>
    <w:rsid w:val="000E5DF7"/>
    <w:rsid w:val="000E62BE"/>
    <w:rsid w:val="000E6803"/>
    <w:rsid w:val="000E6CAF"/>
    <w:rsid w:val="000E6E50"/>
    <w:rsid w:val="000E73CE"/>
    <w:rsid w:val="000E7EFB"/>
    <w:rsid w:val="000F07C0"/>
    <w:rsid w:val="000F0906"/>
    <w:rsid w:val="000F0DED"/>
    <w:rsid w:val="000F121D"/>
    <w:rsid w:val="000F137D"/>
    <w:rsid w:val="000F15F9"/>
    <w:rsid w:val="000F17E5"/>
    <w:rsid w:val="000F2067"/>
    <w:rsid w:val="000F2A74"/>
    <w:rsid w:val="000F2BB1"/>
    <w:rsid w:val="000F2BCE"/>
    <w:rsid w:val="000F2DC2"/>
    <w:rsid w:val="000F2FDE"/>
    <w:rsid w:val="000F311F"/>
    <w:rsid w:val="000F32BF"/>
    <w:rsid w:val="000F3420"/>
    <w:rsid w:val="000F3699"/>
    <w:rsid w:val="000F3949"/>
    <w:rsid w:val="000F3B05"/>
    <w:rsid w:val="000F3B7D"/>
    <w:rsid w:val="000F3DD5"/>
    <w:rsid w:val="000F460E"/>
    <w:rsid w:val="000F4A5E"/>
    <w:rsid w:val="000F4B6D"/>
    <w:rsid w:val="000F4EFF"/>
    <w:rsid w:val="000F4F12"/>
    <w:rsid w:val="000F547C"/>
    <w:rsid w:val="000F5CD1"/>
    <w:rsid w:val="000F5CE8"/>
    <w:rsid w:val="000F5E91"/>
    <w:rsid w:val="000F61FC"/>
    <w:rsid w:val="000F6230"/>
    <w:rsid w:val="000F6509"/>
    <w:rsid w:val="000F6652"/>
    <w:rsid w:val="000F6BE8"/>
    <w:rsid w:val="000F6E8B"/>
    <w:rsid w:val="000F6EA5"/>
    <w:rsid w:val="000F7185"/>
    <w:rsid w:val="000F732D"/>
    <w:rsid w:val="000F744F"/>
    <w:rsid w:val="000F74BC"/>
    <w:rsid w:val="000F7C92"/>
    <w:rsid w:val="0010020A"/>
    <w:rsid w:val="00100388"/>
    <w:rsid w:val="00100C79"/>
    <w:rsid w:val="00100D18"/>
    <w:rsid w:val="00100F9B"/>
    <w:rsid w:val="001010FD"/>
    <w:rsid w:val="00101132"/>
    <w:rsid w:val="00101779"/>
    <w:rsid w:val="00101795"/>
    <w:rsid w:val="00101AB8"/>
    <w:rsid w:val="00101B67"/>
    <w:rsid w:val="00101CE9"/>
    <w:rsid w:val="00101FE4"/>
    <w:rsid w:val="001021D6"/>
    <w:rsid w:val="00102495"/>
    <w:rsid w:val="001025D5"/>
    <w:rsid w:val="001027F5"/>
    <w:rsid w:val="00102850"/>
    <w:rsid w:val="00102B98"/>
    <w:rsid w:val="00102E4B"/>
    <w:rsid w:val="00103613"/>
    <w:rsid w:val="00103C59"/>
    <w:rsid w:val="00103F43"/>
    <w:rsid w:val="00104306"/>
    <w:rsid w:val="00104388"/>
    <w:rsid w:val="00104552"/>
    <w:rsid w:val="0010458A"/>
    <w:rsid w:val="00104753"/>
    <w:rsid w:val="00104AFB"/>
    <w:rsid w:val="00105169"/>
    <w:rsid w:val="00105911"/>
    <w:rsid w:val="00105C24"/>
    <w:rsid w:val="00105D98"/>
    <w:rsid w:val="00105F60"/>
    <w:rsid w:val="00106144"/>
    <w:rsid w:val="001061D4"/>
    <w:rsid w:val="00106AD9"/>
    <w:rsid w:val="0010732C"/>
    <w:rsid w:val="00107534"/>
    <w:rsid w:val="0010753D"/>
    <w:rsid w:val="001077E4"/>
    <w:rsid w:val="001078DE"/>
    <w:rsid w:val="0010796C"/>
    <w:rsid w:val="00107A87"/>
    <w:rsid w:val="00107E71"/>
    <w:rsid w:val="00110013"/>
    <w:rsid w:val="00110120"/>
    <w:rsid w:val="001103B7"/>
    <w:rsid w:val="0011048B"/>
    <w:rsid w:val="0011052F"/>
    <w:rsid w:val="001106A0"/>
    <w:rsid w:val="00110814"/>
    <w:rsid w:val="0011082F"/>
    <w:rsid w:val="00110CEB"/>
    <w:rsid w:val="00110D97"/>
    <w:rsid w:val="00110FC4"/>
    <w:rsid w:val="00111174"/>
    <w:rsid w:val="001111D8"/>
    <w:rsid w:val="001114D0"/>
    <w:rsid w:val="001117DF"/>
    <w:rsid w:val="00111A58"/>
    <w:rsid w:val="001120AC"/>
    <w:rsid w:val="00112453"/>
    <w:rsid w:val="001125C8"/>
    <w:rsid w:val="0011280D"/>
    <w:rsid w:val="001128A8"/>
    <w:rsid w:val="001128F3"/>
    <w:rsid w:val="001128F7"/>
    <w:rsid w:val="00112AF7"/>
    <w:rsid w:val="00112B35"/>
    <w:rsid w:val="00112E71"/>
    <w:rsid w:val="001130EC"/>
    <w:rsid w:val="00113368"/>
    <w:rsid w:val="001133F7"/>
    <w:rsid w:val="001134ED"/>
    <w:rsid w:val="00113716"/>
    <w:rsid w:val="001138A8"/>
    <w:rsid w:val="00113BD7"/>
    <w:rsid w:val="00113ED7"/>
    <w:rsid w:val="00114561"/>
    <w:rsid w:val="00114769"/>
    <w:rsid w:val="00114A59"/>
    <w:rsid w:val="00114C10"/>
    <w:rsid w:val="00114D74"/>
    <w:rsid w:val="00115BD6"/>
    <w:rsid w:val="0011602D"/>
    <w:rsid w:val="0011614A"/>
    <w:rsid w:val="001162E4"/>
    <w:rsid w:val="00116398"/>
    <w:rsid w:val="00116B22"/>
    <w:rsid w:val="00116B92"/>
    <w:rsid w:val="00116C22"/>
    <w:rsid w:val="00117071"/>
    <w:rsid w:val="00117402"/>
    <w:rsid w:val="00117544"/>
    <w:rsid w:val="00117737"/>
    <w:rsid w:val="00117B9E"/>
    <w:rsid w:val="00117E80"/>
    <w:rsid w:val="00117FB3"/>
    <w:rsid w:val="0012022D"/>
    <w:rsid w:val="001202A0"/>
    <w:rsid w:val="001203DA"/>
    <w:rsid w:val="0012055E"/>
    <w:rsid w:val="001208B2"/>
    <w:rsid w:val="00120AFA"/>
    <w:rsid w:val="00120CC3"/>
    <w:rsid w:val="00121072"/>
    <w:rsid w:val="00121219"/>
    <w:rsid w:val="00121327"/>
    <w:rsid w:val="00121374"/>
    <w:rsid w:val="0012159A"/>
    <w:rsid w:val="00121AA0"/>
    <w:rsid w:val="00121D0D"/>
    <w:rsid w:val="00121F45"/>
    <w:rsid w:val="0012203D"/>
    <w:rsid w:val="00122096"/>
    <w:rsid w:val="00122335"/>
    <w:rsid w:val="00122403"/>
    <w:rsid w:val="00122936"/>
    <w:rsid w:val="00122CB1"/>
    <w:rsid w:val="00122CC6"/>
    <w:rsid w:val="00122EAA"/>
    <w:rsid w:val="001233C0"/>
    <w:rsid w:val="0012371F"/>
    <w:rsid w:val="001237B4"/>
    <w:rsid w:val="00123BFB"/>
    <w:rsid w:val="00124115"/>
    <w:rsid w:val="0012421A"/>
    <w:rsid w:val="00124A30"/>
    <w:rsid w:val="00124A85"/>
    <w:rsid w:val="00124B8B"/>
    <w:rsid w:val="00124C81"/>
    <w:rsid w:val="00125102"/>
    <w:rsid w:val="00125460"/>
    <w:rsid w:val="0012549D"/>
    <w:rsid w:val="0012550C"/>
    <w:rsid w:val="00125519"/>
    <w:rsid w:val="001262C6"/>
    <w:rsid w:val="00126495"/>
    <w:rsid w:val="0012656B"/>
    <w:rsid w:val="001265EF"/>
    <w:rsid w:val="001268FF"/>
    <w:rsid w:val="00126CE3"/>
    <w:rsid w:val="00126D47"/>
    <w:rsid w:val="00126FCE"/>
    <w:rsid w:val="00127079"/>
    <w:rsid w:val="00127256"/>
    <w:rsid w:val="001277D7"/>
    <w:rsid w:val="00127ABF"/>
    <w:rsid w:val="00127BBB"/>
    <w:rsid w:val="00127BFA"/>
    <w:rsid w:val="00127D7E"/>
    <w:rsid w:val="00130303"/>
    <w:rsid w:val="00130719"/>
    <w:rsid w:val="0013075F"/>
    <w:rsid w:val="00130BBC"/>
    <w:rsid w:val="00130C04"/>
    <w:rsid w:val="00130CE5"/>
    <w:rsid w:val="00130FE7"/>
    <w:rsid w:val="0013128A"/>
    <w:rsid w:val="001312BA"/>
    <w:rsid w:val="001314AB"/>
    <w:rsid w:val="001315E5"/>
    <w:rsid w:val="001315E8"/>
    <w:rsid w:val="001316AF"/>
    <w:rsid w:val="001317BD"/>
    <w:rsid w:val="001318D5"/>
    <w:rsid w:val="00131DC3"/>
    <w:rsid w:val="001325EE"/>
    <w:rsid w:val="001328B5"/>
    <w:rsid w:val="001329A2"/>
    <w:rsid w:val="00132FC2"/>
    <w:rsid w:val="00132FC9"/>
    <w:rsid w:val="0013321F"/>
    <w:rsid w:val="0013330C"/>
    <w:rsid w:val="001335CC"/>
    <w:rsid w:val="00133A54"/>
    <w:rsid w:val="00133A6F"/>
    <w:rsid w:val="00133F3D"/>
    <w:rsid w:val="00134143"/>
    <w:rsid w:val="001341B5"/>
    <w:rsid w:val="0013450C"/>
    <w:rsid w:val="00134580"/>
    <w:rsid w:val="00134857"/>
    <w:rsid w:val="00134BB3"/>
    <w:rsid w:val="001351C4"/>
    <w:rsid w:val="00135568"/>
    <w:rsid w:val="00135D77"/>
    <w:rsid w:val="00135E4B"/>
    <w:rsid w:val="00136103"/>
    <w:rsid w:val="00136356"/>
    <w:rsid w:val="001366D2"/>
    <w:rsid w:val="001368C9"/>
    <w:rsid w:val="00136DEE"/>
    <w:rsid w:val="00136F3D"/>
    <w:rsid w:val="0013726F"/>
    <w:rsid w:val="001372A8"/>
    <w:rsid w:val="001372F5"/>
    <w:rsid w:val="00137360"/>
    <w:rsid w:val="001374B1"/>
    <w:rsid w:val="0013770D"/>
    <w:rsid w:val="00137889"/>
    <w:rsid w:val="00137A02"/>
    <w:rsid w:val="00137C75"/>
    <w:rsid w:val="00137F43"/>
    <w:rsid w:val="00140289"/>
    <w:rsid w:val="001403EB"/>
    <w:rsid w:val="001405F7"/>
    <w:rsid w:val="00140AAB"/>
    <w:rsid w:val="00140BAE"/>
    <w:rsid w:val="00140CAF"/>
    <w:rsid w:val="00140CBF"/>
    <w:rsid w:val="00140E75"/>
    <w:rsid w:val="00140FA9"/>
    <w:rsid w:val="00141125"/>
    <w:rsid w:val="00141214"/>
    <w:rsid w:val="00141224"/>
    <w:rsid w:val="001413AB"/>
    <w:rsid w:val="0014147C"/>
    <w:rsid w:val="00141C50"/>
    <w:rsid w:val="00141DC6"/>
    <w:rsid w:val="00141F2D"/>
    <w:rsid w:val="001420B7"/>
    <w:rsid w:val="00142237"/>
    <w:rsid w:val="0014247A"/>
    <w:rsid w:val="00142954"/>
    <w:rsid w:val="00142AB6"/>
    <w:rsid w:val="00142B27"/>
    <w:rsid w:val="00142DD1"/>
    <w:rsid w:val="001433AB"/>
    <w:rsid w:val="00143F6C"/>
    <w:rsid w:val="001446A1"/>
    <w:rsid w:val="0014472F"/>
    <w:rsid w:val="00144888"/>
    <w:rsid w:val="00144AF7"/>
    <w:rsid w:val="00144FBC"/>
    <w:rsid w:val="00145840"/>
    <w:rsid w:val="00145A64"/>
    <w:rsid w:val="00145C13"/>
    <w:rsid w:val="00145F9C"/>
    <w:rsid w:val="00146203"/>
    <w:rsid w:val="0014648E"/>
    <w:rsid w:val="0014694E"/>
    <w:rsid w:val="00146A97"/>
    <w:rsid w:val="00146CE4"/>
    <w:rsid w:val="00147662"/>
    <w:rsid w:val="0014784B"/>
    <w:rsid w:val="001479FF"/>
    <w:rsid w:val="00147C4B"/>
    <w:rsid w:val="00147C4D"/>
    <w:rsid w:val="0015000F"/>
    <w:rsid w:val="00150245"/>
    <w:rsid w:val="00150523"/>
    <w:rsid w:val="001507F6"/>
    <w:rsid w:val="00150F0A"/>
    <w:rsid w:val="00151652"/>
    <w:rsid w:val="001518B7"/>
    <w:rsid w:val="00151C27"/>
    <w:rsid w:val="00151DB0"/>
    <w:rsid w:val="00152509"/>
    <w:rsid w:val="0015265C"/>
    <w:rsid w:val="00152732"/>
    <w:rsid w:val="00152C2A"/>
    <w:rsid w:val="00152F88"/>
    <w:rsid w:val="0015306F"/>
    <w:rsid w:val="00153211"/>
    <w:rsid w:val="0015377A"/>
    <w:rsid w:val="001537FC"/>
    <w:rsid w:val="0015399D"/>
    <w:rsid w:val="00153A9E"/>
    <w:rsid w:val="00153B91"/>
    <w:rsid w:val="00153BD9"/>
    <w:rsid w:val="00153F2E"/>
    <w:rsid w:val="001540CC"/>
    <w:rsid w:val="0015414B"/>
    <w:rsid w:val="001542E0"/>
    <w:rsid w:val="00154A98"/>
    <w:rsid w:val="00154BDB"/>
    <w:rsid w:val="00154D62"/>
    <w:rsid w:val="00154E4F"/>
    <w:rsid w:val="0015520D"/>
    <w:rsid w:val="00155466"/>
    <w:rsid w:val="00155A2D"/>
    <w:rsid w:val="00155C24"/>
    <w:rsid w:val="00155D20"/>
    <w:rsid w:val="0015620E"/>
    <w:rsid w:val="001563FC"/>
    <w:rsid w:val="00156477"/>
    <w:rsid w:val="001564EC"/>
    <w:rsid w:val="0015650A"/>
    <w:rsid w:val="00156787"/>
    <w:rsid w:val="00156849"/>
    <w:rsid w:val="001569F9"/>
    <w:rsid w:val="00156C88"/>
    <w:rsid w:val="00156EFC"/>
    <w:rsid w:val="0015725F"/>
    <w:rsid w:val="00157456"/>
    <w:rsid w:val="00157C2B"/>
    <w:rsid w:val="00157CA2"/>
    <w:rsid w:val="001601FE"/>
    <w:rsid w:val="0016043E"/>
    <w:rsid w:val="0016058F"/>
    <w:rsid w:val="00160B4E"/>
    <w:rsid w:val="001611C2"/>
    <w:rsid w:val="001612B3"/>
    <w:rsid w:val="00161367"/>
    <w:rsid w:val="0016209B"/>
    <w:rsid w:val="00162277"/>
    <w:rsid w:val="00162295"/>
    <w:rsid w:val="001623E6"/>
    <w:rsid w:val="00162419"/>
    <w:rsid w:val="00162774"/>
    <w:rsid w:val="00162B5E"/>
    <w:rsid w:val="00162B70"/>
    <w:rsid w:val="00162BD5"/>
    <w:rsid w:val="0016318A"/>
    <w:rsid w:val="0016333B"/>
    <w:rsid w:val="0016354F"/>
    <w:rsid w:val="00163914"/>
    <w:rsid w:val="00163A49"/>
    <w:rsid w:val="00163B35"/>
    <w:rsid w:val="001640BA"/>
    <w:rsid w:val="0016437A"/>
    <w:rsid w:val="001649CA"/>
    <w:rsid w:val="001649D1"/>
    <w:rsid w:val="00164CFF"/>
    <w:rsid w:val="00164E5E"/>
    <w:rsid w:val="00165AC8"/>
    <w:rsid w:val="00165AD4"/>
    <w:rsid w:val="00165D03"/>
    <w:rsid w:val="00165DFA"/>
    <w:rsid w:val="001661B9"/>
    <w:rsid w:val="001661CC"/>
    <w:rsid w:val="0016620E"/>
    <w:rsid w:val="00166893"/>
    <w:rsid w:val="001668C2"/>
    <w:rsid w:val="00166C9A"/>
    <w:rsid w:val="00166D90"/>
    <w:rsid w:val="00166FD9"/>
    <w:rsid w:val="00167849"/>
    <w:rsid w:val="00167860"/>
    <w:rsid w:val="00167888"/>
    <w:rsid w:val="0016789B"/>
    <w:rsid w:val="00167B9A"/>
    <w:rsid w:val="00167EE2"/>
    <w:rsid w:val="00167F4A"/>
    <w:rsid w:val="00167FBF"/>
    <w:rsid w:val="00170262"/>
    <w:rsid w:val="001702B6"/>
    <w:rsid w:val="0017040E"/>
    <w:rsid w:val="001705A3"/>
    <w:rsid w:val="001705D3"/>
    <w:rsid w:val="00170995"/>
    <w:rsid w:val="001709C8"/>
    <w:rsid w:val="00170B5A"/>
    <w:rsid w:val="00170BC8"/>
    <w:rsid w:val="00170EFE"/>
    <w:rsid w:val="00170FA8"/>
    <w:rsid w:val="00170FAE"/>
    <w:rsid w:val="001710BE"/>
    <w:rsid w:val="0017138F"/>
    <w:rsid w:val="00171D52"/>
    <w:rsid w:val="00171F24"/>
    <w:rsid w:val="001723C9"/>
    <w:rsid w:val="001726DD"/>
    <w:rsid w:val="001726FB"/>
    <w:rsid w:val="00172926"/>
    <w:rsid w:val="00172AC9"/>
    <w:rsid w:val="00172C5B"/>
    <w:rsid w:val="00172D4F"/>
    <w:rsid w:val="00172FAC"/>
    <w:rsid w:val="00173482"/>
    <w:rsid w:val="001735DF"/>
    <w:rsid w:val="00173648"/>
    <w:rsid w:val="001737EB"/>
    <w:rsid w:val="0017426F"/>
    <w:rsid w:val="0017443C"/>
    <w:rsid w:val="00174520"/>
    <w:rsid w:val="00174A73"/>
    <w:rsid w:val="00174BCE"/>
    <w:rsid w:val="00174D04"/>
    <w:rsid w:val="00175093"/>
    <w:rsid w:val="0017527F"/>
    <w:rsid w:val="001757C2"/>
    <w:rsid w:val="0017582E"/>
    <w:rsid w:val="0017600F"/>
    <w:rsid w:val="001768C0"/>
    <w:rsid w:val="00176CC9"/>
    <w:rsid w:val="00177652"/>
    <w:rsid w:val="0017772B"/>
    <w:rsid w:val="00177932"/>
    <w:rsid w:val="00177C79"/>
    <w:rsid w:val="00177ED9"/>
    <w:rsid w:val="00180782"/>
    <w:rsid w:val="00180ED4"/>
    <w:rsid w:val="00180FC8"/>
    <w:rsid w:val="001810C0"/>
    <w:rsid w:val="00181136"/>
    <w:rsid w:val="00181706"/>
    <w:rsid w:val="00181725"/>
    <w:rsid w:val="001817A8"/>
    <w:rsid w:val="00181EEE"/>
    <w:rsid w:val="001821D6"/>
    <w:rsid w:val="00182279"/>
    <w:rsid w:val="00182288"/>
    <w:rsid w:val="001826A7"/>
    <w:rsid w:val="00182A51"/>
    <w:rsid w:val="00182D62"/>
    <w:rsid w:val="00182D75"/>
    <w:rsid w:val="0018331F"/>
    <w:rsid w:val="001837B4"/>
    <w:rsid w:val="001837C0"/>
    <w:rsid w:val="001837CB"/>
    <w:rsid w:val="0018394A"/>
    <w:rsid w:val="00183970"/>
    <w:rsid w:val="00183E23"/>
    <w:rsid w:val="00183F54"/>
    <w:rsid w:val="00184158"/>
    <w:rsid w:val="0018495E"/>
    <w:rsid w:val="00184AA2"/>
    <w:rsid w:val="00184ABC"/>
    <w:rsid w:val="00184CF4"/>
    <w:rsid w:val="00184D3D"/>
    <w:rsid w:val="00185A9A"/>
    <w:rsid w:val="00185F46"/>
    <w:rsid w:val="0018612D"/>
    <w:rsid w:val="001861D1"/>
    <w:rsid w:val="00186216"/>
    <w:rsid w:val="0018632E"/>
    <w:rsid w:val="001869A8"/>
    <w:rsid w:val="00186D22"/>
    <w:rsid w:val="00186D4E"/>
    <w:rsid w:val="00186DA2"/>
    <w:rsid w:val="00186F50"/>
    <w:rsid w:val="00186FD1"/>
    <w:rsid w:val="00187977"/>
    <w:rsid w:val="001879EA"/>
    <w:rsid w:val="00187F1C"/>
    <w:rsid w:val="00190577"/>
    <w:rsid w:val="00190B23"/>
    <w:rsid w:val="00190BEA"/>
    <w:rsid w:val="00190C28"/>
    <w:rsid w:val="0019166C"/>
    <w:rsid w:val="0019173F"/>
    <w:rsid w:val="00191C8F"/>
    <w:rsid w:val="00191CB5"/>
    <w:rsid w:val="00191DF3"/>
    <w:rsid w:val="001923BA"/>
    <w:rsid w:val="001928D7"/>
    <w:rsid w:val="00192BD4"/>
    <w:rsid w:val="00192CBB"/>
    <w:rsid w:val="00192D29"/>
    <w:rsid w:val="0019378A"/>
    <w:rsid w:val="00194044"/>
    <w:rsid w:val="001942B6"/>
    <w:rsid w:val="0019475C"/>
    <w:rsid w:val="00194837"/>
    <w:rsid w:val="00194C04"/>
    <w:rsid w:val="00194FE0"/>
    <w:rsid w:val="00195345"/>
    <w:rsid w:val="001953AA"/>
    <w:rsid w:val="0019549F"/>
    <w:rsid w:val="00195587"/>
    <w:rsid w:val="00195985"/>
    <w:rsid w:val="00195C66"/>
    <w:rsid w:val="00195D6C"/>
    <w:rsid w:val="001963EB"/>
    <w:rsid w:val="001964A9"/>
    <w:rsid w:val="0019667A"/>
    <w:rsid w:val="001966A2"/>
    <w:rsid w:val="00196892"/>
    <w:rsid w:val="001968A6"/>
    <w:rsid w:val="00196A91"/>
    <w:rsid w:val="00196E37"/>
    <w:rsid w:val="00196F91"/>
    <w:rsid w:val="00196FE4"/>
    <w:rsid w:val="00197621"/>
    <w:rsid w:val="00197669"/>
    <w:rsid w:val="00197AC0"/>
    <w:rsid w:val="00197AE6"/>
    <w:rsid w:val="00197B55"/>
    <w:rsid w:val="00197E25"/>
    <w:rsid w:val="001A0054"/>
    <w:rsid w:val="001A099C"/>
    <w:rsid w:val="001A0A30"/>
    <w:rsid w:val="001A0A7F"/>
    <w:rsid w:val="001A0F20"/>
    <w:rsid w:val="001A10D0"/>
    <w:rsid w:val="001A1113"/>
    <w:rsid w:val="001A120E"/>
    <w:rsid w:val="001A1241"/>
    <w:rsid w:val="001A1303"/>
    <w:rsid w:val="001A139C"/>
    <w:rsid w:val="001A1456"/>
    <w:rsid w:val="001A192A"/>
    <w:rsid w:val="001A1E4C"/>
    <w:rsid w:val="001A1EBC"/>
    <w:rsid w:val="001A21F9"/>
    <w:rsid w:val="001A24E2"/>
    <w:rsid w:val="001A2A20"/>
    <w:rsid w:val="001A2D9C"/>
    <w:rsid w:val="001A305B"/>
    <w:rsid w:val="001A33C5"/>
    <w:rsid w:val="001A3443"/>
    <w:rsid w:val="001A38B6"/>
    <w:rsid w:val="001A3C92"/>
    <w:rsid w:val="001A3D34"/>
    <w:rsid w:val="001A3F43"/>
    <w:rsid w:val="001A413B"/>
    <w:rsid w:val="001A432A"/>
    <w:rsid w:val="001A4411"/>
    <w:rsid w:val="001A4858"/>
    <w:rsid w:val="001A4A4C"/>
    <w:rsid w:val="001A5354"/>
    <w:rsid w:val="001A558F"/>
    <w:rsid w:val="001A5EE1"/>
    <w:rsid w:val="001A6127"/>
    <w:rsid w:val="001A61E8"/>
    <w:rsid w:val="001A63AF"/>
    <w:rsid w:val="001A65E3"/>
    <w:rsid w:val="001A6992"/>
    <w:rsid w:val="001A6BAC"/>
    <w:rsid w:val="001A7103"/>
    <w:rsid w:val="001A735E"/>
    <w:rsid w:val="001A79E1"/>
    <w:rsid w:val="001A7B5C"/>
    <w:rsid w:val="001A7CE6"/>
    <w:rsid w:val="001A7DE4"/>
    <w:rsid w:val="001B05F4"/>
    <w:rsid w:val="001B0AB6"/>
    <w:rsid w:val="001B0B65"/>
    <w:rsid w:val="001B0B75"/>
    <w:rsid w:val="001B0DC4"/>
    <w:rsid w:val="001B0FEB"/>
    <w:rsid w:val="001B101B"/>
    <w:rsid w:val="001B130A"/>
    <w:rsid w:val="001B15D6"/>
    <w:rsid w:val="001B1959"/>
    <w:rsid w:val="001B1DE4"/>
    <w:rsid w:val="001B20D7"/>
    <w:rsid w:val="001B2548"/>
    <w:rsid w:val="001B2AD6"/>
    <w:rsid w:val="001B2BFC"/>
    <w:rsid w:val="001B2C1D"/>
    <w:rsid w:val="001B2C48"/>
    <w:rsid w:val="001B2EE4"/>
    <w:rsid w:val="001B2F5E"/>
    <w:rsid w:val="001B3097"/>
    <w:rsid w:val="001B31AD"/>
    <w:rsid w:val="001B3497"/>
    <w:rsid w:val="001B3F81"/>
    <w:rsid w:val="001B40DC"/>
    <w:rsid w:val="001B4118"/>
    <w:rsid w:val="001B42D8"/>
    <w:rsid w:val="001B42EB"/>
    <w:rsid w:val="001B44F3"/>
    <w:rsid w:val="001B5325"/>
    <w:rsid w:val="001B5535"/>
    <w:rsid w:val="001B554D"/>
    <w:rsid w:val="001B5794"/>
    <w:rsid w:val="001B585C"/>
    <w:rsid w:val="001B59A2"/>
    <w:rsid w:val="001B638C"/>
    <w:rsid w:val="001B6703"/>
    <w:rsid w:val="001B67A3"/>
    <w:rsid w:val="001B67FE"/>
    <w:rsid w:val="001B6A8C"/>
    <w:rsid w:val="001B7208"/>
    <w:rsid w:val="001B76EE"/>
    <w:rsid w:val="001B7870"/>
    <w:rsid w:val="001B78FE"/>
    <w:rsid w:val="001B7C73"/>
    <w:rsid w:val="001C01C9"/>
    <w:rsid w:val="001C03AA"/>
    <w:rsid w:val="001C03D3"/>
    <w:rsid w:val="001C0473"/>
    <w:rsid w:val="001C07EB"/>
    <w:rsid w:val="001C0A61"/>
    <w:rsid w:val="001C0BB2"/>
    <w:rsid w:val="001C0C3E"/>
    <w:rsid w:val="001C0D23"/>
    <w:rsid w:val="001C0FA8"/>
    <w:rsid w:val="001C119A"/>
    <w:rsid w:val="001C1448"/>
    <w:rsid w:val="001C152C"/>
    <w:rsid w:val="001C15F5"/>
    <w:rsid w:val="001C16DB"/>
    <w:rsid w:val="001C1951"/>
    <w:rsid w:val="001C1BFD"/>
    <w:rsid w:val="001C1C3A"/>
    <w:rsid w:val="001C1CB2"/>
    <w:rsid w:val="001C20D8"/>
    <w:rsid w:val="001C2347"/>
    <w:rsid w:val="001C26BE"/>
    <w:rsid w:val="001C27CF"/>
    <w:rsid w:val="001C2859"/>
    <w:rsid w:val="001C28FA"/>
    <w:rsid w:val="001C2DB6"/>
    <w:rsid w:val="001C2DD8"/>
    <w:rsid w:val="001C3876"/>
    <w:rsid w:val="001C4168"/>
    <w:rsid w:val="001C424C"/>
    <w:rsid w:val="001C4434"/>
    <w:rsid w:val="001C45CA"/>
    <w:rsid w:val="001C47FB"/>
    <w:rsid w:val="001C4827"/>
    <w:rsid w:val="001C4CC6"/>
    <w:rsid w:val="001C4DF1"/>
    <w:rsid w:val="001C50CA"/>
    <w:rsid w:val="001C52BA"/>
    <w:rsid w:val="001C52F6"/>
    <w:rsid w:val="001C5716"/>
    <w:rsid w:val="001C5AE4"/>
    <w:rsid w:val="001C5BFB"/>
    <w:rsid w:val="001C5C33"/>
    <w:rsid w:val="001C5D43"/>
    <w:rsid w:val="001C6015"/>
    <w:rsid w:val="001C61D4"/>
    <w:rsid w:val="001C6290"/>
    <w:rsid w:val="001C6410"/>
    <w:rsid w:val="001C6637"/>
    <w:rsid w:val="001C677C"/>
    <w:rsid w:val="001C6B65"/>
    <w:rsid w:val="001C6EBE"/>
    <w:rsid w:val="001C735B"/>
    <w:rsid w:val="001C78C5"/>
    <w:rsid w:val="001C7F24"/>
    <w:rsid w:val="001D0361"/>
    <w:rsid w:val="001D0671"/>
    <w:rsid w:val="001D0874"/>
    <w:rsid w:val="001D0A2F"/>
    <w:rsid w:val="001D0FCC"/>
    <w:rsid w:val="001D15D7"/>
    <w:rsid w:val="001D176B"/>
    <w:rsid w:val="001D19D4"/>
    <w:rsid w:val="001D1EA0"/>
    <w:rsid w:val="001D208E"/>
    <w:rsid w:val="001D21A6"/>
    <w:rsid w:val="001D268D"/>
    <w:rsid w:val="001D2F0D"/>
    <w:rsid w:val="001D33D2"/>
    <w:rsid w:val="001D340B"/>
    <w:rsid w:val="001D36F6"/>
    <w:rsid w:val="001D38E4"/>
    <w:rsid w:val="001D3F6B"/>
    <w:rsid w:val="001D42CE"/>
    <w:rsid w:val="001D441C"/>
    <w:rsid w:val="001D444E"/>
    <w:rsid w:val="001D449B"/>
    <w:rsid w:val="001D46F3"/>
    <w:rsid w:val="001D46F5"/>
    <w:rsid w:val="001D47F7"/>
    <w:rsid w:val="001D4887"/>
    <w:rsid w:val="001D5A8F"/>
    <w:rsid w:val="001D5EF5"/>
    <w:rsid w:val="001D5F11"/>
    <w:rsid w:val="001D5F48"/>
    <w:rsid w:val="001D5F4E"/>
    <w:rsid w:val="001D5FA2"/>
    <w:rsid w:val="001D6748"/>
    <w:rsid w:val="001D683D"/>
    <w:rsid w:val="001D69E9"/>
    <w:rsid w:val="001D72C3"/>
    <w:rsid w:val="001D7771"/>
    <w:rsid w:val="001D7889"/>
    <w:rsid w:val="001D7D10"/>
    <w:rsid w:val="001D7D95"/>
    <w:rsid w:val="001D7E69"/>
    <w:rsid w:val="001D7FA8"/>
    <w:rsid w:val="001E0182"/>
    <w:rsid w:val="001E02BF"/>
    <w:rsid w:val="001E03BC"/>
    <w:rsid w:val="001E0CA7"/>
    <w:rsid w:val="001E0EE9"/>
    <w:rsid w:val="001E116D"/>
    <w:rsid w:val="001E139F"/>
    <w:rsid w:val="001E1565"/>
    <w:rsid w:val="001E1577"/>
    <w:rsid w:val="001E15FA"/>
    <w:rsid w:val="001E209C"/>
    <w:rsid w:val="001E228D"/>
    <w:rsid w:val="001E22FE"/>
    <w:rsid w:val="001E2316"/>
    <w:rsid w:val="001E267E"/>
    <w:rsid w:val="001E2D14"/>
    <w:rsid w:val="001E2D48"/>
    <w:rsid w:val="001E309C"/>
    <w:rsid w:val="001E3892"/>
    <w:rsid w:val="001E3942"/>
    <w:rsid w:val="001E3977"/>
    <w:rsid w:val="001E418F"/>
    <w:rsid w:val="001E4646"/>
    <w:rsid w:val="001E477A"/>
    <w:rsid w:val="001E4929"/>
    <w:rsid w:val="001E4A3D"/>
    <w:rsid w:val="001E4A47"/>
    <w:rsid w:val="001E4A80"/>
    <w:rsid w:val="001E4D5A"/>
    <w:rsid w:val="001E5018"/>
    <w:rsid w:val="001E52FB"/>
    <w:rsid w:val="001E535D"/>
    <w:rsid w:val="001E53BA"/>
    <w:rsid w:val="001E55A1"/>
    <w:rsid w:val="001E5685"/>
    <w:rsid w:val="001E5792"/>
    <w:rsid w:val="001E5814"/>
    <w:rsid w:val="001E5BA3"/>
    <w:rsid w:val="001E5C48"/>
    <w:rsid w:val="001E6030"/>
    <w:rsid w:val="001E6048"/>
    <w:rsid w:val="001E6398"/>
    <w:rsid w:val="001E6777"/>
    <w:rsid w:val="001E680A"/>
    <w:rsid w:val="001E6820"/>
    <w:rsid w:val="001E6AFD"/>
    <w:rsid w:val="001E71F0"/>
    <w:rsid w:val="001E7279"/>
    <w:rsid w:val="001E7394"/>
    <w:rsid w:val="001E7422"/>
    <w:rsid w:val="001E78BD"/>
    <w:rsid w:val="001E7B1D"/>
    <w:rsid w:val="001E7BBE"/>
    <w:rsid w:val="001E7C4F"/>
    <w:rsid w:val="001E7E1B"/>
    <w:rsid w:val="001E7EEF"/>
    <w:rsid w:val="001E7FD9"/>
    <w:rsid w:val="001F060D"/>
    <w:rsid w:val="001F0B5B"/>
    <w:rsid w:val="001F0E58"/>
    <w:rsid w:val="001F0EFF"/>
    <w:rsid w:val="001F1243"/>
    <w:rsid w:val="001F134E"/>
    <w:rsid w:val="001F189C"/>
    <w:rsid w:val="001F19A6"/>
    <w:rsid w:val="001F2214"/>
    <w:rsid w:val="001F26F9"/>
    <w:rsid w:val="001F29E7"/>
    <w:rsid w:val="001F30E0"/>
    <w:rsid w:val="001F3283"/>
    <w:rsid w:val="001F32B0"/>
    <w:rsid w:val="001F3875"/>
    <w:rsid w:val="001F407D"/>
    <w:rsid w:val="001F4C7A"/>
    <w:rsid w:val="001F4E51"/>
    <w:rsid w:val="001F4FFA"/>
    <w:rsid w:val="001F509E"/>
    <w:rsid w:val="001F5C2E"/>
    <w:rsid w:val="001F5FE8"/>
    <w:rsid w:val="001F69EE"/>
    <w:rsid w:val="001F6A61"/>
    <w:rsid w:val="001F6B39"/>
    <w:rsid w:val="001F6B7A"/>
    <w:rsid w:val="001F6E87"/>
    <w:rsid w:val="001F7096"/>
    <w:rsid w:val="001F70F6"/>
    <w:rsid w:val="001F7C67"/>
    <w:rsid w:val="001F7FEC"/>
    <w:rsid w:val="001F7FEF"/>
    <w:rsid w:val="002008FA"/>
    <w:rsid w:val="00200942"/>
    <w:rsid w:val="00200C03"/>
    <w:rsid w:val="00200CE5"/>
    <w:rsid w:val="00200F70"/>
    <w:rsid w:val="0020111A"/>
    <w:rsid w:val="002013D6"/>
    <w:rsid w:val="002014B7"/>
    <w:rsid w:val="00201A1A"/>
    <w:rsid w:val="00201B8F"/>
    <w:rsid w:val="00201C74"/>
    <w:rsid w:val="0020233C"/>
    <w:rsid w:val="002024EE"/>
    <w:rsid w:val="00202589"/>
    <w:rsid w:val="0020282B"/>
    <w:rsid w:val="00202B09"/>
    <w:rsid w:val="00202D1D"/>
    <w:rsid w:val="00203101"/>
    <w:rsid w:val="002036E9"/>
    <w:rsid w:val="0020393F"/>
    <w:rsid w:val="00203A92"/>
    <w:rsid w:val="002046E6"/>
    <w:rsid w:val="0020499D"/>
    <w:rsid w:val="00204AFB"/>
    <w:rsid w:val="00204BFF"/>
    <w:rsid w:val="00205069"/>
    <w:rsid w:val="002051A2"/>
    <w:rsid w:val="002053B7"/>
    <w:rsid w:val="002055A8"/>
    <w:rsid w:val="002057BF"/>
    <w:rsid w:val="0020582B"/>
    <w:rsid w:val="002059F5"/>
    <w:rsid w:val="00205ABB"/>
    <w:rsid w:val="00205E13"/>
    <w:rsid w:val="002060BA"/>
    <w:rsid w:val="00206968"/>
    <w:rsid w:val="002069D5"/>
    <w:rsid w:val="0020708D"/>
    <w:rsid w:val="002072E6"/>
    <w:rsid w:val="00207E73"/>
    <w:rsid w:val="00210107"/>
    <w:rsid w:val="0021019F"/>
    <w:rsid w:val="0021081D"/>
    <w:rsid w:val="00210AEB"/>
    <w:rsid w:val="00210D14"/>
    <w:rsid w:val="00210F25"/>
    <w:rsid w:val="00211000"/>
    <w:rsid w:val="00211592"/>
    <w:rsid w:val="00211922"/>
    <w:rsid w:val="00211B94"/>
    <w:rsid w:val="00211BF8"/>
    <w:rsid w:val="00211F82"/>
    <w:rsid w:val="00212224"/>
    <w:rsid w:val="002123BE"/>
    <w:rsid w:val="002123CF"/>
    <w:rsid w:val="00212476"/>
    <w:rsid w:val="0021292C"/>
    <w:rsid w:val="00212A5D"/>
    <w:rsid w:val="00213011"/>
    <w:rsid w:val="00213619"/>
    <w:rsid w:val="002137BB"/>
    <w:rsid w:val="002137D7"/>
    <w:rsid w:val="00213880"/>
    <w:rsid w:val="002139EF"/>
    <w:rsid w:val="00213B8E"/>
    <w:rsid w:val="00213ED0"/>
    <w:rsid w:val="00213EFB"/>
    <w:rsid w:val="00214487"/>
    <w:rsid w:val="00214C42"/>
    <w:rsid w:val="00214EF1"/>
    <w:rsid w:val="00214F52"/>
    <w:rsid w:val="00214FD5"/>
    <w:rsid w:val="0021566A"/>
    <w:rsid w:val="002159EC"/>
    <w:rsid w:val="00215B2C"/>
    <w:rsid w:val="00215F3E"/>
    <w:rsid w:val="00215FD3"/>
    <w:rsid w:val="00216646"/>
    <w:rsid w:val="00216A18"/>
    <w:rsid w:val="0021736C"/>
    <w:rsid w:val="00217421"/>
    <w:rsid w:val="002174F0"/>
    <w:rsid w:val="00217684"/>
    <w:rsid w:val="00217B7A"/>
    <w:rsid w:val="00217F28"/>
    <w:rsid w:val="002200DE"/>
    <w:rsid w:val="00220462"/>
    <w:rsid w:val="0022090E"/>
    <w:rsid w:val="00220B3A"/>
    <w:rsid w:val="00220D15"/>
    <w:rsid w:val="0022108A"/>
    <w:rsid w:val="00221682"/>
    <w:rsid w:val="002217B0"/>
    <w:rsid w:val="00221BD4"/>
    <w:rsid w:val="00221CA9"/>
    <w:rsid w:val="00221CF9"/>
    <w:rsid w:val="00221FB7"/>
    <w:rsid w:val="0022244E"/>
    <w:rsid w:val="0022248E"/>
    <w:rsid w:val="0022265B"/>
    <w:rsid w:val="0022357E"/>
    <w:rsid w:val="00223CD1"/>
    <w:rsid w:val="00223DBE"/>
    <w:rsid w:val="00223FCA"/>
    <w:rsid w:val="00224077"/>
    <w:rsid w:val="002242C1"/>
    <w:rsid w:val="00224350"/>
    <w:rsid w:val="00224540"/>
    <w:rsid w:val="00224774"/>
    <w:rsid w:val="002250EC"/>
    <w:rsid w:val="0022515E"/>
    <w:rsid w:val="0022524C"/>
    <w:rsid w:val="0022526B"/>
    <w:rsid w:val="002252B8"/>
    <w:rsid w:val="0022531F"/>
    <w:rsid w:val="002255A1"/>
    <w:rsid w:val="00225F80"/>
    <w:rsid w:val="002264FD"/>
    <w:rsid w:val="00226552"/>
    <w:rsid w:val="00226951"/>
    <w:rsid w:val="002269B3"/>
    <w:rsid w:val="00226A6D"/>
    <w:rsid w:val="00226CEB"/>
    <w:rsid w:val="00226E34"/>
    <w:rsid w:val="00227152"/>
    <w:rsid w:val="0022736B"/>
    <w:rsid w:val="0022762F"/>
    <w:rsid w:val="002276BD"/>
    <w:rsid w:val="00227CC9"/>
    <w:rsid w:val="00230157"/>
    <w:rsid w:val="00230193"/>
    <w:rsid w:val="00230920"/>
    <w:rsid w:val="00231397"/>
    <w:rsid w:val="002315EB"/>
    <w:rsid w:val="00231840"/>
    <w:rsid w:val="00232059"/>
    <w:rsid w:val="002328D5"/>
    <w:rsid w:val="00232E78"/>
    <w:rsid w:val="00232F56"/>
    <w:rsid w:val="002330D8"/>
    <w:rsid w:val="002331CA"/>
    <w:rsid w:val="00233251"/>
    <w:rsid w:val="00233479"/>
    <w:rsid w:val="00233670"/>
    <w:rsid w:val="0023391A"/>
    <w:rsid w:val="0023393B"/>
    <w:rsid w:val="00233946"/>
    <w:rsid w:val="00233C11"/>
    <w:rsid w:val="00233C9A"/>
    <w:rsid w:val="00233CE1"/>
    <w:rsid w:val="00233D10"/>
    <w:rsid w:val="00233F80"/>
    <w:rsid w:val="00234424"/>
    <w:rsid w:val="002344EF"/>
    <w:rsid w:val="00234610"/>
    <w:rsid w:val="0023462F"/>
    <w:rsid w:val="002349FA"/>
    <w:rsid w:val="002349FC"/>
    <w:rsid w:val="00234E51"/>
    <w:rsid w:val="00234EE5"/>
    <w:rsid w:val="00234FC2"/>
    <w:rsid w:val="002352C2"/>
    <w:rsid w:val="002352C6"/>
    <w:rsid w:val="002352CE"/>
    <w:rsid w:val="002352FF"/>
    <w:rsid w:val="00235877"/>
    <w:rsid w:val="00235BD8"/>
    <w:rsid w:val="00235C24"/>
    <w:rsid w:val="00236052"/>
    <w:rsid w:val="0023610C"/>
    <w:rsid w:val="0023622F"/>
    <w:rsid w:val="00236311"/>
    <w:rsid w:val="002368F1"/>
    <w:rsid w:val="00236D9E"/>
    <w:rsid w:val="0023721E"/>
    <w:rsid w:val="002373A4"/>
    <w:rsid w:val="002375CC"/>
    <w:rsid w:val="002402F6"/>
    <w:rsid w:val="002409CA"/>
    <w:rsid w:val="00240CF5"/>
    <w:rsid w:val="00241EDB"/>
    <w:rsid w:val="0024200D"/>
    <w:rsid w:val="002425F4"/>
    <w:rsid w:val="00242B21"/>
    <w:rsid w:val="00242D73"/>
    <w:rsid w:val="00242FB5"/>
    <w:rsid w:val="00243941"/>
    <w:rsid w:val="00243CAB"/>
    <w:rsid w:val="00243E57"/>
    <w:rsid w:val="00243FC0"/>
    <w:rsid w:val="00244440"/>
    <w:rsid w:val="002447C3"/>
    <w:rsid w:val="002449BA"/>
    <w:rsid w:val="002449F6"/>
    <w:rsid w:val="00244CF3"/>
    <w:rsid w:val="00244D42"/>
    <w:rsid w:val="002453D2"/>
    <w:rsid w:val="00245A64"/>
    <w:rsid w:val="00245C56"/>
    <w:rsid w:val="00245DC5"/>
    <w:rsid w:val="002460B8"/>
    <w:rsid w:val="00246109"/>
    <w:rsid w:val="00246467"/>
    <w:rsid w:val="002468BB"/>
    <w:rsid w:val="002469AC"/>
    <w:rsid w:val="00246D4F"/>
    <w:rsid w:val="002474E7"/>
    <w:rsid w:val="00247A3F"/>
    <w:rsid w:val="00247A55"/>
    <w:rsid w:val="002500F9"/>
    <w:rsid w:val="0025020B"/>
    <w:rsid w:val="00250738"/>
    <w:rsid w:val="00250761"/>
    <w:rsid w:val="00250997"/>
    <w:rsid w:val="00250AB5"/>
    <w:rsid w:val="00250B8E"/>
    <w:rsid w:val="00250D89"/>
    <w:rsid w:val="00250E66"/>
    <w:rsid w:val="0025101B"/>
    <w:rsid w:val="0025132F"/>
    <w:rsid w:val="00251401"/>
    <w:rsid w:val="0025151A"/>
    <w:rsid w:val="0025154B"/>
    <w:rsid w:val="0025158D"/>
    <w:rsid w:val="00251812"/>
    <w:rsid w:val="0025182A"/>
    <w:rsid w:val="002519B6"/>
    <w:rsid w:val="00251B11"/>
    <w:rsid w:val="00251BF5"/>
    <w:rsid w:val="00251DFE"/>
    <w:rsid w:val="00251FF6"/>
    <w:rsid w:val="00252398"/>
    <w:rsid w:val="0025242B"/>
    <w:rsid w:val="00252713"/>
    <w:rsid w:val="00252F86"/>
    <w:rsid w:val="002532F4"/>
    <w:rsid w:val="0025330C"/>
    <w:rsid w:val="002536D7"/>
    <w:rsid w:val="00253821"/>
    <w:rsid w:val="002538BB"/>
    <w:rsid w:val="00253B91"/>
    <w:rsid w:val="00253E46"/>
    <w:rsid w:val="00253E55"/>
    <w:rsid w:val="002544B8"/>
    <w:rsid w:val="0025487C"/>
    <w:rsid w:val="00254BEF"/>
    <w:rsid w:val="00255091"/>
    <w:rsid w:val="0025533F"/>
    <w:rsid w:val="002553D4"/>
    <w:rsid w:val="002557AA"/>
    <w:rsid w:val="002558B0"/>
    <w:rsid w:val="00255E89"/>
    <w:rsid w:val="00255F38"/>
    <w:rsid w:val="0025629E"/>
    <w:rsid w:val="002566E1"/>
    <w:rsid w:val="00256C1E"/>
    <w:rsid w:val="00256E76"/>
    <w:rsid w:val="002573BA"/>
    <w:rsid w:val="00257887"/>
    <w:rsid w:val="00260230"/>
    <w:rsid w:val="002603B2"/>
    <w:rsid w:val="00260489"/>
    <w:rsid w:val="0026063F"/>
    <w:rsid w:val="00260662"/>
    <w:rsid w:val="002606BB"/>
    <w:rsid w:val="002608B1"/>
    <w:rsid w:val="00260C7A"/>
    <w:rsid w:val="00260C86"/>
    <w:rsid w:val="00261434"/>
    <w:rsid w:val="0026144C"/>
    <w:rsid w:val="00261754"/>
    <w:rsid w:val="00261823"/>
    <w:rsid w:val="00261DA5"/>
    <w:rsid w:val="00261E5F"/>
    <w:rsid w:val="00262374"/>
    <w:rsid w:val="00262613"/>
    <w:rsid w:val="0026263D"/>
    <w:rsid w:val="00262784"/>
    <w:rsid w:val="00262892"/>
    <w:rsid w:val="00262942"/>
    <w:rsid w:val="00262AD1"/>
    <w:rsid w:val="00263381"/>
    <w:rsid w:val="00263855"/>
    <w:rsid w:val="00263A1A"/>
    <w:rsid w:val="00263BDC"/>
    <w:rsid w:val="00264311"/>
    <w:rsid w:val="00264595"/>
    <w:rsid w:val="00264633"/>
    <w:rsid w:val="00264D68"/>
    <w:rsid w:val="00264EF3"/>
    <w:rsid w:val="0026546D"/>
    <w:rsid w:val="0026557C"/>
    <w:rsid w:val="0026558F"/>
    <w:rsid w:val="00265718"/>
    <w:rsid w:val="00265B51"/>
    <w:rsid w:val="00265B8A"/>
    <w:rsid w:val="00265D8C"/>
    <w:rsid w:val="00266084"/>
    <w:rsid w:val="002661CE"/>
    <w:rsid w:val="0026636C"/>
    <w:rsid w:val="002666AE"/>
    <w:rsid w:val="002668C4"/>
    <w:rsid w:val="00266E81"/>
    <w:rsid w:val="002671B8"/>
    <w:rsid w:val="002673DE"/>
    <w:rsid w:val="0026773B"/>
    <w:rsid w:val="00267AE1"/>
    <w:rsid w:val="00270386"/>
    <w:rsid w:val="0027039D"/>
    <w:rsid w:val="0027046A"/>
    <w:rsid w:val="002705A5"/>
    <w:rsid w:val="00270643"/>
    <w:rsid w:val="00270750"/>
    <w:rsid w:val="002709E5"/>
    <w:rsid w:val="00270E4B"/>
    <w:rsid w:val="002713FD"/>
    <w:rsid w:val="00271418"/>
    <w:rsid w:val="00271A1C"/>
    <w:rsid w:val="00271B36"/>
    <w:rsid w:val="00271CEB"/>
    <w:rsid w:val="0027236A"/>
    <w:rsid w:val="00272458"/>
    <w:rsid w:val="00272FBA"/>
    <w:rsid w:val="002732B7"/>
    <w:rsid w:val="002737A5"/>
    <w:rsid w:val="00273817"/>
    <w:rsid w:val="00273C0F"/>
    <w:rsid w:val="00273C9E"/>
    <w:rsid w:val="00273D23"/>
    <w:rsid w:val="002741C2"/>
    <w:rsid w:val="00274902"/>
    <w:rsid w:val="00274CA5"/>
    <w:rsid w:val="002752B1"/>
    <w:rsid w:val="002753E6"/>
    <w:rsid w:val="00275554"/>
    <w:rsid w:val="0027573E"/>
    <w:rsid w:val="00275914"/>
    <w:rsid w:val="00275A61"/>
    <w:rsid w:val="00275E7B"/>
    <w:rsid w:val="002762E5"/>
    <w:rsid w:val="0027689E"/>
    <w:rsid w:val="00276A31"/>
    <w:rsid w:val="00276A7C"/>
    <w:rsid w:val="00276B56"/>
    <w:rsid w:val="00276E6F"/>
    <w:rsid w:val="00277363"/>
    <w:rsid w:val="002775BB"/>
    <w:rsid w:val="002777D6"/>
    <w:rsid w:val="00277B5A"/>
    <w:rsid w:val="00277F14"/>
    <w:rsid w:val="002802CE"/>
    <w:rsid w:val="0028036B"/>
    <w:rsid w:val="002805BF"/>
    <w:rsid w:val="002809A6"/>
    <w:rsid w:val="00280A84"/>
    <w:rsid w:val="00280F93"/>
    <w:rsid w:val="0028133E"/>
    <w:rsid w:val="00281509"/>
    <w:rsid w:val="002817C3"/>
    <w:rsid w:val="002819BD"/>
    <w:rsid w:val="00281AA6"/>
    <w:rsid w:val="00281B06"/>
    <w:rsid w:val="00282489"/>
    <w:rsid w:val="0028257E"/>
    <w:rsid w:val="0028284E"/>
    <w:rsid w:val="00283190"/>
    <w:rsid w:val="002832D3"/>
    <w:rsid w:val="002834E8"/>
    <w:rsid w:val="0028355B"/>
    <w:rsid w:val="002837E9"/>
    <w:rsid w:val="002839B7"/>
    <w:rsid w:val="00284046"/>
    <w:rsid w:val="00284200"/>
    <w:rsid w:val="0028465B"/>
    <w:rsid w:val="0028476C"/>
    <w:rsid w:val="00284EF7"/>
    <w:rsid w:val="00284F5B"/>
    <w:rsid w:val="00285225"/>
    <w:rsid w:val="00285A28"/>
    <w:rsid w:val="00285B17"/>
    <w:rsid w:val="00285B32"/>
    <w:rsid w:val="00285B94"/>
    <w:rsid w:val="00285C81"/>
    <w:rsid w:val="00285EDB"/>
    <w:rsid w:val="00285FA1"/>
    <w:rsid w:val="00286037"/>
    <w:rsid w:val="00286160"/>
    <w:rsid w:val="002867B0"/>
    <w:rsid w:val="0028694B"/>
    <w:rsid w:val="00286AC4"/>
    <w:rsid w:val="00287072"/>
    <w:rsid w:val="00287083"/>
    <w:rsid w:val="0028708F"/>
    <w:rsid w:val="00287367"/>
    <w:rsid w:val="002873A1"/>
    <w:rsid w:val="00287460"/>
    <w:rsid w:val="00287E42"/>
    <w:rsid w:val="00287E60"/>
    <w:rsid w:val="002900F2"/>
    <w:rsid w:val="00290E35"/>
    <w:rsid w:val="00290E4B"/>
    <w:rsid w:val="00290F87"/>
    <w:rsid w:val="00291180"/>
    <w:rsid w:val="002916DC"/>
    <w:rsid w:val="0029193A"/>
    <w:rsid w:val="00291B24"/>
    <w:rsid w:val="00291BF6"/>
    <w:rsid w:val="00291CCA"/>
    <w:rsid w:val="00291EE5"/>
    <w:rsid w:val="00292007"/>
    <w:rsid w:val="00292217"/>
    <w:rsid w:val="0029269B"/>
    <w:rsid w:val="002928BB"/>
    <w:rsid w:val="00292AB0"/>
    <w:rsid w:val="00292D1B"/>
    <w:rsid w:val="00292D6C"/>
    <w:rsid w:val="00292FE9"/>
    <w:rsid w:val="0029310E"/>
    <w:rsid w:val="002931F7"/>
    <w:rsid w:val="002933B6"/>
    <w:rsid w:val="002936F6"/>
    <w:rsid w:val="002937AC"/>
    <w:rsid w:val="002938C2"/>
    <w:rsid w:val="002938CA"/>
    <w:rsid w:val="00293A2A"/>
    <w:rsid w:val="00293D73"/>
    <w:rsid w:val="00294047"/>
    <w:rsid w:val="00294643"/>
    <w:rsid w:val="00294748"/>
    <w:rsid w:val="002947B1"/>
    <w:rsid w:val="00294D60"/>
    <w:rsid w:val="00294F2C"/>
    <w:rsid w:val="00295265"/>
    <w:rsid w:val="00295892"/>
    <w:rsid w:val="002958F1"/>
    <w:rsid w:val="002959B6"/>
    <w:rsid w:val="002963F4"/>
    <w:rsid w:val="002966AF"/>
    <w:rsid w:val="00296A76"/>
    <w:rsid w:val="002971F5"/>
    <w:rsid w:val="00297821"/>
    <w:rsid w:val="00297A63"/>
    <w:rsid w:val="00297ABC"/>
    <w:rsid w:val="00297B3A"/>
    <w:rsid w:val="00297B44"/>
    <w:rsid w:val="00297D1A"/>
    <w:rsid w:val="002A0492"/>
    <w:rsid w:val="002A04FB"/>
    <w:rsid w:val="002A050C"/>
    <w:rsid w:val="002A06B9"/>
    <w:rsid w:val="002A0ABB"/>
    <w:rsid w:val="002A0E79"/>
    <w:rsid w:val="002A1099"/>
    <w:rsid w:val="002A1B53"/>
    <w:rsid w:val="002A239E"/>
    <w:rsid w:val="002A26FE"/>
    <w:rsid w:val="002A27BC"/>
    <w:rsid w:val="002A283B"/>
    <w:rsid w:val="002A2A30"/>
    <w:rsid w:val="002A2A7A"/>
    <w:rsid w:val="002A2E11"/>
    <w:rsid w:val="002A3019"/>
    <w:rsid w:val="002A3195"/>
    <w:rsid w:val="002A34EE"/>
    <w:rsid w:val="002A377A"/>
    <w:rsid w:val="002A3C50"/>
    <w:rsid w:val="002A3CAF"/>
    <w:rsid w:val="002A4132"/>
    <w:rsid w:val="002A454B"/>
    <w:rsid w:val="002A45B8"/>
    <w:rsid w:val="002A478C"/>
    <w:rsid w:val="002A4B01"/>
    <w:rsid w:val="002A4D3E"/>
    <w:rsid w:val="002A53BA"/>
    <w:rsid w:val="002A5B50"/>
    <w:rsid w:val="002A5EDE"/>
    <w:rsid w:val="002A5FA1"/>
    <w:rsid w:val="002A603F"/>
    <w:rsid w:val="002A614B"/>
    <w:rsid w:val="002A62B9"/>
    <w:rsid w:val="002A647E"/>
    <w:rsid w:val="002A6803"/>
    <w:rsid w:val="002A6C32"/>
    <w:rsid w:val="002A70F7"/>
    <w:rsid w:val="002A72CA"/>
    <w:rsid w:val="002A7329"/>
    <w:rsid w:val="002A734B"/>
    <w:rsid w:val="002A7503"/>
    <w:rsid w:val="002A7B67"/>
    <w:rsid w:val="002A7CE3"/>
    <w:rsid w:val="002B03E9"/>
    <w:rsid w:val="002B0465"/>
    <w:rsid w:val="002B0580"/>
    <w:rsid w:val="002B063E"/>
    <w:rsid w:val="002B0679"/>
    <w:rsid w:val="002B0C88"/>
    <w:rsid w:val="002B0CA2"/>
    <w:rsid w:val="002B11E6"/>
    <w:rsid w:val="002B1555"/>
    <w:rsid w:val="002B1651"/>
    <w:rsid w:val="002B17D4"/>
    <w:rsid w:val="002B18C0"/>
    <w:rsid w:val="002B1B06"/>
    <w:rsid w:val="002B1DFC"/>
    <w:rsid w:val="002B2014"/>
    <w:rsid w:val="002B2428"/>
    <w:rsid w:val="002B261C"/>
    <w:rsid w:val="002B28EE"/>
    <w:rsid w:val="002B28FC"/>
    <w:rsid w:val="002B293E"/>
    <w:rsid w:val="002B2C83"/>
    <w:rsid w:val="002B34BD"/>
    <w:rsid w:val="002B3730"/>
    <w:rsid w:val="002B3731"/>
    <w:rsid w:val="002B3969"/>
    <w:rsid w:val="002B398A"/>
    <w:rsid w:val="002B3E14"/>
    <w:rsid w:val="002B3FC9"/>
    <w:rsid w:val="002B4302"/>
    <w:rsid w:val="002B4746"/>
    <w:rsid w:val="002B4873"/>
    <w:rsid w:val="002B4A28"/>
    <w:rsid w:val="002B4E0F"/>
    <w:rsid w:val="002B4FC8"/>
    <w:rsid w:val="002B5015"/>
    <w:rsid w:val="002B5087"/>
    <w:rsid w:val="002B55A3"/>
    <w:rsid w:val="002B568A"/>
    <w:rsid w:val="002B598A"/>
    <w:rsid w:val="002B5CEC"/>
    <w:rsid w:val="002B6375"/>
    <w:rsid w:val="002B6431"/>
    <w:rsid w:val="002B6BC1"/>
    <w:rsid w:val="002B6F1F"/>
    <w:rsid w:val="002B6FDE"/>
    <w:rsid w:val="002B726C"/>
    <w:rsid w:val="002B7288"/>
    <w:rsid w:val="002B735A"/>
    <w:rsid w:val="002B7946"/>
    <w:rsid w:val="002B7A77"/>
    <w:rsid w:val="002C0366"/>
    <w:rsid w:val="002C04F8"/>
    <w:rsid w:val="002C0694"/>
    <w:rsid w:val="002C06A7"/>
    <w:rsid w:val="002C0E0A"/>
    <w:rsid w:val="002C0E7A"/>
    <w:rsid w:val="002C10C4"/>
    <w:rsid w:val="002C13E9"/>
    <w:rsid w:val="002C1773"/>
    <w:rsid w:val="002C1D66"/>
    <w:rsid w:val="002C1F04"/>
    <w:rsid w:val="002C1F7B"/>
    <w:rsid w:val="002C20BC"/>
    <w:rsid w:val="002C2C94"/>
    <w:rsid w:val="002C32BF"/>
    <w:rsid w:val="002C35BD"/>
    <w:rsid w:val="002C4651"/>
    <w:rsid w:val="002C48D0"/>
    <w:rsid w:val="002C48D6"/>
    <w:rsid w:val="002C4B85"/>
    <w:rsid w:val="002C4E27"/>
    <w:rsid w:val="002C4FA2"/>
    <w:rsid w:val="002C5018"/>
    <w:rsid w:val="002C503D"/>
    <w:rsid w:val="002C549A"/>
    <w:rsid w:val="002C5752"/>
    <w:rsid w:val="002C58CB"/>
    <w:rsid w:val="002C5985"/>
    <w:rsid w:val="002C5D3A"/>
    <w:rsid w:val="002C62CD"/>
    <w:rsid w:val="002C65BE"/>
    <w:rsid w:val="002C67AD"/>
    <w:rsid w:val="002C6822"/>
    <w:rsid w:val="002C6A96"/>
    <w:rsid w:val="002C7106"/>
    <w:rsid w:val="002C715D"/>
    <w:rsid w:val="002C72AC"/>
    <w:rsid w:val="002C75FC"/>
    <w:rsid w:val="002C76AE"/>
    <w:rsid w:val="002C79A3"/>
    <w:rsid w:val="002C7BE3"/>
    <w:rsid w:val="002C7CEF"/>
    <w:rsid w:val="002D0004"/>
    <w:rsid w:val="002D008C"/>
    <w:rsid w:val="002D011F"/>
    <w:rsid w:val="002D05ED"/>
    <w:rsid w:val="002D0662"/>
    <w:rsid w:val="002D06CF"/>
    <w:rsid w:val="002D077B"/>
    <w:rsid w:val="002D094E"/>
    <w:rsid w:val="002D1114"/>
    <w:rsid w:val="002D14A8"/>
    <w:rsid w:val="002D170B"/>
    <w:rsid w:val="002D1823"/>
    <w:rsid w:val="002D1A33"/>
    <w:rsid w:val="002D1B05"/>
    <w:rsid w:val="002D1B0C"/>
    <w:rsid w:val="002D2060"/>
    <w:rsid w:val="002D20E1"/>
    <w:rsid w:val="002D22CA"/>
    <w:rsid w:val="002D268F"/>
    <w:rsid w:val="002D26CF"/>
    <w:rsid w:val="002D2763"/>
    <w:rsid w:val="002D2A99"/>
    <w:rsid w:val="002D2BF2"/>
    <w:rsid w:val="002D2CB3"/>
    <w:rsid w:val="002D2CB7"/>
    <w:rsid w:val="002D334E"/>
    <w:rsid w:val="002D35B4"/>
    <w:rsid w:val="002D3999"/>
    <w:rsid w:val="002D3C2D"/>
    <w:rsid w:val="002D3DA5"/>
    <w:rsid w:val="002D4307"/>
    <w:rsid w:val="002D4432"/>
    <w:rsid w:val="002D4771"/>
    <w:rsid w:val="002D4CE7"/>
    <w:rsid w:val="002D4E1A"/>
    <w:rsid w:val="002D50DC"/>
    <w:rsid w:val="002D577D"/>
    <w:rsid w:val="002D5BDE"/>
    <w:rsid w:val="002D5F9D"/>
    <w:rsid w:val="002D6118"/>
    <w:rsid w:val="002D61D2"/>
    <w:rsid w:val="002D647C"/>
    <w:rsid w:val="002D6992"/>
    <w:rsid w:val="002D6A1F"/>
    <w:rsid w:val="002D6AD3"/>
    <w:rsid w:val="002D6B2D"/>
    <w:rsid w:val="002D6CC8"/>
    <w:rsid w:val="002D6CDE"/>
    <w:rsid w:val="002D6F63"/>
    <w:rsid w:val="002D74C9"/>
    <w:rsid w:val="002D78EA"/>
    <w:rsid w:val="002D7F77"/>
    <w:rsid w:val="002E017B"/>
    <w:rsid w:val="002E0412"/>
    <w:rsid w:val="002E068C"/>
    <w:rsid w:val="002E0947"/>
    <w:rsid w:val="002E0983"/>
    <w:rsid w:val="002E0F7B"/>
    <w:rsid w:val="002E1455"/>
    <w:rsid w:val="002E1695"/>
    <w:rsid w:val="002E1C6D"/>
    <w:rsid w:val="002E1D98"/>
    <w:rsid w:val="002E2106"/>
    <w:rsid w:val="002E2521"/>
    <w:rsid w:val="002E2E9A"/>
    <w:rsid w:val="002E30A5"/>
    <w:rsid w:val="002E312A"/>
    <w:rsid w:val="002E3220"/>
    <w:rsid w:val="002E32DA"/>
    <w:rsid w:val="002E408C"/>
    <w:rsid w:val="002E4106"/>
    <w:rsid w:val="002E4251"/>
    <w:rsid w:val="002E4629"/>
    <w:rsid w:val="002E48E4"/>
    <w:rsid w:val="002E4A02"/>
    <w:rsid w:val="002E4B59"/>
    <w:rsid w:val="002E50D2"/>
    <w:rsid w:val="002E525F"/>
    <w:rsid w:val="002E5264"/>
    <w:rsid w:val="002E5405"/>
    <w:rsid w:val="002E5452"/>
    <w:rsid w:val="002E5777"/>
    <w:rsid w:val="002E5860"/>
    <w:rsid w:val="002E5864"/>
    <w:rsid w:val="002E5AFA"/>
    <w:rsid w:val="002E61FC"/>
    <w:rsid w:val="002E64FD"/>
    <w:rsid w:val="002E6D41"/>
    <w:rsid w:val="002E6D93"/>
    <w:rsid w:val="002E71AD"/>
    <w:rsid w:val="002E758A"/>
    <w:rsid w:val="002E791A"/>
    <w:rsid w:val="002E7D0F"/>
    <w:rsid w:val="002F014D"/>
    <w:rsid w:val="002F02EC"/>
    <w:rsid w:val="002F0AE4"/>
    <w:rsid w:val="002F1467"/>
    <w:rsid w:val="002F1512"/>
    <w:rsid w:val="002F175B"/>
    <w:rsid w:val="002F194C"/>
    <w:rsid w:val="002F1A51"/>
    <w:rsid w:val="002F2160"/>
    <w:rsid w:val="002F2224"/>
    <w:rsid w:val="002F23CC"/>
    <w:rsid w:val="002F25F0"/>
    <w:rsid w:val="002F27F4"/>
    <w:rsid w:val="002F2801"/>
    <w:rsid w:val="002F2B0F"/>
    <w:rsid w:val="002F2C39"/>
    <w:rsid w:val="002F35F9"/>
    <w:rsid w:val="002F3707"/>
    <w:rsid w:val="002F3830"/>
    <w:rsid w:val="002F3CA5"/>
    <w:rsid w:val="002F3EEB"/>
    <w:rsid w:val="002F4287"/>
    <w:rsid w:val="002F42C1"/>
    <w:rsid w:val="002F4DB0"/>
    <w:rsid w:val="002F5039"/>
    <w:rsid w:val="002F51F8"/>
    <w:rsid w:val="002F54A6"/>
    <w:rsid w:val="002F54F4"/>
    <w:rsid w:val="002F5502"/>
    <w:rsid w:val="002F5938"/>
    <w:rsid w:val="002F59A5"/>
    <w:rsid w:val="002F5B56"/>
    <w:rsid w:val="002F5B9E"/>
    <w:rsid w:val="002F5D4F"/>
    <w:rsid w:val="002F62DE"/>
    <w:rsid w:val="002F66B7"/>
    <w:rsid w:val="002F6DE2"/>
    <w:rsid w:val="002F754F"/>
    <w:rsid w:val="002F7737"/>
    <w:rsid w:val="002F7EB4"/>
    <w:rsid w:val="002F7F2F"/>
    <w:rsid w:val="0030020E"/>
    <w:rsid w:val="003004AE"/>
    <w:rsid w:val="0030054F"/>
    <w:rsid w:val="0030067D"/>
    <w:rsid w:val="00300A87"/>
    <w:rsid w:val="00300DFD"/>
    <w:rsid w:val="00301213"/>
    <w:rsid w:val="00301343"/>
    <w:rsid w:val="0030195D"/>
    <w:rsid w:val="00301A66"/>
    <w:rsid w:val="00301F47"/>
    <w:rsid w:val="00302038"/>
    <w:rsid w:val="00302581"/>
    <w:rsid w:val="00302B09"/>
    <w:rsid w:val="00302EB7"/>
    <w:rsid w:val="003030B0"/>
    <w:rsid w:val="0030310D"/>
    <w:rsid w:val="0030355D"/>
    <w:rsid w:val="00303659"/>
    <w:rsid w:val="00303777"/>
    <w:rsid w:val="0030385B"/>
    <w:rsid w:val="0030387B"/>
    <w:rsid w:val="00303DAE"/>
    <w:rsid w:val="00303DE9"/>
    <w:rsid w:val="00303DEF"/>
    <w:rsid w:val="0030413A"/>
    <w:rsid w:val="00304207"/>
    <w:rsid w:val="00304421"/>
    <w:rsid w:val="0030461A"/>
    <w:rsid w:val="00304751"/>
    <w:rsid w:val="003047ED"/>
    <w:rsid w:val="00304837"/>
    <w:rsid w:val="00304852"/>
    <w:rsid w:val="00304AA9"/>
    <w:rsid w:val="00304E51"/>
    <w:rsid w:val="00305566"/>
    <w:rsid w:val="00305896"/>
    <w:rsid w:val="00305A35"/>
    <w:rsid w:val="003060E4"/>
    <w:rsid w:val="003062E5"/>
    <w:rsid w:val="00306696"/>
    <w:rsid w:val="00306705"/>
    <w:rsid w:val="00306732"/>
    <w:rsid w:val="00306957"/>
    <w:rsid w:val="00306D1F"/>
    <w:rsid w:val="0030713F"/>
    <w:rsid w:val="003072C9"/>
    <w:rsid w:val="00307D68"/>
    <w:rsid w:val="00307E1A"/>
    <w:rsid w:val="00310014"/>
    <w:rsid w:val="00310319"/>
    <w:rsid w:val="0031037B"/>
    <w:rsid w:val="00310380"/>
    <w:rsid w:val="00310407"/>
    <w:rsid w:val="00310420"/>
    <w:rsid w:val="003105AA"/>
    <w:rsid w:val="0031070F"/>
    <w:rsid w:val="00310A35"/>
    <w:rsid w:val="00310A8F"/>
    <w:rsid w:val="00310F93"/>
    <w:rsid w:val="0031102D"/>
    <w:rsid w:val="00311160"/>
    <w:rsid w:val="003115F6"/>
    <w:rsid w:val="003119B3"/>
    <w:rsid w:val="00311A5A"/>
    <w:rsid w:val="00311B8D"/>
    <w:rsid w:val="00311B96"/>
    <w:rsid w:val="00311E45"/>
    <w:rsid w:val="00312239"/>
    <w:rsid w:val="003124AA"/>
    <w:rsid w:val="00312512"/>
    <w:rsid w:val="00312566"/>
    <w:rsid w:val="003125D6"/>
    <w:rsid w:val="00312A9B"/>
    <w:rsid w:val="00312D1F"/>
    <w:rsid w:val="00312EBF"/>
    <w:rsid w:val="00312FC3"/>
    <w:rsid w:val="003139BC"/>
    <w:rsid w:val="00313D7A"/>
    <w:rsid w:val="00313EB2"/>
    <w:rsid w:val="00314208"/>
    <w:rsid w:val="0031427D"/>
    <w:rsid w:val="003144C7"/>
    <w:rsid w:val="003144CC"/>
    <w:rsid w:val="00314718"/>
    <w:rsid w:val="003148AD"/>
    <w:rsid w:val="00314BA1"/>
    <w:rsid w:val="00314C1B"/>
    <w:rsid w:val="00314E5E"/>
    <w:rsid w:val="003151B8"/>
    <w:rsid w:val="00315748"/>
    <w:rsid w:val="0031585D"/>
    <w:rsid w:val="00315D75"/>
    <w:rsid w:val="0031610D"/>
    <w:rsid w:val="0031684F"/>
    <w:rsid w:val="00317462"/>
    <w:rsid w:val="0031773F"/>
    <w:rsid w:val="00317B47"/>
    <w:rsid w:val="00317D3A"/>
    <w:rsid w:val="00320062"/>
    <w:rsid w:val="00320895"/>
    <w:rsid w:val="00320978"/>
    <w:rsid w:val="003209F2"/>
    <w:rsid w:val="00321568"/>
    <w:rsid w:val="0032162C"/>
    <w:rsid w:val="00321766"/>
    <w:rsid w:val="0032197C"/>
    <w:rsid w:val="00322200"/>
    <w:rsid w:val="00322313"/>
    <w:rsid w:val="00322894"/>
    <w:rsid w:val="00322E9B"/>
    <w:rsid w:val="0032307D"/>
    <w:rsid w:val="0032392C"/>
    <w:rsid w:val="00323B50"/>
    <w:rsid w:val="00323E89"/>
    <w:rsid w:val="00323FD9"/>
    <w:rsid w:val="00324192"/>
    <w:rsid w:val="00324210"/>
    <w:rsid w:val="0032474C"/>
    <w:rsid w:val="00324C6E"/>
    <w:rsid w:val="00324DAD"/>
    <w:rsid w:val="00325104"/>
    <w:rsid w:val="0032518A"/>
    <w:rsid w:val="003253AD"/>
    <w:rsid w:val="00325811"/>
    <w:rsid w:val="00325B7C"/>
    <w:rsid w:val="0032643C"/>
    <w:rsid w:val="00326871"/>
    <w:rsid w:val="00326900"/>
    <w:rsid w:val="00326B81"/>
    <w:rsid w:val="00326BE7"/>
    <w:rsid w:val="00326DEE"/>
    <w:rsid w:val="00326E57"/>
    <w:rsid w:val="0032766C"/>
    <w:rsid w:val="00327871"/>
    <w:rsid w:val="003279AB"/>
    <w:rsid w:val="00330079"/>
    <w:rsid w:val="003302F2"/>
    <w:rsid w:val="00330358"/>
    <w:rsid w:val="003305AE"/>
    <w:rsid w:val="003307D8"/>
    <w:rsid w:val="003308E0"/>
    <w:rsid w:val="00331092"/>
    <w:rsid w:val="0033139C"/>
    <w:rsid w:val="003313F7"/>
    <w:rsid w:val="00331554"/>
    <w:rsid w:val="0033158F"/>
    <w:rsid w:val="00331692"/>
    <w:rsid w:val="003317BD"/>
    <w:rsid w:val="00331B7F"/>
    <w:rsid w:val="00331C7E"/>
    <w:rsid w:val="00331F96"/>
    <w:rsid w:val="003325BB"/>
    <w:rsid w:val="003326BA"/>
    <w:rsid w:val="00332813"/>
    <w:rsid w:val="00332B18"/>
    <w:rsid w:val="00333720"/>
    <w:rsid w:val="003339D8"/>
    <w:rsid w:val="00333E8C"/>
    <w:rsid w:val="00333ED2"/>
    <w:rsid w:val="00333EEF"/>
    <w:rsid w:val="00333FE0"/>
    <w:rsid w:val="003341A8"/>
    <w:rsid w:val="003341BA"/>
    <w:rsid w:val="0033490F"/>
    <w:rsid w:val="00334F2B"/>
    <w:rsid w:val="0033514F"/>
    <w:rsid w:val="003353B1"/>
    <w:rsid w:val="00335745"/>
    <w:rsid w:val="00335878"/>
    <w:rsid w:val="00335BD0"/>
    <w:rsid w:val="00335BD1"/>
    <w:rsid w:val="00335CCE"/>
    <w:rsid w:val="003361F8"/>
    <w:rsid w:val="003364B2"/>
    <w:rsid w:val="00336A1A"/>
    <w:rsid w:val="00336C9D"/>
    <w:rsid w:val="00336DDD"/>
    <w:rsid w:val="003370AE"/>
    <w:rsid w:val="0033747A"/>
    <w:rsid w:val="0033766B"/>
    <w:rsid w:val="0033793C"/>
    <w:rsid w:val="003379C6"/>
    <w:rsid w:val="00337A3B"/>
    <w:rsid w:val="00337CDE"/>
    <w:rsid w:val="00337E85"/>
    <w:rsid w:val="00337EBB"/>
    <w:rsid w:val="00340091"/>
    <w:rsid w:val="00340521"/>
    <w:rsid w:val="00340CB9"/>
    <w:rsid w:val="00340EF0"/>
    <w:rsid w:val="003419BD"/>
    <w:rsid w:val="00341B12"/>
    <w:rsid w:val="00341EDC"/>
    <w:rsid w:val="003420FC"/>
    <w:rsid w:val="003425B2"/>
    <w:rsid w:val="00342867"/>
    <w:rsid w:val="003430CD"/>
    <w:rsid w:val="00343133"/>
    <w:rsid w:val="0034326E"/>
    <w:rsid w:val="00343571"/>
    <w:rsid w:val="0034400F"/>
    <w:rsid w:val="00344445"/>
    <w:rsid w:val="0034462E"/>
    <w:rsid w:val="003448A3"/>
    <w:rsid w:val="003449DD"/>
    <w:rsid w:val="00344A50"/>
    <w:rsid w:val="00344F31"/>
    <w:rsid w:val="00344FEB"/>
    <w:rsid w:val="00345EAF"/>
    <w:rsid w:val="00345FB8"/>
    <w:rsid w:val="003461F8"/>
    <w:rsid w:val="00346BC8"/>
    <w:rsid w:val="00346FF6"/>
    <w:rsid w:val="00347068"/>
    <w:rsid w:val="0034724D"/>
    <w:rsid w:val="0034763D"/>
    <w:rsid w:val="0034769B"/>
    <w:rsid w:val="00347700"/>
    <w:rsid w:val="003479E2"/>
    <w:rsid w:val="003502DD"/>
    <w:rsid w:val="00350C4E"/>
    <w:rsid w:val="00350DC0"/>
    <w:rsid w:val="00351226"/>
    <w:rsid w:val="00351762"/>
    <w:rsid w:val="00351938"/>
    <w:rsid w:val="00351C26"/>
    <w:rsid w:val="00351CAF"/>
    <w:rsid w:val="00351F3F"/>
    <w:rsid w:val="00351FC8"/>
    <w:rsid w:val="0035220C"/>
    <w:rsid w:val="003522A3"/>
    <w:rsid w:val="00352500"/>
    <w:rsid w:val="0035271A"/>
    <w:rsid w:val="00352AF2"/>
    <w:rsid w:val="00353155"/>
    <w:rsid w:val="003531F7"/>
    <w:rsid w:val="003533CF"/>
    <w:rsid w:val="00353A1D"/>
    <w:rsid w:val="00353FBC"/>
    <w:rsid w:val="00354AA1"/>
    <w:rsid w:val="00354FA4"/>
    <w:rsid w:val="00355031"/>
    <w:rsid w:val="00355135"/>
    <w:rsid w:val="00355160"/>
    <w:rsid w:val="003551B1"/>
    <w:rsid w:val="0035524C"/>
    <w:rsid w:val="00355435"/>
    <w:rsid w:val="003554BD"/>
    <w:rsid w:val="00355869"/>
    <w:rsid w:val="003558AB"/>
    <w:rsid w:val="00355F9D"/>
    <w:rsid w:val="0035630F"/>
    <w:rsid w:val="00356344"/>
    <w:rsid w:val="003569B3"/>
    <w:rsid w:val="00356E11"/>
    <w:rsid w:val="00356E4F"/>
    <w:rsid w:val="00356EAA"/>
    <w:rsid w:val="00356F12"/>
    <w:rsid w:val="003570AE"/>
    <w:rsid w:val="00357C84"/>
    <w:rsid w:val="0036003C"/>
    <w:rsid w:val="003605FC"/>
    <w:rsid w:val="00360660"/>
    <w:rsid w:val="00360709"/>
    <w:rsid w:val="00360753"/>
    <w:rsid w:val="00360823"/>
    <w:rsid w:val="003611A6"/>
    <w:rsid w:val="00361311"/>
    <w:rsid w:val="0036152A"/>
    <w:rsid w:val="003615C2"/>
    <w:rsid w:val="00361777"/>
    <w:rsid w:val="00361B37"/>
    <w:rsid w:val="003620EB"/>
    <w:rsid w:val="00362372"/>
    <w:rsid w:val="003624FD"/>
    <w:rsid w:val="00362CA7"/>
    <w:rsid w:val="00362CB0"/>
    <w:rsid w:val="00362D97"/>
    <w:rsid w:val="00363241"/>
    <w:rsid w:val="0036324D"/>
    <w:rsid w:val="003632B7"/>
    <w:rsid w:val="00363434"/>
    <w:rsid w:val="00363761"/>
    <w:rsid w:val="00363B8E"/>
    <w:rsid w:val="00364367"/>
    <w:rsid w:val="00364544"/>
    <w:rsid w:val="00364A5C"/>
    <w:rsid w:val="00364A9B"/>
    <w:rsid w:val="00364B7A"/>
    <w:rsid w:val="00364C8D"/>
    <w:rsid w:val="00364CCC"/>
    <w:rsid w:val="003653BE"/>
    <w:rsid w:val="00365D03"/>
    <w:rsid w:val="0036606A"/>
    <w:rsid w:val="003660B7"/>
    <w:rsid w:val="00366173"/>
    <w:rsid w:val="0036637B"/>
    <w:rsid w:val="003663B6"/>
    <w:rsid w:val="003663E8"/>
    <w:rsid w:val="0036657F"/>
    <w:rsid w:val="003668A1"/>
    <w:rsid w:val="00366A04"/>
    <w:rsid w:val="00366A56"/>
    <w:rsid w:val="00366C0A"/>
    <w:rsid w:val="00366C76"/>
    <w:rsid w:val="00366EF9"/>
    <w:rsid w:val="003672E4"/>
    <w:rsid w:val="0036765F"/>
    <w:rsid w:val="0036799A"/>
    <w:rsid w:val="00367ACA"/>
    <w:rsid w:val="00367B05"/>
    <w:rsid w:val="00367DA0"/>
    <w:rsid w:val="00367EF6"/>
    <w:rsid w:val="0037013F"/>
    <w:rsid w:val="003701A8"/>
    <w:rsid w:val="003702EE"/>
    <w:rsid w:val="00370327"/>
    <w:rsid w:val="003703DA"/>
    <w:rsid w:val="0037055D"/>
    <w:rsid w:val="00370F17"/>
    <w:rsid w:val="00370F57"/>
    <w:rsid w:val="0037115B"/>
    <w:rsid w:val="003712EA"/>
    <w:rsid w:val="00371396"/>
    <w:rsid w:val="00371B7D"/>
    <w:rsid w:val="00371C6C"/>
    <w:rsid w:val="00371D46"/>
    <w:rsid w:val="00371DEB"/>
    <w:rsid w:val="00371F17"/>
    <w:rsid w:val="00371FE0"/>
    <w:rsid w:val="003721C0"/>
    <w:rsid w:val="00372793"/>
    <w:rsid w:val="003727CF"/>
    <w:rsid w:val="00372A4C"/>
    <w:rsid w:val="00373094"/>
    <w:rsid w:val="00373359"/>
    <w:rsid w:val="003733FA"/>
    <w:rsid w:val="003736E3"/>
    <w:rsid w:val="003738F7"/>
    <w:rsid w:val="00373BA9"/>
    <w:rsid w:val="0037413A"/>
    <w:rsid w:val="00374226"/>
    <w:rsid w:val="0037441F"/>
    <w:rsid w:val="0037451E"/>
    <w:rsid w:val="00374967"/>
    <w:rsid w:val="00374D6F"/>
    <w:rsid w:val="00374FCD"/>
    <w:rsid w:val="003750DC"/>
    <w:rsid w:val="00375C28"/>
    <w:rsid w:val="00376417"/>
    <w:rsid w:val="00376A26"/>
    <w:rsid w:val="00376AE2"/>
    <w:rsid w:val="00376FAB"/>
    <w:rsid w:val="00377372"/>
    <w:rsid w:val="00377D72"/>
    <w:rsid w:val="00377F5E"/>
    <w:rsid w:val="0038009C"/>
    <w:rsid w:val="003805CE"/>
    <w:rsid w:val="00380751"/>
    <w:rsid w:val="00380A2B"/>
    <w:rsid w:val="00380B9A"/>
    <w:rsid w:val="00380CBD"/>
    <w:rsid w:val="00380DE1"/>
    <w:rsid w:val="003813A1"/>
    <w:rsid w:val="00381561"/>
    <w:rsid w:val="00381D8B"/>
    <w:rsid w:val="00381DA5"/>
    <w:rsid w:val="00381ECC"/>
    <w:rsid w:val="00381F62"/>
    <w:rsid w:val="00382317"/>
    <w:rsid w:val="00382351"/>
    <w:rsid w:val="00382D69"/>
    <w:rsid w:val="00383213"/>
    <w:rsid w:val="00383291"/>
    <w:rsid w:val="00383739"/>
    <w:rsid w:val="003837F7"/>
    <w:rsid w:val="0038381C"/>
    <w:rsid w:val="00383AD2"/>
    <w:rsid w:val="00383CB3"/>
    <w:rsid w:val="00383D64"/>
    <w:rsid w:val="00383D90"/>
    <w:rsid w:val="0038425B"/>
    <w:rsid w:val="003847B9"/>
    <w:rsid w:val="003848C5"/>
    <w:rsid w:val="003849B2"/>
    <w:rsid w:val="00384F8F"/>
    <w:rsid w:val="0038536B"/>
    <w:rsid w:val="0038571F"/>
    <w:rsid w:val="00385BE0"/>
    <w:rsid w:val="00385FE7"/>
    <w:rsid w:val="003861CA"/>
    <w:rsid w:val="0038641B"/>
    <w:rsid w:val="00386AE6"/>
    <w:rsid w:val="003870F1"/>
    <w:rsid w:val="0038721F"/>
    <w:rsid w:val="003873B9"/>
    <w:rsid w:val="003877E0"/>
    <w:rsid w:val="00390973"/>
    <w:rsid w:val="00390BD7"/>
    <w:rsid w:val="00390D2E"/>
    <w:rsid w:val="00390FDA"/>
    <w:rsid w:val="00391025"/>
    <w:rsid w:val="003912AC"/>
    <w:rsid w:val="00391513"/>
    <w:rsid w:val="00391843"/>
    <w:rsid w:val="003918C9"/>
    <w:rsid w:val="00391B0F"/>
    <w:rsid w:val="00391C5F"/>
    <w:rsid w:val="00391E0F"/>
    <w:rsid w:val="003926FC"/>
    <w:rsid w:val="00392906"/>
    <w:rsid w:val="00392DEE"/>
    <w:rsid w:val="00393470"/>
    <w:rsid w:val="00393685"/>
    <w:rsid w:val="00393C7E"/>
    <w:rsid w:val="00393DFF"/>
    <w:rsid w:val="0039457E"/>
    <w:rsid w:val="00394689"/>
    <w:rsid w:val="0039487C"/>
    <w:rsid w:val="00394E99"/>
    <w:rsid w:val="00394FB0"/>
    <w:rsid w:val="0039501C"/>
    <w:rsid w:val="003957AD"/>
    <w:rsid w:val="003959FB"/>
    <w:rsid w:val="00395AA6"/>
    <w:rsid w:val="00395E1F"/>
    <w:rsid w:val="00395FBE"/>
    <w:rsid w:val="00396514"/>
    <w:rsid w:val="00396800"/>
    <w:rsid w:val="0039688B"/>
    <w:rsid w:val="003968D4"/>
    <w:rsid w:val="003969FA"/>
    <w:rsid w:val="00397010"/>
    <w:rsid w:val="00397307"/>
    <w:rsid w:val="003973D1"/>
    <w:rsid w:val="0039797E"/>
    <w:rsid w:val="00397D50"/>
    <w:rsid w:val="00397E3B"/>
    <w:rsid w:val="00397F40"/>
    <w:rsid w:val="003A00F4"/>
    <w:rsid w:val="003A05AF"/>
    <w:rsid w:val="003A0726"/>
    <w:rsid w:val="003A0884"/>
    <w:rsid w:val="003A0935"/>
    <w:rsid w:val="003A0B57"/>
    <w:rsid w:val="003A0C55"/>
    <w:rsid w:val="003A0C6F"/>
    <w:rsid w:val="003A0CC8"/>
    <w:rsid w:val="003A15DF"/>
    <w:rsid w:val="003A163B"/>
    <w:rsid w:val="003A1D9E"/>
    <w:rsid w:val="003A20B8"/>
    <w:rsid w:val="003A24E8"/>
    <w:rsid w:val="003A2A3D"/>
    <w:rsid w:val="003A3008"/>
    <w:rsid w:val="003A3136"/>
    <w:rsid w:val="003A33C0"/>
    <w:rsid w:val="003A38C2"/>
    <w:rsid w:val="003A3AB8"/>
    <w:rsid w:val="003A3D69"/>
    <w:rsid w:val="003A40D6"/>
    <w:rsid w:val="003A45E5"/>
    <w:rsid w:val="003A4A00"/>
    <w:rsid w:val="003A4C1B"/>
    <w:rsid w:val="003A4CD8"/>
    <w:rsid w:val="003A4CFD"/>
    <w:rsid w:val="003A4D24"/>
    <w:rsid w:val="003A4EDD"/>
    <w:rsid w:val="003A4FE5"/>
    <w:rsid w:val="003A5062"/>
    <w:rsid w:val="003A51F4"/>
    <w:rsid w:val="003A5659"/>
    <w:rsid w:val="003A569A"/>
    <w:rsid w:val="003A593E"/>
    <w:rsid w:val="003A5D19"/>
    <w:rsid w:val="003A5E91"/>
    <w:rsid w:val="003A6C25"/>
    <w:rsid w:val="003A6CDB"/>
    <w:rsid w:val="003A6EE8"/>
    <w:rsid w:val="003A6F44"/>
    <w:rsid w:val="003A7016"/>
    <w:rsid w:val="003A78B4"/>
    <w:rsid w:val="003A7B2B"/>
    <w:rsid w:val="003A7F73"/>
    <w:rsid w:val="003B01E4"/>
    <w:rsid w:val="003B04F1"/>
    <w:rsid w:val="003B0657"/>
    <w:rsid w:val="003B0707"/>
    <w:rsid w:val="003B0B11"/>
    <w:rsid w:val="003B0E8E"/>
    <w:rsid w:val="003B12DF"/>
    <w:rsid w:val="003B148E"/>
    <w:rsid w:val="003B1970"/>
    <w:rsid w:val="003B197E"/>
    <w:rsid w:val="003B1A2B"/>
    <w:rsid w:val="003B1B29"/>
    <w:rsid w:val="003B1B8A"/>
    <w:rsid w:val="003B20C9"/>
    <w:rsid w:val="003B2CAD"/>
    <w:rsid w:val="003B3142"/>
    <w:rsid w:val="003B32E0"/>
    <w:rsid w:val="003B345A"/>
    <w:rsid w:val="003B3485"/>
    <w:rsid w:val="003B3636"/>
    <w:rsid w:val="003B37F4"/>
    <w:rsid w:val="003B3F78"/>
    <w:rsid w:val="003B4500"/>
    <w:rsid w:val="003B4511"/>
    <w:rsid w:val="003B455F"/>
    <w:rsid w:val="003B47FE"/>
    <w:rsid w:val="003B4F46"/>
    <w:rsid w:val="003B509F"/>
    <w:rsid w:val="003B537D"/>
    <w:rsid w:val="003B5D52"/>
    <w:rsid w:val="003B5F7B"/>
    <w:rsid w:val="003B6647"/>
    <w:rsid w:val="003B66E9"/>
    <w:rsid w:val="003B66FB"/>
    <w:rsid w:val="003B6856"/>
    <w:rsid w:val="003B68CD"/>
    <w:rsid w:val="003B740E"/>
    <w:rsid w:val="003B7A8E"/>
    <w:rsid w:val="003B7D22"/>
    <w:rsid w:val="003C0618"/>
    <w:rsid w:val="003C06B5"/>
    <w:rsid w:val="003C0BB5"/>
    <w:rsid w:val="003C0C48"/>
    <w:rsid w:val="003C0CF9"/>
    <w:rsid w:val="003C0F44"/>
    <w:rsid w:val="003C102E"/>
    <w:rsid w:val="003C1088"/>
    <w:rsid w:val="003C1154"/>
    <w:rsid w:val="003C1488"/>
    <w:rsid w:val="003C167D"/>
    <w:rsid w:val="003C1716"/>
    <w:rsid w:val="003C1901"/>
    <w:rsid w:val="003C19ED"/>
    <w:rsid w:val="003C1C8B"/>
    <w:rsid w:val="003C21BB"/>
    <w:rsid w:val="003C21FF"/>
    <w:rsid w:val="003C2266"/>
    <w:rsid w:val="003C2A6B"/>
    <w:rsid w:val="003C2CD8"/>
    <w:rsid w:val="003C2DE3"/>
    <w:rsid w:val="003C2FE9"/>
    <w:rsid w:val="003C3177"/>
    <w:rsid w:val="003C36FA"/>
    <w:rsid w:val="003C37A1"/>
    <w:rsid w:val="003C3A85"/>
    <w:rsid w:val="003C3B8A"/>
    <w:rsid w:val="003C3D6D"/>
    <w:rsid w:val="003C4579"/>
    <w:rsid w:val="003C45FA"/>
    <w:rsid w:val="003C4697"/>
    <w:rsid w:val="003C486D"/>
    <w:rsid w:val="003C4909"/>
    <w:rsid w:val="003C4DEE"/>
    <w:rsid w:val="003C4EA4"/>
    <w:rsid w:val="003C5DF8"/>
    <w:rsid w:val="003C5ED7"/>
    <w:rsid w:val="003C619B"/>
    <w:rsid w:val="003C674A"/>
    <w:rsid w:val="003C6835"/>
    <w:rsid w:val="003C6A77"/>
    <w:rsid w:val="003C6B9E"/>
    <w:rsid w:val="003C6BB7"/>
    <w:rsid w:val="003C74C5"/>
    <w:rsid w:val="003C75B8"/>
    <w:rsid w:val="003C7D3A"/>
    <w:rsid w:val="003C7F61"/>
    <w:rsid w:val="003D0016"/>
    <w:rsid w:val="003D0048"/>
    <w:rsid w:val="003D011D"/>
    <w:rsid w:val="003D02D8"/>
    <w:rsid w:val="003D0589"/>
    <w:rsid w:val="003D0656"/>
    <w:rsid w:val="003D06D8"/>
    <w:rsid w:val="003D0B06"/>
    <w:rsid w:val="003D0B83"/>
    <w:rsid w:val="003D0F65"/>
    <w:rsid w:val="003D1040"/>
    <w:rsid w:val="003D118F"/>
    <w:rsid w:val="003D1245"/>
    <w:rsid w:val="003D1459"/>
    <w:rsid w:val="003D1577"/>
    <w:rsid w:val="003D185A"/>
    <w:rsid w:val="003D1B54"/>
    <w:rsid w:val="003D1D6C"/>
    <w:rsid w:val="003D1D94"/>
    <w:rsid w:val="003D200A"/>
    <w:rsid w:val="003D20E7"/>
    <w:rsid w:val="003D22C2"/>
    <w:rsid w:val="003D28D2"/>
    <w:rsid w:val="003D2AD4"/>
    <w:rsid w:val="003D2CD7"/>
    <w:rsid w:val="003D2F82"/>
    <w:rsid w:val="003D30B8"/>
    <w:rsid w:val="003D3497"/>
    <w:rsid w:val="003D38DE"/>
    <w:rsid w:val="003D3FB1"/>
    <w:rsid w:val="003D4151"/>
    <w:rsid w:val="003D419F"/>
    <w:rsid w:val="003D4260"/>
    <w:rsid w:val="003D44AE"/>
    <w:rsid w:val="003D49D1"/>
    <w:rsid w:val="003D4FB4"/>
    <w:rsid w:val="003D50B0"/>
    <w:rsid w:val="003D5344"/>
    <w:rsid w:val="003D538F"/>
    <w:rsid w:val="003D54C5"/>
    <w:rsid w:val="003D54E7"/>
    <w:rsid w:val="003D5C0A"/>
    <w:rsid w:val="003D5E82"/>
    <w:rsid w:val="003D5ECC"/>
    <w:rsid w:val="003D6245"/>
    <w:rsid w:val="003D6505"/>
    <w:rsid w:val="003D663B"/>
    <w:rsid w:val="003D669E"/>
    <w:rsid w:val="003D6BB1"/>
    <w:rsid w:val="003D6C93"/>
    <w:rsid w:val="003D6DEB"/>
    <w:rsid w:val="003D6FA4"/>
    <w:rsid w:val="003D7280"/>
    <w:rsid w:val="003D7315"/>
    <w:rsid w:val="003D7793"/>
    <w:rsid w:val="003D7AE4"/>
    <w:rsid w:val="003D7CD4"/>
    <w:rsid w:val="003D7DB9"/>
    <w:rsid w:val="003D7E39"/>
    <w:rsid w:val="003E070C"/>
    <w:rsid w:val="003E0894"/>
    <w:rsid w:val="003E0D5E"/>
    <w:rsid w:val="003E14EB"/>
    <w:rsid w:val="003E17FC"/>
    <w:rsid w:val="003E1D3F"/>
    <w:rsid w:val="003E1EE2"/>
    <w:rsid w:val="003E1F3F"/>
    <w:rsid w:val="003E24C6"/>
    <w:rsid w:val="003E2AD1"/>
    <w:rsid w:val="003E33C2"/>
    <w:rsid w:val="003E33FE"/>
    <w:rsid w:val="003E3811"/>
    <w:rsid w:val="003E390A"/>
    <w:rsid w:val="003E39DD"/>
    <w:rsid w:val="003E3BBB"/>
    <w:rsid w:val="003E3DC1"/>
    <w:rsid w:val="003E4281"/>
    <w:rsid w:val="003E45A4"/>
    <w:rsid w:val="003E4815"/>
    <w:rsid w:val="003E4893"/>
    <w:rsid w:val="003E4A26"/>
    <w:rsid w:val="003E4F51"/>
    <w:rsid w:val="003E519B"/>
    <w:rsid w:val="003E51F5"/>
    <w:rsid w:val="003E5E0D"/>
    <w:rsid w:val="003E620D"/>
    <w:rsid w:val="003E644F"/>
    <w:rsid w:val="003E64E0"/>
    <w:rsid w:val="003E6774"/>
    <w:rsid w:val="003E6B55"/>
    <w:rsid w:val="003E6E18"/>
    <w:rsid w:val="003E7378"/>
    <w:rsid w:val="003E7722"/>
    <w:rsid w:val="003E7960"/>
    <w:rsid w:val="003E797D"/>
    <w:rsid w:val="003E7B69"/>
    <w:rsid w:val="003E7C4A"/>
    <w:rsid w:val="003E7CD4"/>
    <w:rsid w:val="003E7EC8"/>
    <w:rsid w:val="003F00FB"/>
    <w:rsid w:val="003F0387"/>
    <w:rsid w:val="003F04CC"/>
    <w:rsid w:val="003F06B1"/>
    <w:rsid w:val="003F0736"/>
    <w:rsid w:val="003F0966"/>
    <w:rsid w:val="003F0B66"/>
    <w:rsid w:val="003F0D4C"/>
    <w:rsid w:val="003F0E30"/>
    <w:rsid w:val="003F0E56"/>
    <w:rsid w:val="003F0F7B"/>
    <w:rsid w:val="003F10F3"/>
    <w:rsid w:val="003F1F22"/>
    <w:rsid w:val="003F2008"/>
    <w:rsid w:val="003F24D6"/>
    <w:rsid w:val="003F2960"/>
    <w:rsid w:val="003F2AAF"/>
    <w:rsid w:val="003F2C23"/>
    <w:rsid w:val="003F2C85"/>
    <w:rsid w:val="003F302F"/>
    <w:rsid w:val="003F3211"/>
    <w:rsid w:val="003F321A"/>
    <w:rsid w:val="003F3272"/>
    <w:rsid w:val="003F37DC"/>
    <w:rsid w:val="003F3927"/>
    <w:rsid w:val="003F3AF3"/>
    <w:rsid w:val="003F3CE6"/>
    <w:rsid w:val="003F3FDA"/>
    <w:rsid w:val="003F456E"/>
    <w:rsid w:val="003F4CF8"/>
    <w:rsid w:val="003F5457"/>
    <w:rsid w:val="003F563B"/>
    <w:rsid w:val="003F5BBC"/>
    <w:rsid w:val="003F5F83"/>
    <w:rsid w:val="003F631A"/>
    <w:rsid w:val="003F63D6"/>
    <w:rsid w:val="003F65F5"/>
    <w:rsid w:val="003F6645"/>
    <w:rsid w:val="003F6702"/>
    <w:rsid w:val="003F6BCC"/>
    <w:rsid w:val="003F6D2F"/>
    <w:rsid w:val="003F6E70"/>
    <w:rsid w:val="003F7371"/>
    <w:rsid w:val="003F74E2"/>
    <w:rsid w:val="003F77F5"/>
    <w:rsid w:val="003F79D2"/>
    <w:rsid w:val="004002EA"/>
    <w:rsid w:val="00400441"/>
    <w:rsid w:val="00400498"/>
    <w:rsid w:val="004006D7"/>
    <w:rsid w:val="00400913"/>
    <w:rsid w:val="00400921"/>
    <w:rsid w:val="0040112E"/>
    <w:rsid w:val="00401135"/>
    <w:rsid w:val="00401A95"/>
    <w:rsid w:val="00401B23"/>
    <w:rsid w:val="00401C31"/>
    <w:rsid w:val="00401C82"/>
    <w:rsid w:val="00401F29"/>
    <w:rsid w:val="004020EF"/>
    <w:rsid w:val="004024CF"/>
    <w:rsid w:val="0040265A"/>
    <w:rsid w:val="00402827"/>
    <w:rsid w:val="0040289F"/>
    <w:rsid w:val="004028C3"/>
    <w:rsid w:val="00402E5B"/>
    <w:rsid w:val="00402EC0"/>
    <w:rsid w:val="004030B3"/>
    <w:rsid w:val="00403128"/>
    <w:rsid w:val="00403838"/>
    <w:rsid w:val="0040399A"/>
    <w:rsid w:val="00403C60"/>
    <w:rsid w:val="00403DFF"/>
    <w:rsid w:val="00403F8E"/>
    <w:rsid w:val="0040414E"/>
    <w:rsid w:val="004045A7"/>
    <w:rsid w:val="004047AC"/>
    <w:rsid w:val="00404A35"/>
    <w:rsid w:val="00404F39"/>
    <w:rsid w:val="00405363"/>
    <w:rsid w:val="004055A4"/>
    <w:rsid w:val="0040571C"/>
    <w:rsid w:val="0040582B"/>
    <w:rsid w:val="00405A49"/>
    <w:rsid w:val="004061D9"/>
    <w:rsid w:val="00406269"/>
    <w:rsid w:val="00406290"/>
    <w:rsid w:val="0040668F"/>
    <w:rsid w:val="004071CA"/>
    <w:rsid w:val="0040738B"/>
    <w:rsid w:val="004073AE"/>
    <w:rsid w:val="004078C9"/>
    <w:rsid w:val="0040797A"/>
    <w:rsid w:val="00407B79"/>
    <w:rsid w:val="004103F2"/>
    <w:rsid w:val="0041048C"/>
    <w:rsid w:val="00410533"/>
    <w:rsid w:val="0041054D"/>
    <w:rsid w:val="004107A4"/>
    <w:rsid w:val="00410C08"/>
    <w:rsid w:val="00410EFD"/>
    <w:rsid w:val="004113DB"/>
    <w:rsid w:val="00411624"/>
    <w:rsid w:val="00411B24"/>
    <w:rsid w:val="00412002"/>
    <w:rsid w:val="00412041"/>
    <w:rsid w:val="0041256D"/>
    <w:rsid w:val="004128CD"/>
    <w:rsid w:val="0041293B"/>
    <w:rsid w:val="00412BCF"/>
    <w:rsid w:val="00413076"/>
    <w:rsid w:val="00413310"/>
    <w:rsid w:val="0041364D"/>
    <w:rsid w:val="004139CD"/>
    <w:rsid w:val="004147A5"/>
    <w:rsid w:val="0041495D"/>
    <w:rsid w:val="00414B4E"/>
    <w:rsid w:val="00414F5D"/>
    <w:rsid w:val="00415A71"/>
    <w:rsid w:val="00415B2A"/>
    <w:rsid w:val="00415E1A"/>
    <w:rsid w:val="004162F1"/>
    <w:rsid w:val="004164C3"/>
    <w:rsid w:val="00416C5D"/>
    <w:rsid w:val="00416D6F"/>
    <w:rsid w:val="00416DD3"/>
    <w:rsid w:val="004173E8"/>
    <w:rsid w:val="00417456"/>
    <w:rsid w:val="0041745E"/>
    <w:rsid w:val="00417774"/>
    <w:rsid w:val="00417E26"/>
    <w:rsid w:val="0042010B"/>
    <w:rsid w:val="004201CE"/>
    <w:rsid w:val="00420390"/>
    <w:rsid w:val="00420B83"/>
    <w:rsid w:val="00420C3D"/>
    <w:rsid w:val="00420CB9"/>
    <w:rsid w:val="00420FFB"/>
    <w:rsid w:val="00421531"/>
    <w:rsid w:val="00421B48"/>
    <w:rsid w:val="00421B50"/>
    <w:rsid w:val="00421BDA"/>
    <w:rsid w:val="00421CEA"/>
    <w:rsid w:val="00421E03"/>
    <w:rsid w:val="00421FBD"/>
    <w:rsid w:val="004220E6"/>
    <w:rsid w:val="00422446"/>
    <w:rsid w:val="00422738"/>
    <w:rsid w:val="0042287F"/>
    <w:rsid w:val="00422940"/>
    <w:rsid w:val="00422E97"/>
    <w:rsid w:val="00423914"/>
    <w:rsid w:val="00423D54"/>
    <w:rsid w:val="0042485E"/>
    <w:rsid w:val="0042487A"/>
    <w:rsid w:val="00424EC2"/>
    <w:rsid w:val="0042547A"/>
    <w:rsid w:val="0042585B"/>
    <w:rsid w:val="004259E2"/>
    <w:rsid w:val="00426860"/>
    <w:rsid w:val="00426A91"/>
    <w:rsid w:val="00426F18"/>
    <w:rsid w:val="0042723C"/>
    <w:rsid w:val="00427340"/>
    <w:rsid w:val="004274C8"/>
    <w:rsid w:val="004277E0"/>
    <w:rsid w:val="004278AB"/>
    <w:rsid w:val="00427944"/>
    <w:rsid w:val="00430083"/>
    <w:rsid w:val="004302DE"/>
    <w:rsid w:val="0043031E"/>
    <w:rsid w:val="00430400"/>
    <w:rsid w:val="004304BB"/>
    <w:rsid w:val="00430630"/>
    <w:rsid w:val="00430C5F"/>
    <w:rsid w:val="00430C9A"/>
    <w:rsid w:val="00430E9A"/>
    <w:rsid w:val="00430FD5"/>
    <w:rsid w:val="00431052"/>
    <w:rsid w:val="004316AA"/>
    <w:rsid w:val="0043194F"/>
    <w:rsid w:val="00431AC1"/>
    <w:rsid w:val="00431BA3"/>
    <w:rsid w:val="0043230B"/>
    <w:rsid w:val="00432358"/>
    <w:rsid w:val="00432476"/>
    <w:rsid w:val="00432498"/>
    <w:rsid w:val="0043257A"/>
    <w:rsid w:val="004326E9"/>
    <w:rsid w:val="00432AB9"/>
    <w:rsid w:val="00433671"/>
    <w:rsid w:val="0043399B"/>
    <w:rsid w:val="00433BCC"/>
    <w:rsid w:val="00433D41"/>
    <w:rsid w:val="00433D46"/>
    <w:rsid w:val="00433D81"/>
    <w:rsid w:val="004340CC"/>
    <w:rsid w:val="0043447E"/>
    <w:rsid w:val="004345E4"/>
    <w:rsid w:val="00434DD2"/>
    <w:rsid w:val="004350A5"/>
    <w:rsid w:val="004350A7"/>
    <w:rsid w:val="004352ED"/>
    <w:rsid w:val="004353C7"/>
    <w:rsid w:val="0043570E"/>
    <w:rsid w:val="0043637E"/>
    <w:rsid w:val="00436578"/>
    <w:rsid w:val="004368C0"/>
    <w:rsid w:val="00436939"/>
    <w:rsid w:val="00436D90"/>
    <w:rsid w:val="004372CB"/>
    <w:rsid w:val="0043768D"/>
    <w:rsid w:val="004378AB"/>
    <w:rsid w:val="004378DE"/>
    <w:rsid w:val="00437A9A"/>
    <w:rsid w:val="00440012"/>
    <w:rsid w:val="004400D1"/>
    <w:rsid w:val="0044027C"/>
    <w:rsid w:val="00440321"/>
    <w:rsid w:val="004405FE"/>
    <w:rsid w:val="00440C72"/>
    <w:rsid w:val="00440CAD"/>
    <w:rsid w:val="00440E79"/>
    <w:rsid w:val="00441237"/>
    <w:rsid w:val="00441739"/>
    <w:rsid w:val="004419A3"/>
    <w:rsid w:val="00441AF6"/>
    <w:rsid w:val="00441B04"/>
    <w:rsid w:val="00441E30"/>
    <w:rsid w:val="0044220F"/>
    <w:rsid w:val="004426A2"/>
    <w:rsid w:val="004427AF"/>
    <w:rsid w:val="00442B04"/>
    <w:rsid w:val="00442D85"/>
    <w:rsid w:val="00442DEC"/>
    <w:rsid w:val="004432A3"/>
    <w:rsid w:val="004434A0"/>
    <w:rsid w:val="004439E4"/>
    <w:rsid w:val="00443C4A"/>
    <w:rsid w:val="00443FFB"/>
    <w:rsid w:val="00444058"/>
    <w:rsid w:val="004441C3"/>
    <w:rsid w:val="004441FA"/>
    <w:rsid w:val="004443D4"/>
    <w:rsid w:val="004447AA"/>
    <w:rsid w:val="00444B9F"/>
    <w:rsid w:val="00444C0B"/>
    <w:rsid w:val="00444FEF"/>
    <w:rsid w:val="00445582"/>
    <w:rsid w:val="00445B9F"/>
    <w:rsid w:val="00445CDE"/>
    <w:rsid w:val="00445DC1"/>
    <w:rsid w:val="0044621E"/>
    <w:rsid w:val="004465E5"/>
    <w:rsid w:val="0044668C"/>
    <w:rsid w:val="00446C18"/>
    <w:rsid w:val="00446C2F"/>
    <w:rsid w:val="004472BB"/>
    <w:rsid w:val="00447345"/>
    <w:rsid w:val="0044783C"/>
    <w:rsid w:val="00447F2D"/>
    <w:rsid w:val="00450291"/>
    <w:rsid w:val="004502C4"/>
    <w:rsid w:val="0045099F"/>
    <w:rsid w:val="00450A05"/>
    <w:rsid w:val="00450C64"/>
    <w:rsid w:val="00450CC1"/>
    <w:rsid w:val="004510AD"/>
    <w:rsid w:val="004513C8"/>
    <w:rsid w:val="00451A7C"/>
    <w:rsid w:val="00451AAE"/>
    <w:rsid w:val="00451AB6"/>
    <w:rsid w:val="00451D26"/>
    <w:rsid w:val="00451FC2"/>
    <w:rsid w:val="0045206E"/>
    <w:rsid w:val="00452133"/>
    <w:rsid w:val="00452513"/>
    <w:rsid w:val="004526F9"/>
    <w:rsid w:val="0045275C"/>
    <w:rsid w:val="00452AFA"/>
    <w:rsid w:val="00452B8E"/>
    <w:rsid w:val="00452DB7"/>
    <w:rsid w:val="00452DF2"/>
    <w:rsid w:val="00453989"/>
    <w:rsid w:val="00453C38"/>
    <w:rsid w:val="00453E79"/>
    <w:rsid w:val="004545D7"/>
    <w:rsid w:val="00454626"/>
    <w:rsid w:val="00454817"/>
    <w:rsid w:val="00454843"/>
    <w:rsid w:val="0045488E"/>
    <w:rsid w:val="00454A53"/>
    <w:rsid w:val="00455107"/>
    <w:rsid w:val="00455239"/>
    <w:rsid w:val="00455366"/>
    <w:rsid w:val="004558A6"/>
    <w:rsid w:val="00455AC9"/>
    <w:rsid w:val="00455B81"/>
    <w:rsid w:val="00455BF8"/>
    <w:rsid w:val="00455EF5"/>
    <w:rsid w:val="004564FF"/>
    <w:rsid w:val="00456675"/>
    <w:rsid w:val="00456AA1"/>
    <w:rsid w:val="00456CE8"/>
    <w:rsid w:val="00456D07"/>
    <w:rsid w:val="00460D1D"/>
    <w:rsid w:val="00460EA2"/>
    <w:rsid w:val="00460F7B"/>
    <w:rsid w:val="00461221"/>
    <w:rsid w:val="00461285"/>
    <w:rsid w:val="004617EF"/>
    <w:rsid w:val="004618C0"/>
    <w:rsid w:val="004618E4"/>
    <w:rsid w:val="004618FF"/>
    <w:rsid w:val="00461A81"/>
    <w:rsid w:val="00461DE6"/>
    <w:rsid w:val="00461F6B"/>
    <w:rsid w:val="0046253C"/>
    <w:rsid w:val="00462AB3"/>
    <w:rsid w:val="00462B76"/>
    <w:rsid w:val="00462C0F"/>
    <w:rsid w:val="004632BD"/>
    <w:rsid w:val="00463668"/>
    <w:rsid w:val="00463766"/>
    <w:rsid w:val="0046396E"/>
    <w:rsid w:val="00463ADA"/>
    <w:rsid w:val="00463B35"/>
    <w:rsid w:val="00463CA3"/>
    <w:rsid w:val="00463E11"/>
    <w:rsid w:val="00464116"/>
    <w:rsid w:val="004642A3"/>
    <w:rsid w:val="00464335"/>
    <w:rsid w:val="004643C8"/>
    <w:rsid w:val="004645DA"/>
    <w:rsid w:val="0046488A"/>
    <w:rsid w:val="00464AAE"/>
    <w:rsid w:val="00464BF1"/>
    <w:rsid w:val="00464DE0"/>
    <w:rsid w:val="00464FB9"/>
    <w:rsid w:val="004651AF"/>
    <w:rsid w:val="004651C8"/>
    <w:rsid w:val="0046527E"/>
    <w:rsid w:val="004653E8"/>
    <w:rsid w:val="004654FF"/>
    <w:rsid w:val="00465A04"/>
    <w:rsid w:val="00465B01"/>
    <w:rsid w:val="00466350"/>
    <w:rsid w:val="00466C28"/>
    <w:rsid w:val="00466CA1"/>
    <w:rsid w:val="00466F08"/>
    <w:rsid w:val="004671E8"/>
    <w:rsid w:val="0046730B"/>
    <w:rsid w:val="004673F5"/>
    <w:rsid w:val="004676F9"/>
    <w:rsid w:val="00467E79"/>
    <w:rsid w:val="0047031E"/>
    <w:rsid w:val="004706AE"/>
    <w:rsid w:val="00470A9B"/>
    <w:rsid w:val="00470B8E"/>
    <w:rsid w:val="00470B9E"/>
    <w:rsid w:val="004710DE"/>
    <w:rsid w:val="004713FC"/>
    <w:rsid w:val="004716FC"/>
    <w:rsid w:val="00471734"/>
    <w:rsid w:val="0047174F"/>
    <w:rsid w:val="004718F8"/>
    <w:rsid w:val="00471923"/>
    <w:rsid w:val="00471AE3"/>
    <w:rsid w:val="00471B3F"/>
    <w:rsid w:val="004721BF"/>
    <w:rsid w:val="004726A8"/>
    <w:rsid w:val="00472757"/>
    <w:rsid w:val="0047318B"/>
    <w:rsid w:val="00473755"/>
    <w:rsid w:val="004737CA"/>
    <w:rsid w:val="0047396C"/>
    <w:rsid w:val="00473AA0"/>
    <w:rsid w:val="00473F3C"/>
    <w:rsid w:val="00474034"/>
    <w:rsid w:val="00474265"/>
    <w:rsid w:val="00474363"/>
    <w:rsid w:val="004744F8"/>
    <w:rsid w:val="004745F1"/>
    <w:rsid w:val="004748CD"/>
    <w:rsid w:val="00474916"/>
    <w:rsid w:val="0047492E"/>
    <w:rsid w:val="00474977"/>
    <w:rsid w:val="00475288"/>
    <w:rsid w:val="0047532A"/>
    <w:rsid w:val="00475536"/>
    <w:rsid w:val="00475591"/>
    <w:rsid w:val="00475639"/>
    <w:rsid w:val="00475687"/>
    <w:rsid w:val="0047584D"/>
    <w:rsid w:val="0047591F"/>
    <w:rsid w:val="00475AE4"/>
    <w:rsid w:val="00475E28"/>
    <w:rsid w:val="0047640A"/>
    <w:rsid w:val="0047656F"/>
    <w:rsid w:val="00476601"/>
    <w:rsid w:val="00476CF4"/>
    <w:rsid w:val="00476FE3"/>
    <w:rsid w:val="004773FD"/>
    <w:rsid w:val="004779A3"/>
    <w:rsid w:val="00477D49"/>
    <w:rsid w:val="00477E52"/>
    <w:rsid w:val="00477F24"/>
    <w:rsid w:val="00480420"/>
    <w:rsid w:val="0048052C"/>
    <w:rsid w:val="00480ED0"/>
    <w:rsid w:val="004813E2"/>
    <w:rsid w:val="004814C2"/>
    <w:rsid w:val="00481A4C"/>
    <w:rsid w:val="00481FA9"/>
    <w:rsid w:val="00481FE5"/>
    <w:rsid w:val="0048201E"/>
    <w:rsid w:val="00482199"/>
    <w:rsid w:val="00482254"/>
    <w:rsid w:val="004827ED"/>
    <w:rsid w:val="00482896"/>
    <w:rsid w:val="00482AEF"/>
    <w:rsid w:val="00482B39"/>
    <w:rsid w:val="00482CC5"/>
    <w:rsid w:val="00482D51"/>
    <w:rsid w:val="00483122"/>
    <w:rsid w:val="00483202"/>
    <w:rsid w:val="00483266"/>
    <w:rsid w:val="004834E9"/>
    <w:rsid w:val="004836E7"/>
    <w:rsid w:val="004839DC"/>
    <w:rsid w:val="00483E59"/>
    <w:rsid w:val="00483EC8"/>
    <w:rsid w:val="00483F1C"/>
    <w:rsid w:val="0048406E"/>
    <w:rsid w:val="00484437"/>
    <w:rsid w:val="0048448B"/>
    <w:rsid w:val="004845CC"/>
    <w:rsid w:val="004847A8"/>
    <w:rsid w:val="00484A65"/>
    <w:rsid w:val="00484F9B"/>
    <w:rsid w:val="00485018"/>
    <w:rsid w:val="004850D2"/>
    <w:rsid w:val="004854CE"/>
    <w:rsid w:val="004859AF"/>
    <w:rsid w:val="00485A47"/>
    <w:rsid w:val="00485C40"/>
    <w:rsid w:val="00485D29"/>
    <w:rsid w:val="0048628B"/>
    <w:rsid w:val="00486760"/>
    <w:rsid w:val="00486804"/>
    <w:rsid w:val="00486808"/>
    <w:rsid w:val="004869FF"/>
    <w:rsid w:val="00486C3B"/>
    <w:rsid w:val="0048758F"/>
    <w:rsid w:val="00487775"/>
    <w:rsid w:val="00487AE8"/>
    <w:rsid w:val="00487B30"/>
    <w:rsid w:val="00487C12"/>
    <w:rsid w:val="00487D13"/>
    <w:rsid w:val="00487D4F"/>
    <w:rsid w:val="00487D51"/>
    <w:rsid w:val="0049049F"/>
    <w:rsid w:val="0049066F"/>
    <w:rsid w:val="00490747"/>
    <w:rsid w:val="00490CCE"/>
    <w:rsid w:val="00490EE8"/>
    <w:rsid w:val="0049107C"/>
    <w:rsid w:val="00491152"/>
    <w:rsid w:val="0049176A"/>
    <w:rsid w:val="0049191C"/>
    <w:rsid w:val="00491C1A"/>
    <w:rsid w:val="00492185"/>
    <w:rsid w:val="0049222F"/>
    <w:rsid w:val="00492460"/>
    <w:rsid w:val="0049267F"/>
    <w:rsid w:val="00492904"/>
    <w:rsid w:val="00492918"/>
    <w:rsid w:val="004929EB"/>
    <w:rsid w:val="00492D1C"/>
    <w:rsid w:val="00492FE2"/>
    <w:rsid w:val="0049325A"/>
    <w:rsid w:val="0049369F"/>
    <w:rsid w:val="004937C5"/>
    <w:rsid w:val="00493CFE"/>
    <w:rsid w:val="00494344"/>
    <w:rsid w:val="004944B0"/>
    <w:rsid w:val="0049476D"/>
    <w:rsid w:val="00494A7D"/>
    <w:rsid w:val="00494E8F"/>
    <w:rsid w:val="004950E7"/>
    <w:rsid w:val="004959C9"/>
    <w:rsid w:val="004959E3"/>
    <w:rsid w:val="00495C2D"/>
    <w:rsid w:val="00496081"/>
    <w:rsid w:val="004964BE"/>
    <w:rsid w:val="0049693E"/>
    <w:rsid w:val="00496B4C"/>
    <w:rsid w:val="00496F2E"/>
    <w:rsid w:val="0049707A"/>
    <w:rsid w:val="0049732A"/>
    <w:rsid w:val="00497870"/>
    <w:rsid w:val="00497AAA"/>
    <w:rsid w:val="00497B2D"/>
    <w:rsid w:val="00497D19"/>
    <w:rsid w:val="004A0121"/>
    <w:rsid w:val="004A0173"/>
    <w:rsid w:val="004A0383"/>
    <w:rsid w:val="004A084C"/>
    <w:rsid w:val="004A0B81"/>
    <w:rsid w:val="004A0C48"/>
    <w:rsid w:val="004A0E9B"/>
    <w:rsid w:val="004A10ED"/>
    <w:rsid w:val="004A15FC"/>
    <w:rsid w:val="004A1D55"/>
    <w:rsid w:val="004A202E"/>
    <w:rsid w:val="004A2736"/>
    <w:rsid w:val="004A28DB"/>
    <w:rsid w:val="004A2C20"/>
    <w:rsid w:val="004A2D84"/>
    <w:rsid w:val="004A373A"/>
    <w:rsid w:val="004A3A13"/>
    <w:rsid w:val="004A3B0F"/>
    <w:rsid w:val="004A3BD3"/>
    <w:rsid w:val="004A3BFA"/>
    <w:rsid w:val="004A3D21"/>
    <w:rsid w:val="004A43D8"/>
    <w:rsid w:val="004A44A0"/>
    <w:rsid w:val="004A4817"/>
    <w:rsid w:val="004A4B4C"/>
    <w:rsid w:val="004A51F6"/>
    <w:rsid w:val="004A5431"/>
    <w:rsid w:val="004A5685"/>
    <w:rsid w:val="004A5BA6"/>
    <w:rsid w:val="004A5E33"/>
    <w:rsid w:val="004A5E55"/>
    <w:rsid w:val="004A5F23"/>
    <w:rsid w:val="004A646C"/>
    <w:rsid w:val="004A64E4"/>
    <w:rsid w:val="004A6624"/>
    <w:rsid w:val="004A6AE5"/>
    <w:rsid w:val="004A6B45"/>
    <w:rsid w:val="004A6B72"/>
    <w:rsid w:val="004A6C8E"/>
    <w:rsid w:val="004A6CE2"/>
    <w:rsid w:val="004A6EBA"/>
    <w:rsid w:val="004A7154"/>
    <w:rsid w:val="004A777A"/>
    <w:rsid w:val="004A77F4"/>
    <w:rsid w:val="004A780E"/>
    <w:rsid w:val="004A7ADB"/>
    <w:rsid w:val="004A7D3E"/>
    <w:rsid w:val="004A7DB7"/>
    <w:rsid w:val="004A7ECC"/>
    <w:rsid w:val="004B0421"/>
    <w:rsid w:val="004B05A5"/>
    <w:rsid w:val="004B073F"/>
    <w:rsid w:val="004B11E5"/>
    <w:rsid w:val="004B15FF"/>
    <w:rsid w:val="004B1731"/>
    <w:rsid w:val="004B1CC6"/>
    <w:rsid w:val="004B20F7"/>
    <w:rsid w:val="004B2B12"/>
    <w:rsid w:val="004B2D47"/>
    <w:rsid w:val="004B2E12"/>
    <w:rsid w:val="004B2EF1"/>
    <w:rsid w:val="004B318C"/>
    <w:rsid w:val="004B3231"/>
    <w:rsid w:val="004B3436"/>
    <w:rsid w:val="004B35D6"/>
    <w:rsid w:val="004B37A1"/>
    <w:rsid w:val="004B3D27"/>
    <w:rsid w:val="004B44E0"/>
    <w:rsid w:val="004B45C7"/>
    <w:rsid w:val="004B4754"/>
    <w:rsid w:val="004B49B7"/>
    <w:rsid w:val="004B4AF1"/>
    <w:rsid w:val="004B4C06"/>
    <w:rsid w:val="004B53A9"/>
    <w:rsid w:val="004B53D1"/>
    <w:rsid w:val="004B5852"/>
    <w:rsid w:val="004B58F4"/>
    <w:rsid w:val="004B5BDE"/>
    <w:rsid w:val="004B5C35"/>
    <w:rsid w:val="004B5C46"/>
    <w:rsid w:val="004B5DD1"/>
    <w:rsid w:val="004B6172"/>
    <w:rsid w:val="004B626C"/>
    <w:rsid w:val="004B647C"/>
    <w:rsid w:val="004B663C"/>
    <w:rsid w:val="004B66C3"/>
    <w:rsid w:val="004B6739"/>
    <w:rsid w:val="004B6E83"/>
    <w:rsid w:val="004B725F"/>
    <w:rsid w:val="004B755C"/>
    <w:rsid w:val="004C01EB"/>
    <w:rsid w:val="004C0899"/>
    <w:rsid w:val="004C0BCD"/>
    <w:rsid w:val="004C0DF6"/>
    <w:rsid w:val="004C0FFD"/>
    <w:rsid w:val="004C134A"/>
    <w:rsid w:val="004C13AD"/>
    <w:rsid w:val="004C177B"/>
    <w:rsid w:val="004C1E86"/>
    <w:rsid w:val="004C21BD"/>
    <w:rsid w:val="004C22DD"/>
    <w:rsid w:val="004C27AE"/>
    <w:rsid w:val="004C28D3"/>
    <w:rsid w:val="004C2DA9"/>
    <w:rsid w:val="004C2F28"/>
    <w:rsid w:val="004C32C4"/>
    <w:rsid w:val="004C3405"/>
    <w:rsid w:val="004C34DB"/>
    <w:rsid w:val="004C3629"/>
    <w:rsid w:val="004C37D4"/>
    <w:rsid w:val="004C4454"/>
    <w:rsid w:val="004C46D2"/>
    <w:rsid w:val="004C4BBF"/>
    <w:rsid w:val="004C4E52"/>
    <w:rsid w:val="004C5258"/>
    <w:rsid w:val="004C536A"/>
    <w:rsid w:val="004C5468"/>
    <w:rsid w:val="004C54FF"/>
    <w:rsid w:val="004C5D99"/>
    <w:rsid w:val="004C6DEE"/>
    <w:rsid w:val="004C70DC"/>
    <w:rsid w:val="004C72B8"/>
    <w:rsid w:val="004C7804"/>
    <w:rsid w:val="004C796A"/>
    <w:rsid w:val="004D04F4"/>
    <w:rsid w:val="004D0535"/>
    <w:rsid w:val="004D070E"/>
    <w:rsid w:val="004D0A74"/>
    <w:rsid w:val="004D0D58"/>
    <w:rsid w:val="004D0EE1"/>
    <w:rsid w:val="004D0FB1"/>
    <w:rsid w:val="004D1464"/>
    <w:rsid w:val="004D1514"/>
    <w:rsid w:val="004D186E"/>
    <w:rsid w:val="004D1B28"/>
    <w:rsid w:val="004D1BF5"/>
    <w:rsid w:val="004D1C64"/>
    <w:rsid w:val="004D1EC7"/>
    <w:rsid w:val="004D1FA3"/>
    <w:rsid w:val="004D216D"/>
    <w:rsid w:val="004D221C"/>
    <w:rsid w:val="004D22CA"/>
    <w:rsid w:val="004D2483"/>
    <w:rsid w:val="004D2555"/>
    <w:rsid w:val="004D25C4"/>
    <w:rsid w:val="004D2B95"/>
    <w:rsid w:val="004D2D09"/>
    <w:rsid w:val="004D3115"/>
    <w:rsid w:val="004D3797"/>
    <w:rsid w:val="004D38B5"/>
    <w:rsid w:val="004D42F8"/>
    <w:rsid w:val="004D4C60"/>
    <w:rsid w:val="004D4E19"/>
    <w:rsid w:val="004D4E58"/>
    <w:rsid w:val="004D5190"/>
    <w:rsid w:val="004D5445"/>
    <w:rsid w:val="004D55C5"/>
    <w:rsid w:val="004D56ED"/>
    <w:rsid w:val="004D5700"/>
    <w:rsid w:val="004D5CCB"/>
    <w:rsid w:val="004D61D7"/>
    <w:rsid w:val="004D6874"/>
    <w:rsid w:val="004D68EC"/>
    <w:rsid w:val="004D6921"/>
    <w:rsid w:val="004D6CFF"/>
    <w:rsid w:val="004D6E72"/>
    <w:rsid w:val="004D6FA1"/>
    <w:rsid w:val="004D7636"/>
    <w:rsid w:val="004D7AF6"/>
    <w:rsid w:val="004D7B62"/>
    <w:rsid w:val="004D7D77"/>
    <w:rsid w:val="004E0098"/>
    <w:rsid w:val="004E058B"/>
    <w:rsid w:val="004E0687"/>
    <w:rsid w:val="004E0BE3"/>
    <w:rsid w:val="004E0D5D"/>
    <w:rsid w:val="004E0F31"/>
    <w:rsid w:val="004E0F98"/>
    <w:rsid w:val="004E138A"/>
    <w:rsid w:val="004E1472"/>
    <w:rsid w:val="004E15B7"/>
    <w:rsid w:val="004E1A80"/>
    <w:rsid w:val="004E1EEA"/>
    <w:rsid w:val="004E2B12"/>
    <w:rsid w:val="004E2B1D"/>
    <w:rsid w:val="004E2BB9"/>
    <w:rsid w:val="004E2C31"/>
    <w:rsid w:val="004E2E36"/>
    <w:rsid w:val="004E3184"/>
    <w:rsid w:val="004E33F2"/>
    <w:rsid w:val="004E4158"/>
    <w:rsid w:val="004E47A8"/>
    <w:rsid w:val="004E4809"/>
    <w:rsid w:val="004E4849"/>
    <w:rsid w:val="004E486F"/>
    <w:rsid w:val="004E4ECD"/>
    <w:rsid w:val="004E4F68"/>
    <w:rsid w:val="004E5E12"/>
    <w:rsid w:val="004E5E33"/>
    <w:rsid w:val="004E60AE"/>
    <w:rsid w:val="004E663A"/>
    <w:rsid w:val="004E69D6"/>
    <w:rsid w:val="004E6A3D"/>
    <w:rsid w:val="004E700E"/>
    <w:rsid w:val="004E7102"/>
    <w:rsid w:val="004E7921"/>
    <w:rsid w:val="004E7B04"/>
    <w:rsid w:val="004F00B5"/>
    <w:rsid w:val="004F04E0"/>
    <w:rsid w:val="004F0841"/>
    <w:rsid w:val="004F0923"/>
    <w:rsid w:val="004F09B8"/>
    <w:rsid w:val="004F1095"/>
    <w:rsid w:val="004F1464"/>
    <w:rsid w:val="004F1907"/>
    <w:rsid w:val="004F1A89"/>
    <w:rsid w:val="004F22EB"/>
    <w:rsid w:val="004F2464"/>
    <w:rsid w:val="004F246D"/>
    <w:rsid w:val="004F24CB"/>
    <w:rsid w:val="004F2566"/>
    <w:rsid w:val="004F2D9A"/>
    <w:rsid w:val="004F2EB0"/>
    <w:rsid w:val="004F2FBE"/>
    <w:rsid w:val="004F3503"/>
    <w:rsid w:val="004F35FE"/>
    <w:rsid w:val="004F3C45"/>
    <w:rsid w:val="004F414C"/>
    <w:rsid w:val="004F419E"/>
    <w:rsid w:val="004F430A"/>
    <w:rsid w:val="004F435A"/>
    <w:rsid w:val="004F49C8"/>
    <w:rsid w:val="004F4BA3"/>
    <w:rsid w:val="004F4E44"/>
    <w:rsid w:val="004F5441"/>
    <w:rsid w:val="004F59A5"/>
    <w:rsid w:val="004F59AE"/>
    <w:rsid w:val="004F5B73"/>
    <w:rsid w:val="004F5B8F"/>
    <w:rsid w:val="004F5F71"/>
    <w:rsid w:val="004F61D2"/>
    <w:rsid w:val="004F6231"/>
    <w:rsid w:val="004F64FD"/>
    <w:rsid w:val="004F6AD0"/>
    <w:rsid w:val="004F6B39"/>
    <w:rsid w:val="004F6BA8"/>
    <w:rsid w:val="004F6E22"/>
    <w:rsid w:val="004F753C"/>
    <w:rsid w:val="004F776E"/>
    <w:rsid w:val="004F7CDB"/>
    <w:rsid w:val="004F7F97"/>
    <w:rsid w:val="00500727"/>
    <w:rsid w:val="005009D6"/>
    <w:rsid w:val="00500CB3"/>
    <w:rsid w:val="00500F5B"/>
    <w:rsid w:val="005015BA"/>
    <w:rsid w:val="005015F4"/>
    <w:rsid w:val="005018C3"/>
    <w:rsid w:val="005018E2"/>
    <w:rsid w:val="00501FD3"/>
    <w:rsid w:val="0050242A"/>
    <w:rsid w:val="005024BE"/>
    <w:rsid w:val="00502858"/>
    <w:rsid w:val="0050288B"/>
    <w:rsid w:val="00502B4E"/>
    <w:rsid w:val="00502D3E"/>
    <w:rsid w:val="00502F75"/>
    <w:rsid w:val="00503439"/>
    <w:rsid w:val="00503556"/>
    <w:rsid w:val="00503A78"/>
    <w:rsid w:val="00503C2E"/>
    <w:rsid w:val="00503EC3"/>
    <w:rsid w:val="00504581"/>
    <w:rsid w:val="0050461A"/>
    <w:rsid w:val="00504794"/>
    <w:rsid w:val="0050497F"/>
    <w:rsid w:val="00504FA6"/>
    <w:rsid w:val="005051F3"/>
    <w:rsid w:val="005052BB"/>
    <w:rsid w:val="005053CE"/>
    <w:rsid w:val="0050565B"/>
    <w:rsid w:val="00506360"/>
    <w:rsid w:val="00506838"/>
    <w:rsid w:val="00506863"/>
    <w:rsid w:val="00506ACC"/>
    <w:rsid w:val="00506C52"/>
    <w:rsid w:val="00506CD6"/>
    <w:rsid w:val="005072F8"/>
    <w:rsid w:val="005075F9"/>
    <w:rsid w:val="00507707"/>
    <w:rsid w:val="005078C3"/>
    <w:rsid w:val="005079D3"/>
    <w:rsid w:val="00507B81"/>
    <w:rsid w:val="00507EB5"/>
    <w:rsid w:val="00510449"/>
    <w:rsid w:val="00510C91"/>
    <w:rsid w:val="005110FD"/>
    <w:rsid w:val="00511421"/>
    <w:rsid w:val="005116F6"/>
    <w:rsid w:val="0051181B"/>
    <w:rsid w:val="00511CAA"/>
    <w:rsid w:val="0051219D"/>
    <w:rsid w:val="0051257F"/>
    <w:rsid w:val="005127D9"/>
    <w:rsid w:val="00512997"/>
    <w:rsid w:val="00512E9F"/>
    <w:rsid w:val="005136FD"/>
    <w:rsid w:val="00513C71"/>
    <w:rsid w:val="00513CFB"/>
    <w:rsid w:val="00513EE0"/>
    <w:rsid w:val="0051435E"/>
    <w:rsid w:val="00514635"/>
    <w:rsid w:val="00514A19"/>
    <w:rsid w:val="00514B62"/>
    <w:rsid w:val="00514C63"/>
    <w:rsid w:val="00514D87"/>
    <w:rsid w:val="00514DFA"/>
    <w:rsid w:val="00514E0B"/>
    <w:rsid w:val="00514EE4"/>
    <w:rsid w:val="00515291"/>
    <w:rsid w:val="00515357"/>
    <w:rsid w:val="00515466"/>
    <w:rsid w:val="00515601"/>
    <w:rsid w:val="0051560B"/>
    <w:rsid w:val="005158B2"/>
    <w:rsid w:val="00515BF7"/>
    <w:rsid w:val="00516A51"/>
    <w:rsid w:val="00516AEA"/>
    <w:rsid w:val="00516D71"/>
    <w:rsid w:val="00516E1A"/>
    <w:rsid w:val="0051726E"/>
    <w:rsid w:val="0051763A"/>
    <w:rsid w:val="0051777C"/>
    <w:rsid w:val="00517B66"/>
    <w:rsid w:val="00517CF7"/>
    <w:rsid w:val="0052045E"/>
    <w:rsid w:val="00520CE2"/>
    <w:rsid w:val="00521102"/>
    <w:rsid w:val="005212C6"/>
    <w:rsid w:val="00521A7B"/>
    <w:rsid w:val="00521B56"/>
    <w:rsid w:val="005220C8"/>
    <w:rsid w:val="00522443"/>
    <w:rsid w:val="0052278F"/>
    <w:rsid w:val="00523123"/>
    <w:rsid w:val="00523599"/>
    <w:rsid w:val="00523908"/>
    <w:rsid w:val="00523B3A"/>
    <w:rsid w:val="00523DDA"/>
    <w:rsid w:val="00524551"/>
    <w:rsid w:val="00524BE6"/>
    <w:rsid w:val="00524FA7"/>
    <w:rsid w:val="005250EB"/>
    <w:rsid w:val="0052532B"/>
    <w:rsid w:val="00525374"/>
    <w:rsid w:val="00525AC3"/>
    <w:rsid w:val="00525B6E"/>
    <w:rsid w:val="005260EB"/>
    <w:rsid w:val="0052614F"/>
    <w:rsid w:val="00526255"/>
    <w:rsid w:val="00526360"/>
    <w:rsid w:val="005268B2"/>
    <w:rsid w:val="00526A87"/>
    <w:rsid w:val="00526EFF"/>
    <w:rsid w:val="005270A4"/>
    <w:rsid w:val="0052724C"/>
    <w:rsid w:val="00527424"/>
    <w:rsid w:val="00527539"/>
    <w:rsid w:val="00527716"/>
    <w:rsid w:val="00527886"/>
    <w:rsid w:val="0053013E"/>
    <w:rsid w:val="00530718"/>
    <w:rsid w:val="00530990"/>
    <w:rsid w:val="00530C64"/>
    <w:rsid w:val="00530F63"/>
    <w:rsid w:val="00531595"/>
    <w:rsid w:val="00531787"/>
    <w:rsid w:val="00531DA4"/>
    <w:rsid w:val="0053204B"/>
    <w:rsid w:val="005324D3"/>
    <w:rsid w:val="00532660"/>
    <w:rsid w:val="0053346A"/>
    <w:rsid w:val="00533661"/>
    <w:rsid w:val="00533A00"/>
    <w:rsid w:val="00533A65"/>
    <w:rsid w:val="00533CF6"/>
    <w:rsid w:val="00533CFD"/>
    <w:rsid w:val="00533D91"/>
    <w:rsid w:val="00533E21"/>
    <w:rsid w:val="00533EE3"/>
    <w:rsid w:val="00534098"/>
    <w:rsid w:val="0053464D"/>
    <w:rsid w:val="00534785"/>
    <w:rsid w:val="00534B32"/>
    <w:rsid w:val="00534D52"/>
    <w:rsid w:val="00534E07"/>
    <w:rsid w:val="00534EB6"/>
    <w:rsid w:val="00535039"/>
    <w:rsid w:val="00535130"/>
    <w:rsid w:val="00535751"/>
    <w:rsid w:val="00535804"/>
    <w:rsid w:val="00535AB2"/>
    <w:rsid w:val="00535E57"/>
    <w:rsid w:val="00536330"/>
    <w:rsid w:val="00536409"/>
    <w:rsid w:val="00536EE1"/>
    <w:rsid w:val="005371BC"/>
    <w:rsid w:val="00537684"/>
    <w:rsid w:val="00537702"/>
    <w:rsid w:val="00537A3D"/>
    <w:rsid w:val="00537D23"/>
    <w:rsid w:val="00540009"/>
    <w:rsid w:val="00540028"/>
    <w:rsid w:val="00540126"/>
    <w:rsid w:val="0054020A"/>
    <w:rsid w:val="005407F8"/>
    <w:rsid w:val="00540E4A"/>
    <w:rsid w:val="00541307"/>
    <w:rsid w:val="00541377"/>
    <w:rsid w:val="005414A1"/>
    <w:rsid w:val="0054150B"/>
    <w:rsid w:val="00541C17"/>
    <w:rsid w:val="00541DB8"/>
    <w:rsid w:val="005424BC"/>
    <w:rsid w:val="00542CD5"/>
    <w:rsid w:val="00542EF9"/>
    <w:rsid w:val="00543618"/>
    <w:rsid w:val="00543ADC"/>
    <w:rsid w:val="00543DAC"/>
    <w:rsid w:val="00543DED"/>
    <w:rsid w:val="00543DFB"/>
    <w:rsid w:val="0054410E"/>
    <w:rsid w:val="00544342"/>
    <w:rsid w:val="005443C3"/>
    <w:rsid w:val="00544705"/>
    <w:rsid w:val="0054490C"/>
    <w:rsid w:val="00544C8C"/>
    <w:rsid w:val="005454B7"/>
    <w:rsid w:val="00545B6F"/>
    <w:rsid w:val="005460FB"/>
    <w:rsid w:val="00546237"/>
    <w:rsid w:val="00546246"/>
    <w:rsid w:val="00546312"/>
    <w:rsid w:val="00546455"/>
    <w:rsid w:val="00546526"/>
    <w:rsid w:val="0054680B"/>
    <w:rsid w:val="00546844"/>
    <w:rsid w:val="00546DCB"/>
    <w:rsid w:val="0054707D"/>
    <w:rsid w:val="0054768F"/>
    <w:rsid w:val="00547823"/>
    <w:rsid w:val="00547F02"/>
    <w:rsid w:val="00550382"/>
    <w:rsid w:val="00550444"/>
    <w:rsid w:val="0055047D"/>
    <w:rsid w:val="00550596"/>
    <w:rsid w:val="005505C0"/>
    <w:rsid w:val="0055081A"/>
    <w:rsid w:val="00550940"/>
    <w:rsid w:val="00550F54"/>
    <w:rsid w:val="005510EB"/>
    <w:rsid w:val="00551228"/>
    <w:rsid w:val="00551750"/>
    <w:rsid w:val="005519A8"/>
    <w:rsid w:val="00551D74"/>
    <w:rsid w:val="00552286"/>
    <w:rsid w:val="00552929"/>
    <w:rsid w:val="00552995"/>
    <w:rsid w:val="00552E81"/>
    <w:rsid w:val="00552E94"/>
    <w:rsid w:val="00552FFE"/>
    <w:rsid w:val="00553088"/>
    <w:rsid w:val="0055345A"/>
    <w:rsid w:val="00553516"/>
    <w:rsid w:val="00553589"/>
    <w:rsid w:val="00553625"/>
    <w:rsid w:val="005537E8"/>
    <w:rsid w:val="00553959"/>
    <w:rsid w:val="00553A37"/>
    <w:rsid w:val="00553D41"/>
    <w:rsid w:val="005545C7"/>
    <w:rsid w:val="005548D8"/>
    <w:rsid w:val="00554C79"/>
    <w:rsid w:val="00554D0F"/>
    <w:rsid w:val="0055525B"/>
    <w:rsid w:val="0055538D"/>
    <w:rsid w:val="0055553D"/>
    <w:rsid w:val="005555A1"/>
    <w:rsid w:val="005558C2"/>
    <w:rsid w:val="00555A7C"/>
    <w:rsid w:val="00556138"/>
    <w:rsid w:val="00556235"/>
    <w:rsid w:val="00556314"/>
    <w:rsid w:val="00556C28"/>
    <w:rsid w:val="00556D6A"/>
    <w:rsid w:val="00556D7A"/>
    <w:rsid w:val="00556F5F"/>
    <w:rsid w:val="0055792A"/>
    <w:rsid w:val="00557BAD"/>
    <w:rsid w:val="00557EC0"/>
    <w:rsid w:val="00557F76"/>
    <w:rsid w:val="00560154"/>
    <w:rsid w:val="00560363"/>
    <w:rsid w:val="0056058D"/>
    <w:rsid w:val="005607AB"/>
    <w:rsid w:val="0056084C"/>
    <w:rsid w:val="00560963"/>
    <w:rsid w:val="00560BD1"/>
    <w:rsid w:val="00560EDF"/>
    <w:rsid w:val="00561083"/>
    <w:rsid w:val="0056160F"/>
    <w:rsid w:val="005616EE"/>
    <w:rsid w:val="005616F9"/>
    <w:rsid w:val="00561AEF"/>
    <w:rsid w:val="00561B53"/>
    <w:rsid w:val="00561C20"/>
    <w:rsid w:val="00561D28"/>
    <w:rsid w:val="005628AA"/>
    <w:rsid w:val="00562950"/>
    <w:rsid w:val="005629EF"/>
    <w:rsid w:val="00562C5E"/>
    <w:rsid w:val="00562CDC"/>
    <w:rsid w:val="00562D97"/>
    <w:rsid w:val="00562F22"/>
    <w:rsid w:val="00562F8C"/>
    <w:rsid w:val="0056324F"/>
    <w:rsid w:val="00563338"/>
    <w:rsid w:val="00563464"/>
    <w:rsid w:val="0056355C"/>
    <w:rsid w:val="005635DE"/>
    <w:rsid w:val="005636DD"/>
    <w:rsid w:val="00563972"/>
    <w:rsid w:val="00563A03"/>
    <w:rsid w:val="00563A54"/>
    <w:rsid w:val="00563D42"/>
    <w:rsid w:val="005640FF"/>
    <w:rsid w:val="0056461E"/>
    <w:rsid w:val="00564B4F"/>
    <w:rsid w:val="00564B53"/>
    <w:rsid w:val="00564BB4"/>
    <w:rsid w:val="00564DEB"/>
    <w:rsid w:val="00565035"/>
    <w:rsid w:val="0056536E"/>
    <w:rsid w:val="005653CB"/>
    <w:rsid w:val="00565575"/>
    <w:rsid w:val="00565953"/>
    <w:rsid w:val="00565AAD"/>
    <w:rsid w:val="00565C9F"/>
    <w:rsid w:val="005660D6"/>
    <w:rsid w:val="005661F2"/>
    <w:rsid w:val="0056647F"/>
    <w:rsid w:val="0056658B"/>
    <w:rsid w:val="00566AB7"/>
    <w:rsid w:val="00566ACB"/>
    <w:rsid w:val="00567139"/>
    <w:rsid w:val="00567B5F"/>
    <w:rsid w:val="00570741"/>
    <w:rsid w:val="005708C8"/>
    <w:rsid w:val="0057092E"/>
    <w:rsid w:val="005710B2"/>
    <w:rsid w:val="005717F6"/>
    <w:rsid w:val="00571BCF"/>
    <w:rsid w:val="00571C45"/>
    <w:rsid w:val="00571E36"/>
    <w:rsid w:val="00571E3C"/>
    <w:rsid w:val="00571E93"/>
    <w:rsid w:val="00571FB1"/>
    <w:rsid w:val="00572625"/>
    <w:rsid w:val="005728B0"/>
    <w:rsid w:val="00572A76"/>
    <w:rsid w:val="00572CF5"/>
    <w:rsid w:val="00572D9D"/>
    <w:rsid w:val="005732C6"/>
    <w:rsid w:val="0057345D"/>
    <w:rsid w:val="005736BD"/>
    <w:rsid w:val="0057392D"/>
    <w:rsid w:val="00573938"/>
    <w:rsid w:val="00574365"/>
    <w:rsid w:val="005744C6"/>
    <w:rsid w:val="00574529"/>
    <w:rsid w:val="00574CE1"/>
    <w:rsid w:val="00574D6E"/>
    <w:rsid w:val="00574FC9"/>
    <w:rsid w:val="00574FF0"/>
    <w:rsid w:val="00575031"/>
    <w:rsid w:val="00575244"/>
    <w:rsid w:val="00575AB5"/>
    <w:rsid w:val="00575BD7"/>
    <w:rsid w:val="00575FB1"/>
    <w:rsid w:val="00576673"/>
    <w:rsid w:val="00576975"/>
    <w:rsid w:val="005769CE"/>
    <w:rsid w:val="00576D19"/>
    <w:rsid w:val="00576DDC"/>
    <w:rsid w:val="00576F23"/>
    <w:rsid w:val="0057704A"/>
    <w:rsid w:val="005770CD"/>
    <w:rsid w:val="00577D12"/>
    <w:rsid w:val="00577E30"/>
    <w:rsid w:val="00580291"/>
    <w:rsid w:val="0058051E"/>
    <w:rsid w:val="005805B0"/>
    <w:rsid w:val="00580B82"/>
    <w:rsid w:val="00580D2F"/>
    <w:rsid w:val="00580D50"/>
    <w:rsid w:val="00581630"/>
    <w:rsid w:val="0058183C"/>
    <w:rsid w:val="0058194D"/>
    <w:rsid w:val="00581E63"/>
    <w:rsid w:val="00581F27"/>
    <w:rsid w:val="00582016"/>
    <w:rsid w:val="005820C7"/>
    <w:rsid w:val="005821F6"/>
    <w:rsid w:val="00582575"/>
    <w:rsid w:val="00582699"/>
    <w:rsid w:val="00582888"/>
    <w:rsid w:val="00583431"/>
    <w:rsid w:val="00583985"/>
    <w:rsid w:val="00583B07"/>
    <w:rsid w:val="00583E67"/>
    <w:rsid w:val="00583EC7"/>
    <w:rsid w:val="00584C01"/>
    <w:rsid w:val="0058550A"/>
    <w:rsid w:val="00585597"/>
    <w:rsid w:val="005855F1"/>
    <w:rsid w:val="005856F0"/>
    <w:rsid w:val="005858AC"/>
    <w:rsid w:val="00585AA3"/>
    <w:rsid w:val="00586511"/>
    <w:rsid w:val="005865A7"/>
    <w:rsid w:val="005865B9"/>
    <w:rsid w:val="00586696"/>
    <w:rsid w:val="00586BDB"/>
    <w:rsid w:val="00586F58"/>
    <w:rsid w:val="00587368"/>
    <w:rsid w:val="005875BC"/>
    <w:rsid w:val="00587641"/>
    <w:rsid w:val="00587911"/>
    <w:rsid w:val="00587A5C"/>
    <w:rsid w:val="005900B2"/>
    <w:rsid w:val="005901A2"/>
    <w:rsid w:val="005902C9"/>
    <w:rsid w:val="005908A4"/>
    <w:rsid w:val="00590AF1"/>
    <w:rsid w:val="00591885"/>
    <w:rsid w:val="005922FE"/>
    <w:rsid w:val="005927E6"/>
    <w:rsid w:val="00592915"/>
    <w:rsid w:val="00592DBB"/>
    <w:rsid w:val="00593037"/>
    <w:rsid w:val="0059360D"/>
    <w:rsid w:val="00593812"/>
    <w:rsid w:val="00593B99"/>
    <w:rsid w:val="00593BE9"/>
    <w:rsid w:val="0059461E"/>
    <w:rsid w:val="00594982"/>
    <w:rsid w:val="00594D25"/>
    <w:rsid w:val="005952CB"/>
    <w:rsid w:val="00595509"/>
    <w:rsid w:val="00595779"/>
    <w:rsid w:val="00595EE8"/>
    <w:rsid w:val="00596205"/>
    <w:rsid w:val="00596462"/>
    <w:rsid w:val="00596745"/>
    <w:rsid w:val="00596E75"/>
    <w:rsid w:val="00596ED9"/>
    <w:rsid w:val="0059716A"/>
    <w:rsid w:val="00597563"/>
    <w:rsid w:val="005978CC"/>
    <w:rsid w:val="005979DD"/>
    <w:rsid w:val="00597AAB"/>
    <w:rsid w:val="00597AC8"/>
    <w:rsid w:val="00597B5A"/>
    <w:rsid w:val="00597D35"/>
    <w:rsid w:val="005A080A"/>
    <w:rsid w:val="005A0CA5"/>
    <w:rsid w:val="005A0D67"/>
    <w:rsid w:val="005A0EBA"/>
    <w:rsid w:val="005A11E8"/>
    <w:rsid w:val="005A1452"/>
    <w:rsid w:val="005A1480"/>
    <w:rsid w:val="005A14F6"/>
    <w:rsid w:val="005A1519"/>
    <w:rsid w:val="005A1A3F"/>
    <w:rsid w:val="005A1A5D"/>
    <w:rsid w:val="005A1BFF"/>
    <w:rsid w:val="005A1CDA"/>
    <w:rsid w:val="005A2208"/>
    <w:rsid w:val="005A233F"/>
    <w:rsid w:val="005A2357"/>
    <w:rsid w:val="005A258B"/>
    <w:rsid w:val="005A273E"/>
    <w:rsid w:val="005A27E2"/>
    <w:rsid w:val="005A30A3"/>
    <w:rsid w:val="005A322A"/>
    <w:rsid w:val="005A32F8"/>
    <w:rsid w:val="005A4206"/>
    <w:rsid w:val="005A4264"/>
    <w:rsid w:val="005A44B2"/>
    <w:rsid w:val="005A4BDD"/>
    <w:rsid w:val="005A4CE4"/>
    <w:rsid w:val="005A4EB6"/>
    <w:rsid w:val="005A4F97"/>
    <w:rsid w:val="005A5246"/>
    <w:rsid w:val="005A52FF"/>
    <w:rsid w:val="005A542E"/>
    <w:rsid w:val="005A54B2"/>
    <w:rsid w:val="005A5604"/>
    <w:rsid w:val="005A5788"/>
    <w:rsid w:val="005A58C8"/>
    <w:rsid w:val="005A58EC"/>
    <w:rsid w:val="005A5B63"/>
    <w:rsid w:val="005A5C74"/>
    <w:rsid w:val="005A5EC4"/>
    <w:rsid w:val="005A6171"/>
    <w:rsid w:val="005A65A3"/>
    <w:rsid w:val="005A68BB"/>
    <w:rsid w:val="005A6F1C"/>
    <w:rsid w:val="005A74E6"/>
    <w:rsid w:val="005A7724"/>
    <w:rsid w:val="005A79B9"/>
    <w:rsid w:val="005A7C3D"/>
    <w:rsid w:val="005A7C90"/>
    <w:rsid w:val="005A7CDD"/>
    <w:rsid w:val="005B01F7"/>
    <w:rsid w:val="005B0434"/>
    <w:rsid w:val="005B04CD"/>
    <w:rsid w:val="005B0BCC"/>
    <w:rsid w:val="005B0D87"/>
    <w:rsid w:val="005B10F9"/>
    <w:rsid w:val="005B1381"/>
    <w:rsid w:val="005B1579"/>
    <w:rsid w:val="005B163A"/>
    <w:rsid w:val="005B1EF5"/>
    <w:rsid w:val="005B2458"/>
    <w:rsid w:val="005B2A38"/>
    <w:rsid w:val="005B2B6D"/>
    <w:rsid w:val="005B3194"/>
    <w:rsid w:val="005B3623"/>
    <w:rsid w:val="005B3CF2"/>
    <w:rsid w:val="005B3E9D"/>
    <w:rsid w:val="005B41E7"/>
    <w:rsid w:val="005B4234"/>
    <w:rsid w:val="005B4755"/>
    <w:rsid w:val="005B49D0"/>
    <w:rsid w:val="005B4D33"/>
    <w:rsid w:val="005B4D69"/>
    <w:rsid w:val="005B516A"/>
    <w:rsid w:val="005B51C6"/>
    <w:rsid w:val="005B51D3"/>
    <w:rsid w:val="005B557A"/>
    <w:rsid w:val="005B55E8"/>
    <w:rsid w:val="005B570D"/>
    <w:rsid w:val="005B5854"/>
    <w:rsid w:val="005B59B4"/>
    <w:rsid w:val="005B5A93"/>
    <w:rsid w:val="005B5C8B"/>
    <w:rsid w:val="005B5EEA"/>
    <w:rsid w:val="005B6311"/>
    <w:rsid w:val="005B6620"/>
    <w:rsid w:val="005B671C"/>
    <w:rsid w:val="005B6AEB"/>
    <w:rsid w:val="005B7116"/>
    <w:rsid w:val="005B7301"/>
    <w:rsid w:val="005B7476"/>
    <w:rsid w:val="005B75EF"/>
    <w:rsid w:val="005B76D5"/>
    <w:rsid w:val="005B775D"/>
    <w:rsid w:val="005B79A5"/>
    <w:rsid w:val="005B79E1"/>
    <w:rsid w:val="005B7FA2"/>
    <w:rsid w:val="005C0381"/>
    <w:rsid w:val="005C053F"/>
    <w:rsid w:val="005C094B"/>
    <w:rsid w:val="005C0B8F"/>
    <w:rsid w:val="005C1516"/>
    <w:rsid w:val="005C184B"/>
    <w:rsid w:val="005C18E4"/>
    <w:rsid w:val="005C1A50"/>
    <w:rsid w:val="005C1F4C"/>
    <w:rsid w:val="005C259E"/>
    <w:rsid w:val="005C287F"/>
    <w:rsid w:val="005C2B94"/>
    <w:rsid w:val="005C315D"/>
    <w:rsid w:val="005C32C2"/>
    <w:rsid w:val="005C3335"/>
    <w:rsid w:val="005C3B0E"/>
    <w:rsid w:val="005C3C44"/>
    <w:rsid w:val="005C3D77"/>
    <w:rsid w:val="005C427E"/>
    <w:rsid w:val="005C43F6"/>
    <w:rsid w:val="005C49CE"/>
    <w:rsid w:val="005C56C3"/>
    <w:rsid w:val="005C614A"/>
    <w:rsid w:val="005C6171"/>
    <w:rsid w:val="005C651A"/>
    <w:rsid w:val="005C668A"/>
    <w:rsid w:val="005C679C"/>
    <w:rsid w:val="005C74E3"/>
    <w:rsid w:val="005C750C"/>
    <w:rsid w:val="005C7603"/>
    <w:rsid w:val="005C7B1E"/>
    <w:rsid w:val="005C7B58"/>
    <w:rsid w:val="005C7BDE"/>
    <w:rsid w:val="005C7BF5"/>
    <w:rsid w:val="005C7C45"/>
    <w:rsid w:val="005D0005"/>
    <w:rsid w:val="005D02F4"/>
    <w:rsid w:val="005D04B0"/>
    <w:rsid w:val="005D065C"/>
    <w:rsid w:val="005D0695"/>
    <w:rsid w:val="005D078C"/>
    <w:rsid w:val="005D16A1"/>
    <w:rsid w:val="005D2262"/>
    <w:rsid w:val="005D23FE"/>
    <w:rsid w:val="005D24AA"/>
    <w:rsid w:val="005D2C0B"/>
    <w:rsid w:val="005D2CB7"/>
    <w:rsid w:val="005D2E97"/>
    <w:rsid w:val="005D2FC3"/>
    <w:rsid w:val="005D300F"/>
    <w:rsid w:val="005D301F"/>
    <w:rsid w:val="005D3053"/>
    <w:rsid w:val="005D326D"/>
    <w:rsid w:val="005D33D1"/>
    <w:rsid w:val="005D364C"/>
    <w:rsid w:val="005D3775"/>
    <w:rsid w:val="005D3C78"/>
    <w:rsid w:val="005D3D10"/>
    <w:rsid w:val="005D3E10"/>
    <w:rsid w:val="005D4194"/>
    <w:rsid w:val="005D42D5"/>
    <w:rsid w:val="005D4636"/>
    <w:rsid w:val="005D4756"/>
    <w:rsid w:val="005D475E"/>
    <w:rsid w:val="005D52C4"/>
    <w:rsid w:val="005D574B"/>
    <w:rsid w:val="005D593D"/>
    <w:rsid w:val="005D5948"/>
    <w:rsid w:val="005D598B"/>
    <w:rsid w:val="005D5B63"/>
    <w:rsid w:val="005D5D3F"/>
    <w:rsid w:val="005D5D75"/>
    <w:rsid w:val="005D5F2A"/>
    <w:rsid w:val="005D6203"/>
    <w:rsid w:val="005D63D0"/>
    <w:rsid w:val="005D6BF3"/>
    <w:rsid w:val="005D7271"/>
    <w:rsid w:val="005D775A"/>
    <w:rsid w:val="005D7780"/>
    <w:rsid w:val="005D781F"/>
    <w:rsid w:val="005D786E"/>
    <w:rsid w:val="005D78EB"/>
    <w:rsid w:val="005D7AD7"/>
    <w:rsid w:val="005D7BCE"/>
    <w:rsid w:val="005D7C06"/>
    <w:rsid w:val="005E0531"/>
    <w:rsid w:val="005E07CB"/>
    <w:rsid w:val="005E0928"/>
    <w:rsid w:val="005E0BA5"/>
    <w:rsid w:val="005E0D37"/>
    <w:rsid w:val="005E15AF"/>
    <w:rsid w:val="005E1AF5"/>
    <w:rsid w:val="005E200F"/>
    <w:rsid w:val="005E2227"/>
    <w:rsid w:val="005E2329"/>
    <w:rsid w:val="005E23F3"/>
    <w:rsid w:val="005E2939"/>
    <w:rsid w:val="005E3085"/>
    <w:rsid w:val="005E3603"/>
    <w:rsid w:val="005E3EB6"/>
    <w:rsid w:val="005E3F59"/>
    <w:rsid w:val="005E4946"/>
    <w:rsid w:val="005E4961"/>
    <w:rsid w:val="005E4D5D"/>
    <w:rsid w:val="005E4EE9"/>
    <w:rsid w:val="005E4F90"/>
    <w:rsid w:val="005E5967"/>
    <w:rsid w:val="005E5A2F"/>
    <w:rsid w:val="005E5A92"/>
    <w:rsid w:val="005E5ABF"/>
    <w:rsid w:val="005E5CA5"/>
    <w:rsid w:val="005E5E3F"/>
    <w:rsid w:val="005E64D0"/>
    <w:rsid w:val="005E6739"/>
    <w:rsid w:val="005E693C"/>
    <w:rsid w:val="005E6ED8"/>
    <w:rsid w:val="005E77EE"/>
    <w:rsid w:val="005E789A"/>
    <w:rsid w:val="005E7EB2"/>
    <w:rsid w:val="005F022B"/>
    <w:rsid w:val="005F0374"/>
    <w:rsid w:val="005F0AB8"/>
    <w:rsid w:val="005F0C08"/>
    <w:rsid w:val="005F0C2C"/>
    <w:rsid w:val="005F0D34"/>
    <w:rsid w:val="005F0E39"/>
    <w:rsid w:val="005F149D"/>
    <w:rsid w:val="005F22EE"/>
    <w:rsid w:val="005F2306"/>
    <w:rsid w:val="005F2719"/>
    <w:rsid w:val="005F285C"/>
    <w:rsid w:val="005F2ABE"/>
    <w:rsid w:val="005F3566"/>
    <w:rsid w:val="005F3620"/>
    <w:rsid w:val="005F3FDA"/>
    <w:rsid w:val="005F401C"/>
    <w:rsid w:val="005F416B"/>
    <w:rsid w:val="005F41B9"/>
    <w:rsid w:val="005F43B5"/>
    <w:rsid w:val="005F43BB"/>
    <w:rsid w:val="005F43CF"/>
    <w:rsid w:val="005F4585"/>
    <w:rsid w:val="005F4846"/>
    <w:rsid w:val="005F496C"/>
    <w:rsid w:val="005F4CF2"/>
    <w:rsid w:val="005F4ED1"/>
    <w:rsid w:val="005F52AE"/>
    <w:rsid w:val="005F5815"/>
    <w:rsid w:val="005F5CF9"/>
    <w:rsid w:val="005F5ECB"/>
    <w:rsid w:val="005F63C1"/>
    <w:rsid w:val="005F6445"/>
    <w:rsid w:val="005F65C1"/>
    <w:rsid w:val="005F67E4"/>
    <w:rsid w:val="005F69C2"/>
    <w:rsid w:val="005F6C8E"/>
    <w:rsid w:val="005F6E7F"/>
    <w:rsid w:val="005F6F6C"/>
    <w:rsid w:val="005F79AD"/>
    <w:rsid w:val="005F7D3B"/>
    <w:rsid w:val="006003FF"/>
    <w:rsid w:val="00600509"/>
    <w:rsid w:val="00600624"/>
    <w:rsid w:val="00600C77"/>
    <w:rsid w:val="00600C91"/>
    <w:rsid w:val="00600F99"/>
    <w:rsid w:val="006015BE"/>
    <w:rsid w:val="006019A9"/>
    <w:rsid w:val="00601BEE"/>
    <w:rsid w:val="00601CBB"/>
    <w:rsid w:val="00601F29"/>
    <w:rsid w:val="00601F9D"/>
    <w:rsid w:val="00601FFE"/>
    <w:rsid w:val="0060201B"/>
    <w:rsid w:val="00602162"/>
    <w:rsid w:val="006027FC"/>
    <w:rsid w:val="006028AF"/>
    <w:rsid w:val="00602977"/>
    <w:rsid w:val="0060316B"/>
    <w:rsid w:val="0060322A"/>
    <w:rsid w:val="0060346B"/>
    <w:rsid w:val="006034DC"/>
    <w:rsid w:val="006035A8"/>
    <w:rsid w:val="006036AB"/>
    <w:rsid w:val="00603865"/>
    <w:rsid w:val="00603BF6"/>
    <w:rsid w:val="00603C2E"/>
    <w:rsid w:val="00603E2B"/>
    <w:rsid w:val="00603F3A"/>
    <w:rsid w:val="006040A3"/>
    <w:rsid w:val="006041CB"/>
    <w:rsid w:val="0060437C"/>
    <w:rsid w:val="006045A4"/>
    <w:rsid w:val="006049A6"/>
    <w:rsid w:val="006049AE"/>
    <w:rsid w:val="006049BC"/>
    <w:rsid w:val="00604AE7"/>
    <w:rsid w:val="00604B14"/>
    <w:rsid w:val="00604D1E"/>
    <w:rsid w:val="00604DD8"/>
    <w:rsid w:val="00604E33"/>
    <w:rsid w:val="00605081"/>
    <w:rsid w:val="00605171"/>
    <w:rsid w:val="006054BA"/>
    <w:rsid w:val="00605870"/>
    <w:rsid w:val="00605C38"/>
    <w:rsid w:val="00605D62"/>
    <w:rsid w:val="00605E50"/>
    <w:rsid w:val="00606797"/>
    <w:rsid w:val="006067FE"/>
    <w:rsid w:val="0060687D"/>
    <w:rsid w:val="00606A88"/>
    <w:rsid w:val="00606B97"/>
    <w:rsid w:val="00607012"/>
    <w:rsid w:val="00607505"/>
    <w:rsid w:val="00607552"/>
    <w:rsid w:val="00607740"/>
    <w:rsid w:val="006078C9"/>
    <w:rsid w:val="006079BF"/>
    <w:rsid w:val="00607BAF"/>
    <w:rsid w:val="00607C0D"/>
    <w:rsid w:val="00607E3C"/>
    <w:rsid w:val="0061011A"/>
    <w:rsid w:val="006101F2"/>
    <w:rsid w:val="006103DC"/>
    <w:rsid w:val="00610500"/>
    <w:rsid w:val="00610768"/>
    <w:rsid w:val="00610E65"/>
    <w:rsid w:val="00610F62"/>
    <w:rsid w:val="006112A9"/>
    <w:rsid w:val="006114D5"/>
    <w:rsid w:val="006115DB"/>
    <w:rsid w:val="00611704"/>
    <w:rsid w:val="00611DF9"/>
    <w:rsid w:val="00611E19"/>
    <w:rsid w:val="006121CB"/>
    <w:rsid w:val="006128F7"/>
    <w:rsid w:val="00613260"/>
    <w:rsid w:val="00613784"/>
    <w:rsid w:val="006139AE"/>
    <w:rsid w:val="00613D9F"/>
    <w:rsid w:val="00613FD6"/>
    <w:rsid w:val="006141AD"/>
    <w:rsid w:val="0061514F"/>
    <w:rsid w:val="0061556C"/>
    <w:rsid w:val="0061598D"/>
    <w:rsid w:val="006159E1"/>
    <w:rsid w:val="00615BBD"/>
    <w:rsid w:val="00615EF7"/>
    <w:rsid w:val="00616579"/>
    <w:rsid w:val="00616652"/>
    <w:rsid w:val="006169B6"/>
    <w:rsid w:val="00616C24"/>
    <w:rsid w:val="00616DAF"/>
    <w:rsid w:val="006173AF"/>
    <w:rsid w:val="006178A9"/>
    <w:rsid w:val="006178D4"/>
    <w:rsid w:val="00617AE2"/>
    <w:rsid w:val="00617AF6"/>
    <w:rsid w:val="00617E96"/>
    <w:rsid w:val="00620421"/>
    <w:rsid w:val="006207B4"/>
    <w:rsid w:val="00620A1E"/>
    <w:rsid w:val="00620ADA"/>
    <w:rsid w:val="00620B27"/>
    <w:rsid w:val="00620FBD"/>
    <w:rsid w:val="00621316"/>
    <w:rsid w:val="00621514"/>
    <w:rsid w:val="00621656"/>
    <w:rsid w:val="006216DE"/>
    <w:rsid w:val="00621F0D"/>
    <w:rsid w:val="0062243E"/>
    <w:rsid w:val="00622564"/>
    <w:rsid w:val="006225A4"/>
    <w:rsid w:val="00622642"/>
    <w:rsid w:val="006226A0"/>
    <w:rsid w:val="00622BF9"/>
    <w:rsid w:val="00622D11"/>
    <w:rsid w:val="00622FA0"/>
    <w:rsid w:val="0062313D"/>
    <w:rsid w:val="006237EE"/>
    <w:rsid w:val="006238B7"/>
    <w:rsid w:val="006238FD"/>
    <w:rsid w:val="00623D4F"/>
    <w:rsid w:val="00623F31"/>
    <w:rsid w:val="00624251"/>
    <w:rsid w:val="00624345"/>
    <w:rsid w:val="0062457E"/>
    <w:rsid w:val="00624825"/>
    <w:rsid w:val="0062487B"/>
    <w:rsid w:val="00624A4E"/>
    <w:rsid w:val="00624E23"/>
    <w:rsid w:val="00624ED4"/>
    <w:rsid w:val="006253BB"/>
    <w:rsid w:val="006255DC"/>
    <w:rsid w:val="00625740"/>
    <w:rsid w:val="0062581C"/>
    <w:rsid w:val="00625A5E"/>
    <w:rsid w:val="00626055"/>
    <w:rsid w:val="0062630E"/>
    <w:rsid w:val="00626313"/>
    <w:rsid w:val="006265FD"/>
    <w:rsid w:val="006267C8"/>
    <w:rsid w:val="00626C03"/>
    <w:rsid w:val="0062707E"/>
    <w:rsid w:val="0062713D"/>
    <w:rsid w:val="00627232"/>
    <w:rsid w:val="00627793"/>
    <w:rsid w:val="006278F7"/>
    <w:rsid w:val="00627926"/>
    <w:rsid w:val="00627A36"/>
    <w:rsid w:val="00627B15"/>
    <w:rsid w:val="006302AE"/>
    <w:rsid w:val="006303B6"/>
    <w:rsid w:val="00630726"/>
    <w:rsid w:val="0063093C"/>
    <w:rsid w:val="00630AA7"/>
    <w:rsid w:val="00630ACD"/>
    <w:rsid w:val="00630D1E"/>
    <w:rsid w:val="0063105F"/>
    <w:rsid w:val="00631358"/>
    <w:rsid w:val="00631386"/>
    <w:rsid w:val="006313BE"/>
    <w:rsid w:val="0063158F"/>
    <w:rsid w:val="006316F9"/>
    <w:rsid w:val="00631815"/>
    <w:rsid w:val="00631B9C"/>
    <w:rsid w:val="00631D78"/>
    <w:rsid w:val="006323D1"/>
    <w:rsid w:val="0063245F"/>
    <w:rsid w:val="0063249E"/>
    <w:rsid w:val="006324F8"/>
    <w:rsid w:val="00632A7E"/>
    <w:rsid w:val="00632BE7"/>
    <w:rsid w:val="00633779"/>
    <w:rsid w:val="0063383D"/>
    <w:rsid w:val="00633FD1"/>
    <w:rsid w:val="0063409D"/>
    <w:rsid w:val="0063441D"/>
    <w:rsid w:val="0063449E"/>
    <w:rsid w:val="00634589"/>
    <w:rsid w:val="0063471D"/>
    <w:rsid w:val="00634A9F"/>
    <w:rsid w:val="00634AAC"/>
    <w:rsid w:val="0063548B"/>
    <w:rsid w:val="00635807"/>
    <w:rsid w:val="0063589B"/>
    <w:rsid w:val="00635906"/>
    <w:rsid w:val="006359DF"/>
    <w:rsid w:val="00635A33"/>
    <w:rsid w:val="00635B1D"/>
    <w:rsid w:val="00636104"/>
    <w:rsid w:val="0063642F"/>
    <w:rsid w:val="006365CA"/>
    <w:rsid w:val="0063676C"/>
    <w:rsid w:val="006367F5"/>
    <w:rsid w:val="00636A35"/>
    <w:rsid w:val="00636A6C"/>
    <w:rsid w:val="00636CF5"/>
    <w:rsid w:val="00637323"/>
    <w:rsid w:val="006373A8"/>
    <w:rsid w:val="00637551"/>
    <w:rsid w:val="00637743"/>
    <w:rsid w:val="00637AC7"/>
    <w:rsid w:val="00637B23"/>
    <w:rsid w:val="00640691"/>
    <w:rsid w:val="00640A5F"/>
    <w:rsid w:val="00640D6C"/>
    <w:rsid w:val="00640E29"/>
    <w:rsid w:val="006418F8"/>
    <w:rsid w:val="0064194C"/>
    <w:rsid w:val="00641F81"/>
    <w:rsid w:val="006428FF"/>
    <w:rsid w:val="00642BCE"/>
    <w:rsid w:val="00642BFD"/>
    <w:rsid w:val="00642F29"/>
    <w:rsid w:val="00643205"/>
    <w:rsid w:val="006432B4"/>
    <w:rsid w:val="0064352B"/>
    <w:rsid w:val="0064362F"/>
    <w:rsid w:val="0064380E"/>
    <w:rsid w:val="00643A22"/>
    <w:rsid w:val="00643A2A"/>
    <w:rsid w:val="00643A5C"/>
    <w:rsid w:val="00643AC6"/>
    <w:rsid w:val="00643C85"/>
    <w:rsid w:val="00643F1E"/>
    <w:rsid w:val="00643F44"/>
    <w:rsid w:val="006442A2"/>
    <w:rsid w:val="0064438F"/>
    <w:rsid w:val="00644402"/>
    <w:rsid w:val="006444D4"/>
    <w:rsid w:val="00644A87"/>
    <w:rsid w:val="0064509B"/>
    <w:rsid w:val="006450E2"/>
    <w:rsid w:val="006451E0"/>
    <w:rsid w:val="0064546A"/>
    <w:rsid w:val="006460BE"/>
    <w:rsid w:val="006463E1"/>
    <w:rsid w:val="00646817"/>
    <w:rsid w:val="00646BA0"/>
    <w:rsid w:val="00646E00"/>
    <w:rsid w:val="0064730D"/>
    <w:rsid w:val="006475DD"/>
    <w:rsid w:val="00647B6D"/>
    <w:rsid w:val="00647D06"/>
    <w:rsid w:val="00647F48"/>
    <w:rsid w:val="00650478"/>
    <w:rsid w:val="006506A4"/>
    <w:rsid w:val="00650986"/>
    <w:rsid w:val="00650BCA"/>
    <w:rsid w:val="00650BF2"/>
    <w:rsid w:val="00650D8E"/>
    <w:rsid w:val="00650DCF"/>
    <w:rsid w:val="00650F9E"/>
    <w:rsid w:val="00650FDC"/>
    <w:rsid w:val="0065111F"/>
    <w:rsid w:val="00651364"/>
    <w:rsid w:val="00651682"/>
    <w:rsid w:val="006518D4"/>
    <w:rsid w:val="00651A59"/>
    <w:rsid w:val="00651B16"/>
    <w:rsid w:val="00651D38"/>
    <w:rsid w:val="006520BB"/>
    <w:rsid w:val="006520DA"/>
    <w:rsid w:val="006522B0"/>
    <w:rsid w:val="0065251D"/>
    <w:rsid w:val="006525F8"/>
    <w:rsid w:val="00652806"/>
    <w:rsid w:val="00652BAB"/>
    <w:rsid w:val="006532A2"/>
    <w:rsid w:val="006532AD"/>
    <w:rsid w:val="00653518"/>
    <w:rsid w:val="00653CCD"/>
    <w:rsid w:val="00653D36"/>
    <w:rsid w:val="00653EF0"/>
    <w:rsid w:val="006548AB"/>
    <w:rsid w:val="006549D7"/>
    <w:rsid w:val="00654C26"/>
    <w:rsid w:val="00655088"/>
    <w:rsid w:val="0065538F"/>
    <w:rsid w:val="00655843"/>
    <w:rsid w:val="006558B2"/>
    <w:rsid w:val="0065593C"/>
    <w:rsid w:val="00655CF3"/>
    <w:rsid w:val="00655DCD"/>
    <w:rsid w:val="00655FC0"/>
    <w:rsid w:val="00656113"/>
    <w:rsid w:val="00656139"/>
    <w:rsid w:val="006562A7"/>
    <w:rsid w:val="006562AA"/>
    <w:rsid w:val="00656300"/>
    <w:rsid w:val="0065688E"/>
    <w:rsid w:val="006569E6"/>
    <w:rsid w:val="00656BC4"/>
    <w:rsid w:val="00656C9F"/>
    <w:rsid w:val="00656CF9"/>
    <w:rsid w:val="00656DD4"/>
    <w:rsid w:val="00656F5F"/>
    <w:rsid w:val="00657988"/>
    <w:rsid w:val="00657A9A"/>
    <w:rsid w:val="00657C41"/>
    <w:rsid w:val="0066002C"/>
    <w:rsid w:val="0066006A"/>
    <w:rsid w:val="0066085F"/>
    <w:rsid w:val="00660B8F"/>
    <w:rsid w:val="00661094"/>
    <w:rsid w:val="006610DD"/>
    <w:rsid w:val="00661178"/>
    <w:rsid w:val="006611DD"/>
    <w:rsid w:val="006611E2"/>
    <w:rsid w:val="00661691"/>
    <w:rsid w:val="006617A1"/>
    <w:rsid w:val="0066199F"/>
    <w:rsid w:val="00661CFB"/>
    <w:rsid w:val="00661D94"/>
    <w:rsid w:val="006623C8"/>
    <w:rsid w:val="006625AF"/>
    <w:rsid w:val="00662791"/>
    <w:rsid w:val="00662B43"/>
    <w:rsid w:val="00662D27"/>
    <w:rsid w:val="00662DB7"/>
    <w:rsid w:val="00662EF5"/>
    <w:rsid w:val="006630BE"/>
    <w:rsid w:val="00663114"/>
    <w:rsid w:val="0066319E"/>
    <w:rsid w:val="00663A37"/>
    <w:rsid w:val="00663D1B"/>
    <w:rsid w:val="00663FBD"/>
    <w:rsid w:val="006640F7"/>
    <w:rsid w:val="00664140"/>
    <w:rsid w:val="006643DE"/>
    <w:rsid w:val="00664C63"/>
    <w:rsid w:val="00664D81"/>
    <w:rsid w:val="00664DCF"/>
    <w:rsid w:val="006650D5"/>
    <w:rsid w:val="006658EF"/>
    <w:rsid w:val="00665D2B"/>
    <w:rsid w:val="0066610F"/>
    <w:rsid w:val="006662C8"/>
    <w:rsid w:val="0066657E"/>
    <w:rsid w:val="00666672"/>
    <w:rsid w:val="00666698"/>
    <w:rsid w:val="00666E11"/>
    <w:rsid w:val="00667160"/>
    <w:rsid w:val="0066725B"/>
    <w:rsid w:val="006672DF"/>
    <w:rsid w:val="00667439"/>
    <w:rsid w:val="00667554"/>
    <w:rsid w:val="00667A59"/>
    <w:rsid w:val="006702E8"/>
    <w:rsid w:val="0067057F"/>
    <w:rsid w:val="006708BC"/>
    <w:rsid w:val="00670EBB"/>
    <w:rsid w:val="0067102C"/>
    <w:rsid w:val="006712BC"/>
    <w:rsid w:val="006715E7"/>
    <w:rsid w:val="00671A4C"/>
    <w:rsid w:val="00671BA3"/>
    <w:rsid w:val="0067206E"/>
    <w:rsid w:val="006723C8"/>
    <w:rsid w:val="006724D1"/>
    <w:rsid w:val="0067258A"/>
    <w:rsid w:val="00673282"/>
    <w:rsid w:val="00673452"/>
    <w:rsid w:val="0067357A"/>
    <w:rsid w:val="0067368D"/>
    <w:rsid w:val="00673821"/>
    <w:rsid w:val="00673E8C"/>
    <w:rsid w:val="00674118"/>
    <w:rsid w:val="006742FA"/>
    <w:rsid w:val="00674C29"/>
    <w:rsid w:val="00674E2D"/>
    <w:rsid w:val="00674F7C"/>
    <w:rsid w:val="0067522D"/>
    <w:rsid w:val="0067580D"/>
    <w:rsid w:val="006759D3"/>
    <w:rsid w:val="006760E7"/>
    <w:rsid w:val="00676363"/>
    <w:rsid w:val="006763E4"/>
    <w:rsid w:val="006766E6"/>
    <w:rsid w:val="00676AD3"/>
    <w:rsid w:val="00676B53"/>
    <w:rsid w:val="00676BCE"/>
    <w:rsid w:val="00677C9B"/>
    <w:rsid w:val="00677CDA"/>
    <w:rsid w:val="00677E73"/>
    <w:rsid w:val="00680071"/>
    <w:rsid w:val="00680189"/>
    <w:rsid w:val="006803D6"/>
    <w:rsid w:val="0068088A"/>
    <w:rsid w:val="00680B00"/>
    <w:rsid w:val="00680B55"/>
    <w:rsid w:val="00680B89"/>
    <w:rsid w:val="00680BD7"/>
    <w:rsid w:val="00680BEC"/>
    <w:rsid w:val="0068163F"/>
    <w:rsid w:val="0068181B"/>
    <w:rsid w:val="0068193A"/>
    <w:rsid w:val="00681A62"/>
    <w:rsid w:val="00681B7D"/>
    <w:rsid w:val="00681F98"/>
    <w:rsid w:val="006821CA"/>
    <w:rsid w:val="0068230D"/>
    <w:rsid w:val="00682C98"/>
    <w:rsid w:val="00682E72"/>
    <w:rsid w:val="00683153"/>
    <w:rsid w:val="00683461"/>
    <w:rsid w:val="006837B0"/>
    <w:rsid w:val="006839CB"/>
    <w:rsid w:val="00683C45"/>
    <w:rsid w:val="006848C5"/>
    <w:rsid w:val="00684E3A"/>
    <w:rsid w:val="006851E5"/>
    <w:rsid w:val="006855A9"/>
    <w:rsid w:val="006855F0"/>
    <w:rsid w:val="006859E2"/>
    <w:rsid w:val="00685A94"/>
    <w:rsid w:val="00685D5A"/>
    <w:rsid w:val="00686067"/>
    <w:rsid w:val="00686436"/>
    <w:rsid w:val="006865F2"/>
    <w:rsid w:val="00686761"/>
    <w:rsid w:val="00686DC9"/>
    <w:rsid w:val="00686ED8"/>
    <w:rsid w:val="00686F5F"/>
    <w:rsid w:val="006871E7"/>
    <w:rsid w:val="00687261"/>
    <w:rsid w:val="0068742F"/>
    <w:rsid w:val="00687753"/>
    <w:rsid w:val="0068777E"/>
    <w:rsid w:val="006879FC"/>
    <w:rsid w:val="00687EE3"/>
    <w:rsid w:val="0069037D"/>
    <w:rsid w:val="00690CAD"/>
    <w:rsid w:val="00690D54"/>
    <w:rsid w:val="006911CA"/>
    <w:rsid w:val="00691242"/>
    <w:rsid w:val="006915A2"/>
    <w:rsid w:val="00691818"/>
    <w:rsid w:val="006918AE"/>
    <w:rsid w:val="006919B4"/>
    <w:rsid w:val="00691F28"/>
    <w:rsid w:val="00692231"/>
    <w:rsid w:val="00692447"/>
    <w:rsid w:val="00692573"/>
    <w:rsid w:val="0069278D"/>
    <w:rsid w:val="006929E0"/>
    <w:rsid w:val="00692A42"/>
    <w:rsid w:val="0069357F"/>
    <w:rsid w:val="006935E9"/>
    <w:rsid w:val="0069367D"/>
    <w:rsid w:val="00693712"/>
    <w:rsid w:val="00693782"/>
    <w:rsid w:val="0069395D"/>
    <w:rsid w:val="00693AB7"/>
    <w:rsid w:val="00693FBA"/>
    <w:rsid w:val="00694420"/>
    <w:rsid w:val="0069446D"/>
    <w:rsid w:val="00694477"/>
    <w:rsid w:val="0069454E"/>
    <w:rsid w:val="006945ED"/>
    <w:rsid w:val="00695212"/>
    <w:rsid w:val="0069532D"/>
    <w:rsid w:val="00695545"/>
    <w:rsid w:val="00695649"/>
    <w:rsid w:val="00695BF4"/>
    <w:rsid w:val="00695C65"/>
    <w:rsid w:val="00695CC8"/>
    <w:rsid w:val="0069608A"/>
    <w:rsid w:val="006962D9"/>
    <w:rsid w:val="00696A05"/>
    <w:rsid w:val="00696A61"/>
    <w:rsid w:val="00696FC4"/>
    <w:rsid w:val="006973B7"/>
    <w:rsid w:val="00697741"/>
    <w:rsid w:val="00697B09"/>
    <w:rsid w:val="00697B5F"/>
    <w:rsid w:val="00697E1C"/>
    <w:rsid w:val="006A0582"/>
    <w:rsid w:val="006A0857"/>
    <w:rsid w:val="006A08DE"/>
    <w:rsid w:val="006A0947"/>
    <w:rsid w:val="006A10D6"/>
    <w:rsid w:val="006A111C"/>
    <w:rsid w:val="006A16AE"/>
    <w:rsid w:val="006A1812"/>
    <w:rsid w:val="006A1874"/>
    <w:rsid w:val="006A1891"/>
    <w:rsid w:val="006A192F"/>
    <w:rsid w:val="006A1A6A"/>
    <w:rsid w:val="006A1A7E"/>
    <w:rsid w:val="006A2876"/>
    <w:rsid w:val="006A3692"/>
    <w:rsid w:val="006A3702"/>
    <w:rsid w:val="006A3A90"/>
    <w:rsid w:val="006A3F9B"/>
    <w:rsid w:val="006A3FC6"/>
    <w:rsid w:val="006A4105"/>
    <w:rsid w:val="006A41F7"/>
    <w:rsid w:val="006A4419"/>
    <w:rsid w:val="006A4621"/>
    <w:rsid w:val="006A48C4"/>
    <w:rsid w:val="006A4AAF"/>
    <w:rsid w:val="006A4E00"/>
    <w:rsid w:val="006A4F2A"/>
    <w:rsid w:val="006A50EC"/>
    <w:rsid w:val="006A5166"/>
    <w:rsid w:val="006A526E"/>
    <w:rsid w:val="006A5320"/>
    <w:rsid w:val="006A5366"/>
    <w:rsid w:val="006A5948"/>
    <w:rsid w:val="006A5A23"/>
    <w:rsid w:val="006A5B94"/>
    <w:rsid w:val="006A612A"/>
    <w:rsid w:val="006A6278"/>
    <w:rsid w:val="006A64DB"/>
    <w:rsid w:val="006A6786"/>
    <w:rsid w:val="006A6815"/>
    <w:rsid w:val="006A68A8"/>
    <w:rsid w:val="006A6946"/>
    <w:rsid w:val="006A6C88"/>
    <w:rsid w:val="006A6CBB"/>
    <w:rsid w:val="006A71A5"/>
    <w:rsid w:val="006A728D"/>
    <w:rsid w:val="006A75F1"/>
    <w:rsid w:val="006A76F6"/>
    <w:rsid w:val="006A7754"/>
    <w:rsid w:val="006A7A7D"/>
    <w:rsid w:val="006A7F9B"/>
    <w:rsid w:val="006B0252"/>
    <w:rsid w:val="006B0782"/>
    <w:rsid w:val="006B0863"/>
    <w:rsid w:val="006B0A75"/>
    <w:rsid w:val="006B0F2E"/>
    <w:rsid w:val="006B1218"/>
    <w:rsid w:val="006B150E"/>
    <w:rsid w:val="006B165E"/>
    <w:rsid w:val="006B2522"/>
    <w:rsid w:val="006B25F7"/>
    <w:rsid w:val="006B2A2D"/>
    <w:rsid w:val="006B2E7F"/>
    <w:rsid w:val="006B3163"/>
    <w:rsid w:val="006B3626"/>
    <w:rsid w:val="006B3852"/>
    <w:rsid w:val="006B3952"/>
    <w:rsid w:val="006B3C07"/>
    <w:rsid w:val="006B3ECE"/>
    <w:rsid w:val="006B3EEE"/>
    <w:rsid w:val="006B3FAD"/>
    <w:rsid w:val="006B3FF4"/>
    <w:rsid w:val="006B4293"/>
    <w:rsid w:val="006B4896"/>
    <w:rsid w:val="006B4A3C"/>
    <w:rsid w:val="006B4AD0"/>
    <w:rsid w:val="006B52C4"/>
    <w:rsid w:val="006B5802"/>
    <w:rsid w:val="006B5A0B"/>
    <w:rsid w:val="006B5AC4"/>
    <w:rsid w:val="006B5CDF"/>
    <w:rsid w:val="006B5D02"/>
    <w:rsid w:val="006B673E"/>
    <w:rsid w:val="006B6860"/>
    <w:rsid w:val="006B69A1"/>
    <w:rsid w:val="006B7371"/>
    <w:rsid w:val="006B7671"/>
    <w:rsid w:val="006B7926"/>
    <w:rsid w:val="006B7E65"/>
    <w:rsid w:val="006C00D0"/>
    <w:rsid w:val="006C0391"/>
    <w:rsid w:val="006C06E3"/>
    <w:rsid w:val="006C0952"/>
    <w:rsid w:val="006C0AE6"/>
    <w:rsid w:val="006C0D63"/>
    <w:rsid w:val="006C0EF4"/>
    <w:rsid w:val="006C1109"/>
    <w:rsid w:val="006C12BB"/>
    <w:rsid w:val="006C1969"/>
    <w:rsid w:val="006C27FC"/>
    <w:rsid w:val="006C287C"/>
    <w:rsid w:val="006C2B15"/>
    <w:rsid w:val="006C2C60"/>
    <w:rsid w:val="006C2D76"/>
    <w:rsid w:val="006C2FAD"/>
    <w:rsid w:val="006C2FFA"/>
    <w:rsid w:val="006C3425"/>
    <w:rsid w:val="006C3D18"/>
    <w:rsid w:val="006C3F50"/>
    <w:rsid w:val="006C3F5B"/>
    <w:rsid w:val="006C3F5E"/>
    <w:rsid w:val="006C4092"/>
    <w:rsid w:val="006C40CB"/>
    <w:rsid w:val="006C4287"/>
    <w:rsid w:val="006C4379"/>
    <w:rsid w:val="006C43ED"/>
    <w:rsid w:val="006C45AC"/>
    <w:rsid w:val="006C478A"/>
    <w:rsid w:val="006C47D9"/>
    <w:rsid w:val="006C49CD"/>
    <w:rsid w:val="006C4E11"/>
    <w:rsid w:val="006C4EB8"/>
    <w:rsid w:val="006C5065"/>
    <w:rsid w:val="006C521C"/>
    <w:rsid w:val="006C5464"/>
    <w:rsid w:val="006C5580"/>
    <w:rsid w:val="006C5731"/>
    <w:rsid w:val="006C5C3C"/>
    <w:rsid w:val="006C5D97"/>
    <w:rsid w:val="006C5F11"/>
    <w:rsid w:val="006C63D9"/>
    <w:rsid w:val="006C6409"/>
    <w:rsid w:val="006C6AEF"/>
    <w:rsid w:val="006C702F"/>
    <w:rsid w:val="006C70D0"/>
    <w:rsid w:val="006C76A5"/>
    <w:rsid w:val="006C78EF"/>
    <w:rsid w:val="006C7987"/>
    <w:rsid w:val="006C7D2E"/>
    <w:rsid w:val="006D01DA"/>
    <w:rsid w:val="006D03C3"/>
    <w:rsid w:val="006D0415"/>
    <w:rsid w:val="006D04D3"/>
    <w:rsid w:val="006D0797"/>
    <w:rsid w:val="006D085A"/>
    <w:rsid w:val="006D11E7"/>
    <w:rsid w:val="006D1902"/>
    <w:rsid w:val="006D1961"/>
    <w:rsid w:val="006D19FB"/>
    <w:rsid w:val="006D1EC0"/>
    <w:rsid w:val="006D1FA9"/>
    <w:rsid w:val="006D2342"/>
    <w:rsid w:val="006D280E"/>
    <w:rsid w:val="006D293A"/>
    <w:rsid w:val="006D2DD7"/>
    <w:rsid w:val="006D2F0D"/>
    <w:rsid w:val="006D2F37"/>
    <w:rsid w:val="006D31F6"/>
    <w:rsid w:val="006D35B3"/>
    <w:rsid w:val="006D38F2"/>
    <w:rsid w:val="006D39B4"/>
    <w:rsid w:val="006D3E1C"/>
    <w:rsid w:val="006D421B"/>
    <w:rsid w:val="006D429D"/>
    <w:rsid w:val="006D5382"/>
    <w:rsid w:val="006D53AF"/>
    <w:rsid w:val="006D5A81"/>
    <w:rsid w:val="006D5D4E"/>
    <w:rsid w:val="006D5FB8"/>
    <w:rsid w:val="006D6034"/>
    <w:rsid w:val="006D614F"/>
    <w:rsid w:val="006D6172"/>
    <w:rsid w:val="006D62B2"/>
    <w:rsid w:val="006D6994"/>
    <w:rsid w:val="006D6A5C"/>
    <w:rsid w:val="006D7150"/>
    <w:rsid w:val="006D72D3"/>
    <w:rsid w:val="006D750C"/>
    <w:rsid w:val="006D79F3"/>
    <w:rsid w:val="006D7F81"/>
    <w:rsid w:val="006D7F8A"/>
    <w:rsid w:val="006E0308"/>
    <w:rsid w:val="006E03A1"/>
    <w:rsid w:val="006E045B"/>
    <w:rsid w:val="006E0533"/>
    <w:rsid w:val="006E0555"/>
    <w:rsid w:val="006E08B0"/>
    <w:rsid w:val="006E0914"/>
    <w:rsid w:val="006E094D"/>
    <w:rsid w:val="006E099C"/>
    <w:rsid w:val="006E0C18"/>
    <w:rsid w:val="006E0D11"/>
    <w:rsid w:val="006E0F71"/>
    <w:rsid w:val="006E0FD1"/>
    <w:rsid w:val="006E0FD5"/>
    <w:rsid w:val="006E1338"/>
    <w:rsid w:val="006E17D1"/>
    <w:rsid w:val="006E18F5"/>
    <w:rsid w:val="006E1D1E"/>
    <w:rsid w:val="006E213A"/>
    <w:rsid w:val="006E260A"/>
    <w:rsid w:val="006E28C2"/>
    <w:rsid w:val="006E295F"/>
    <w:rsid w:val="006E2D09"/>
    <w:rsid w:val="006E2DD7"/>
    <w:rsid w:val="006E358C"/>
    <w:rsid w:val="006E3820"/>
    <w:rsid w:val="006E3859"/>
    <w:rsid w:val="006E38D4"/>
    <w:rsid w:val="006E3A37"/>
    <w:rsid w:val="006E3AE9"/>
    <w:rsid w:val="006E4009"/>
    <w:rsid w:val="006E42B6"/>
    <w:rsid w:val="006E485B"/>
    <w:rsid w:val="006E49D2"/>
    <w:rsid w:val="006E4CEA"/>
    <w:rsid w:val="006E4D70"/>
    <w:rsid w:val="006E4DB0"/>
    <w:rsid w:val="006E5037"/>
    <w:rsid w:val="006E5E0B"/>
    <w:rsid w:val="006E61CC"/>
    <w:rsid w:val="006E6214"/>
    <w:rsid w:val="006E6665"/>
    <w:rsid w:val="006E67ED"/>
    <w:rsid w:val="006E6810"/>
    <w:rsid w:val="006E6957"/>
    <w:rsid w:val="006E6BE5"/>
    <w:rsid w:val="006E6EF8"/>
    <w:rsid w:val="006E72C4"/>
    <w:rsid w:val="006E768E"/>
    <w:rsid w:val="006E7757"/>
    <w:rsid w:val="006E77BF"/>
    <w:rsid w:val="006E77D0"/>
    <w:rsid w:val="006E7851"/>
    <w:rsid w:val="006E7978"/>
    <w:rsid w:val="006E7C88"/>
    <w:rsid w:val="006E7DE9"/>
    <w:rsid w:val="006E7E74"/>
    <w:rsid w:val="006E7EB5"/>
    <w:rsid w:val="006F018D"/>
    <w:rsid w:val="006F0351"/>
    <w:rsid w:val="006F0DB4"/>
    <w:rsid w:val="006F1920"/>
    <w:rsid w:val="006F201E"/>
    <w:rsid w:val="006F2B04"/>
    <w:rsid w:val="006F2BB5"/>
    <w:rsid w:val="006F2DDC"/>
    <w:rsid w:val="006F2E76"/>
    <w:rsid w:val="006F3276"/>
    <w:rsid w:val="006F3351"/>
    <w:rsid w:val="006F3941"/>
    <w:rsid w:val="006F3D9F"/>
    <w:rsid w:val="006F3DE5"/>
    <w:rsid w:val="006F407E"/>
    <w:rsid w:val="006F4572"/>
    <w:rsid w:val="006F4591"/>
    <w:rsid w:val="006F46BD"/>
    <w:rsid w:val="006F480C"/>
    <w:rsid w:val="006F4BC1"/>
    <w:rsid w:val="006F58E6"/>
    <w:rsid w:val="006F5A6A"/>
    <w:rsid w:val="006F6204"/>
    <w:rsid w:val="006F624C"/>
    <w:rsid w:val="006F69CD"/>
    <w:rsid w:val="006F6EF3"/>
    <w:rsid w:val="006F6FB0"/>
    <w:rsid w:val="006F7062"/>
    <w:rsid w:val="006F7159"/>
    <w:rsid w:val="006F722F"/>
    <w:rsid w:val="006F74EA"/>
    <w:rsid w:val="006F7539"/>
    <w:rsid w:val="006F7660"/>
    <w:rsid w:val="006F7728"/>
    <w:rsid w:val="006F7971"/>
    <w:rsid w:val="006F7A6F"/>
    <w:rsid w:val="006F7AF7"/>
    <w:rsid w:val="006F7F4A"/>
    <w:rsid w:val="0070008E"/>
    <w:rsid w:val="00700176"/>
    <w:rsid w:val="00700357"/>
    <w:rsid w:val="0070065C"/>
    <w:rsid w:val="00700775"/>
    <w:rsid w:val="007008F5"/>
    <w:rsid w:val="00700F33"/>
    <w:rsid w:val="007013EE"/>
    <w:rsid w:val="0070152B"/>
    <w:rsid w:val="007015BF"/>
    <w:rsid w:val="0070174F"/>
    <w:rsid w:val="00701777"/>
    <w:rsid w:val="00701832"/>
    <w:rsid w:val="00701A82"/>
    <w:rsid w:val="00701EF5"/>
    <w:rsid w:val="00701FE0"/>
    <w:rsid w:val="00702695"/>
    <w:rsid w:val="00702C63"/>
    <w:rsid w:val="00702CB6"/>
    <w:rsid w:val="00702CF6"/>
    <w:rsid w:val="00703381"/>
    <w:rsid w:val="00703423"/>
    <w:rsid w:val="007035A6"/>
    <w:rsid w:val="00703925"/>
    <w:rsid w:val="0070485A"/>
    <w:rsid w:val="0070498B"/>
    <w:rsid w:val="00704A51"/>
    <w:rsid w:val="00704B0B"/>
    <w:rsid w:val="00704DDC"/>
    <w:rsid w:val="00704E53"/>
    <w:rsid w:val="0070518D"/>
    <w:rsid w:val="0070533E"/>
    <w:rsid w:val="0070535F"/>
    <w:rsid w:val="00705629"/>
    <w:rsid w:val="007057DB"/>
    <w:rsid w:val="0070596C"/>
    <w:rsid w:val="00705B75"/>
    <w:rsid w:val="00705EA4"/>
    <w:rsid w:val="00705FD2"/>
    <w:rsid w:val="007060B5"/>
    <w:rsid w:val="00706162"/>
    <w:rsid w:val="0070660E"/>
    <w:rsid w:val="00706907"/>
    <w:rsid w:val="00706AC8"/>
    <w:rsid w:val="00706AD3"/>
    <w:rsid w:val="00706B6F"/>
    <w:rsid w:val="00706D9C"/>
    <w:rsid w:val="00706E1B"/>
    <w:rsid w:val="00706FF7"/>
    <w:rsid w:val="007072AC"/>
    <w:rsid w:val="00707363"/>
    <w:rsid w:val="007073DE"/>
    <w:rsid w:val="00707687"/>
    <w:rsid w:val="00707B99"/>
    <w:rsid w:val="00707DF6"/>
    <w:rsid w:val="00707F0B"/>
    <w:rsid w:val="007101EE"/>
    <w:rsid w:val="00710267"/>
    <w:rsid w:val="007103E8"/>
    <w:rsid w:val="007105B0"/>
    <w:rsid w:val="007105D9"/>
    <w:rsid w:val="00710724"/>
    <w:rsid w:val="007107F4"/>
    <w:rsid w:val="007109F9"/>
    <w:rsid w:val="00710C1A"/>
    <w:rsid w:val="00710C26"/>
    <w:rsid w:val="00710C76"/>
    <w:rsid w:val="00710CB2"/>
    <w:rsid w:val="00711575"/>
    <w:rsid w:val="0071186B"/>
    <w:rsid w:val="0071220E"/>
    <w:rsid w:val="00712728"/>
    <w:rsid w:val="00712B61"/>
    <w:rsid w:val="007131D9"/>
    <w:rsid w:val="00713376"/>
    <w:rsid w:val="00713908"/>
    <w:rsid w:val="00713D4B"/>
    <w:rsid w:val="00713E00"/>
    <w:rsid w:val="007142C2"/>
    <w:rsid w:val="00714FD6"/>
    <w:rsid w:val="0071519F"/>
    <w:rsid w:val="007153B1"/>
    <w:rsid w:val="0071567E"/>
    <w:rsid w:val="007157E7"/>
    <w:rsid w:val="007159B6"/>
    <w:rsid w:val="00715DD5"/>
    <w:rsid w:val="00716576"/>
    <w:rsid w:val="00716AE3"/>
    <w:rsid w:val="00716F69"/>
    <w:rsid w:val="0071703C"/>
    <w:rsid w:val="00717152"/>
    <w:rsid w:val="00717234"/>
    <w:rsid w:val="00717237"/>
    <w:rsid w:val="0071729B"/>
    <w:rsid w:val="00717A72"/>
    <w:rsid w:val="00717B0F"/>
    <w:rsid w:val="00717E54"/>
    <w:rsid w:val="007202E9"/>
    <w:rsid w:val="007203B9"/>
    <w:rsid w:val="00720860"/>
    <w:rsid w:val="00720BEB"/>
    <w:rsid w:val="007210BD"/>
    <w:rsid w:val="0072115B"/>
    <w:rsid w:val="0072160D"/>
    <w:rsid w:val="00721C0F"/>
    <w:rsid w:val="00721CAE"/>
    <w:rsid w:val="00721E9F"/>
    <w:rsid w:val="00721EDB"/>
    <w:rsid w:val="00721F23"/>
    <w:rsid w:val="0072203B"/>
    <w:rsid w:val="0072219C"/>
    <w:rsid w:val="00722777"/>
    <w:rsid w:val="007227BF"/>
    <w:rsid w:val="007228D1"/>
    <w:rsid w:val="00722CE1"/>
    <w:rsid w:val="00722FBA"/>
    <w:rsid w:val="007231E6"/>
    <w:rsid w:val="00723667"/>
    <w:rsid w:val="00723721"/>
    <w:rsid w:val="00723AA9"/>
    <w:rsid w:val="00723B4A"/>
    <w:rsid w:val="00723B58"/>
    <w:rsid w:val="00723EEE"/>
    <w:rsid w:val="007243E9"/>
    <w:rsid w:val="0072467C"/>
    <w:rsid w:val="007249BB"/>
    <w:rsid w:val="00724A25"/>
    <w:rsid w:val="007251E7"/>
    <w:rsid w:val="00725236"/>
    <w:rsid w:val="007253D1"/>
    <w:rsid w:val="00725698"/>
    <w:rsid w:val="00725E0D"/>
    <w:rsid w:val="0072614F"/>
    <w:rsid w:val="0072636C"/>
    <w:rsid w:val="00726399"/>
    <w:rsid w:val="007263FD"/>
    <w:rsid w:val="00726421"/>
    <w:rsid w:val="007269E8"/>
    <w:rsid w:val="00726EA2"/>
    <w:rsid w:val="00726EC4"/>
    <w:rsid w:val="007274A3"/>
    <w:rsid w:val="007275DE"/>
    <w:rsid w:val="0073008C"/>
    <w:rsid w:val="007303CC"/>
    <w:rsid w:val="0073048E"/>
    <w:rsid w:val="00730883"/>
    <w:rsid w:val="00730D10"/>
    <w:rsid w:val="0073157B"/>
    <w:rsid w:val="007315CE"/>
    <w:rsid w:val="00731690"/>
    <w:rsid w:val="0073191D"/>
    <w:rsid w:val="0073195C"/>
    <w:rsid w:val="00731A85"/>
    <w:rsid w:val="00731D2A"/>
    <w:rsid w:val="00731FF9"/>
    <w:rsid w:val="007320D3"/>
    <w:rsid w:val="007321BC"/>
    <w:rsid w:val="007323F9"/>
    <w:rsid w:val="00732414"/>
    <w:rsid w:val="007324A6"/>
    <w:rsid w:val="0073258E"/>
    <w:rsid w:val="007329AC"/>
    <w:rsid w:val="00732A3C"/>
    <w:rsid w:val="00732EBF"/>
    <w:rsid w:val="00733371"/>
    <w:rsid w:val="00733820"/>
    <w:rsid w:val="00733A6F"/>
    <w:rsid w:val="00733DD4"/>
    <w:rsid w:val="00733F3D"/>
    <w:rsid w:val="00734440"/>
    <w:rsid w:val="007349F7"/>
    <w:rsid w:val="00734A88"/>
    <w:rsid w:val="00734FB0"/>
    <w:rsid w:val="0073512F"/>
    <w:rsid w:val="0073559B"/>
    <w:rsid w:val="0073593B"/>
    <w:rsid w:val="00735A4B"/>
    <w:rsid w:val="00735C01"/>
    <w:rsid w:val="00735F4D"/>
    <w:rsid w:val="00735F54"/>
    <w:rsid w:val="00736413"/>
    <w:rsid w:val="0073654A"/>
    <w:rsid w:val="0073696B"/>
    <w:rsid w:val="00736CD8"/>
    <w:rsid w:val="00736FF1"/>
    <w:rsid w:val="007373DB"/>
    <w:rsid w:val="007373DD"/>
    <w:rsid w:val="0073775D"/>
    <w:rsid w:val="00737979"/>
    <w:rsid w:val="00737A4D"/>
    <w:rsid w:val="00737F34"/>
    <w:rsid w:val="00737FFC"/>
    <w:rsid w:val="007400BB"/>
    <w:rsid w:val="00740245"/>
    <w:rsid w:val="00740750"/>
    <w:rsid w:val="00740D61"/>
    <w:rsid w:val="007410F0"/>
    <w:rsid w:val="0074134E"/>
    <w:rsid w:val="00742387"/>
    <w:rsid w:val="0074259F"/>
    <w:rsid w:val="007425C2"/>
    <w:rsid w:val="007428EF"/>
    <w:rsid w:val="00742FA7"/>
    <w:rsid w:val="00743367"/>
    <w:rsid w:val="007433B2"/>
    <w:rsid w:val="007438AC"/>
    <w:rsid w:val="00744143"/>
    <w:rsid w:val="0074444E"/>
    <w:rsid w:val="007444AC"/>
    <w:rsid w:val="00744A0B"/>
    <w:rsid w:val="00744DDF"/>
    <w:rsid w:val="00744EC9"/>
    <w:rsid w:val="007452C1"/>
    <w:rsid w:val="0074564E"/>
    <w:rsid w:val="007458E3"/>
    <w:rsid w:val="00745BAD"/>
    <w:rsid w:val="00745DF5"/>
    <w:rsid w:val="00746476"/>
    <w:rsid w:val="007464C5"/>
    <w:rsid w:val="007464FE"/>
    <w:rsid w:val="00746761"/>
    <w:rsid w:val="007467BC"/>
    <w:rsid w:val="00746813"/>
    <w:rsid w:val="0074698B"/>
    <w:rsid w:val="00746AB1"/>
    <w:rsid w:val="00746D54"/>
    <w:rsid w:val="00746FB6"/>
    <w:rsid w:val="0074706B"/>
    <w:rsid w:val="00747149"/>
    <w:rsid w:val="007473CB"/>
    <w:rsid w:val="00747706"/>
    <w:rsid w:val="00747766"/>
    <w:rsid w:val="007477D5"/>
    <w:rsid w:val="007477DE"/>
    <w:rsid w:val="00747969"/>
    <w:rsid w:val="007479A7"/>
    <w:rsid w:val="00747CE8"/>
    <w:rsid w:val="00747D79"/>
    <w:rsid w:val="00750597"/>
    <w:rsid w:val="007507C9"/>
    <w:rsid w:val="00750B29"/>
    <w:rsid w:val="00750F10"/>
    <w:rsid w:val="0075103E"/>
    <w:rsid w:val="0075162C"/>
    <w:rsid w:val="00751885"/>
    <w:rsid w:val="00751A95"/>
    <w:rsid w:val="00751EBA"/>
    <w:rsid w:val="00752226"/>
    <w:rsid w:val="0075238B"/>
    <w:rsid w:val="007523DB"/>
    <w:rsid w:val="00752518"/>
    <w:rsid w:val="0075285A"/>
    <w:rsid w:val="00752B3A"/>
    <w:rsid w:val="007530FF"/>
    <w:rsid w:val="00753CCA"/>
    <w:rsid w:val="00753D10"/>
    <w:rsid w:val="00754409"/>
    <w:rsid w:val="00754C3F"/>
    <w:rsid w:val="007555C6"/>
    <w:rsid w:val="00755770"/>
    <w:rsid w:val="007558AF"/>
    <w:rsid w:val="007566C4"/>
    <w:rsid w:val="007567D2"/>
    <w:rsid w:val="007569C1"/>
    <w:rsid w:val="0075735F"/>
    <w:rsid w:val="0075741B"/>
    <w:rsid w:val="00757617"/>
    <w:rsid w:val="00757708"/>
    <w:rsid w:val="00757867"/>
    <w:rsid w:val="00760103"/>
    <w:rsid w:val="00760164"/>
    <w:rsid w:val="00760525"/>
    <w:rsid w:val="00760938"/>
    <w:rsid w:val="00760CCB"/>
    <w:rsid w:val="00760FF2"/>
    <w:rsid w:val="00761009"/>
    <w:rsid w:val="00761431"/>
    <w:rsid w:val="007617A1"/>
    <w:rsid w:val="0076193F"/>
    <w:rsid w:val="007619E3"/>
    <w:rsid w:val="00761EF6"/>
    <w:rsid w:val="00761F97"/>
    <w:rsid w:val="00762043"/>
    <w:rsid w:val="00762150"/>
    <w:rsid w:val="00762191"/>
    <w:rsid w:val="007629AA"/>
    <w:rsid w:val="00762A94"/>
    <w:rsid w:val="00762D50"/>
    <w:rsid w:val="00763599"/>
    <w:rsid w:val="0076364B"/>
    <w:rsid w:val="007637CA"/>
    <w:rsid w:val="00763B09"/>
    <w:rsid w:val="00764711"/>
    <w:rsid w:val="0076582B"/>
    <w:rsid w:val="00765CB8"/>
    <w:rsid w:val="00765CFA"/>
    <w:rsid w:val="00765F65"/>
    <w:rsid w:val="007660F3"/>
    <w:rsid w:val="0076613F"/>
    <w:rsid w:val="007661DD"/>
    <w:rsid w:val="0076620A"/>
    <w:rsid w:val="007662FA"/>
    <w:rsid w:val="007663AC"/>
    <w:rsid w:val="00766AC0"/>
    <w:rsid w:val="00766DEF"/>
    <w:rsid w:val="00767034"/>
    <w:rsid w:val="00767142"/>
    <w:rsid w:val="0076719E"/>
    <w:rsid w:val="00767D96"/>
    <w:rsid w:val="00767F34"/>
    <w:rsid w:val="007700AE"/>
    <w:rsid w:val="00770419"/>
    <w:rsid w:val="0077087A"/>
    <w:rsid w:val="00770916"/>
    <w:rsid w:val="00770A32"/>
    <w:rsid w:val="00770CAD"/>
    <w:rsid w:val="00770E28"/>
    <w:rsid w:val="00770E2F"/>
    <w:rsid w:val="00770F01"/>
    <w:rsid w:val="00771124"/>
    <w:rsid w:val="0077135B"/>
    <w:rsid w:val="00771424"/>
    <w:rsid w:val="007714AC"/>
    <w:rsid w:val="0077158F"/>
    <w:rsid w:val="00771AEC"/>
    <w:rsid w:val="00771C49"/>
    <w:rsid w:val="00771CB7"/>
    <w:rsid w:val="00771F73"/>
    <w:rsid w:val="007720B2"/>
    <w:rsid w:val="0077241D"/>
    <w:rsid w:val="007726FF"/>
    <w:rsid w:val="00772C20"/>
    <w:rsid w:val="00772CD7"/>
    <w:rsid w:val="007730FD"/>
    <w:rsid w:val="00773210"/>
    <w:rsid w:val="0077325E"/>
    <w:rsid w:val="0077333C"/>
    <w:rsid w:val="00773670"/>
    <w:rsid w:val="007737D1"/>
    <w:rsid w:val="007738FD"/>
    <w:rsid w:val="0077396A"/>
    <w:rsid w:val="00773BB1"/>
    <w:rsid w:val="00773C5B"/>
    <w:rsid w:val="00774129"/>
    <w:rsid w:val="0077487F"/>
    <w:rsid w:val="00774F38"/>
    <w:rsid w:val="00774F6F"/>
    <w:rsid w:val="0077519F"/>
    <w:rsid w:val="00775386"/>
    <w:rsid w:val="007759E6"/>
    <w:rsid w:val="00775C60"/>
    <w:rsid w:val="00775DD6"/>
    <w:rsid w:val="00776001"/>
    <w:rsid w:val="0077633E"/>
    <w:rsid w:val="00776DED"/>
    <w:rsid w:val="00776E67"/>
    <w:rsid w:val="00776EBE"/>
    <w:rsid w:val="00776F4E"/>
    <w:rsid w:val="00777138"/>
    <w:rsid w:val="007776C9"/>
    <w:rsid w:val="007776FF"/>
    <w:rsid w:val="00777713"/>
    <w:rsid w:val="00777743"/>
    <w:rsid w:val="00777BF4"/>
    <w:rsid w:val="00777E50"/>
    <w:rsid w:val="00777FED"/>
    <w:rsid w:val="0078016F"/>
    <w:rsid w:val="0078044C"/>
    <w:rsid w:val="007804AD"/>
    <w:rsid w:val="0078057D"/>
    <w:rsid w:val="0078089D"/>
    <w:rsid w:val="00780E20"/>
    <w:rsid w:val="00781053"/>
    <w:rsid w:val="007811EF"/>
    <w:rsid w:val="00781266"/>
    <w:rsid w:val="00781365"/>
    <w:rsid w:val="0078149D"/>
    <w:rsid w:val="007814E5"/>
    <w:rsid w:val="0078169C"/>
    <w:rsid w:val="0078180A"/>
    <w:rsid w:val="00781C65"/>
    <w:rsid w:val="00781C84"/>
    <w:rsid w:val="00781E84"/>
    <w:rsid w:val="007820D6"/>
    <w:rsid w:val="00782AF3"/>
    <w:rsid w:val="00782C61"/>
    <w:rsid w:val="00783432"/>
    <w:rsid w:val="00783446"/>
    <w:rsid w:val="0078352C"/>
    <w:rsid w:val="0078355C"/>
    <w:rsid w:val="00783743"/>
    <w:rsid w:val="00783B9B"/>
    <w:rsid w:val="00783C13"/>
    <w:rsid w:val="0078409B"/>
    <w:rsid w:val="0078417C"/>
    <w:rsid w:val="00784371"/>
    <w:rsid w:val="00784747"/>
    <w:rsid w:val="00784861"/>
    <w:rsid w:val="00784915"/>
    <w:rsid w:val="00784931"/>
    <w:rsid w:val="00784AA1"/>
    <w:rsid w:val="00784C5C"/>
    <w:rsid w:val="00784D09"/>
    <w:rsid w:val="00784EE3"/>
    <w:rsid w:val="007850ED"/>
    <w:rsid w:val="0078574A"/>
    <w:rsid w:val="00785E54"/>
    <w:rsid w:val="00786137"/>
    <w:rsid w:val="00786485"/>
    <w:rsid w:val="007864E5"/>
    <w:rsid w:val="007866E7"/>
    <w:rsid w:val="0078688A"/>
    <w:rsid w:val="0078692E"/>
    <w:rsid w:val="007869E6"/>
    <w:rsid w:val="00786A64"/>
    <w:rsid w:val="0078740D"/>
    <w:rsid w:val="0078783F"/>
    <w:rsid w:val="0078790D"/>
    <w:rsid w:val="00787C70"/>
    <w:rsid w:val="00787D7F"/>
    <w:rsid w:val="00787E48"/>
    <w:rsid w:val="00787F04"/>
    <w:rsid w:val="00790228"/>
    <w:rsid w:val="007902D9"/>
    <w:rsid w:val="00790B54"/>
    <w:rsid w:val="00790CE4"/>
    <w:rsid w:val="00790D64"/>
    <w:rsid w:val="00790EB7"/>
    <w:rsid w:val="00791234"/>
    <w:rsid w:val="0079145F"/>
    <w:rsid w:val="00791611"/>
    <w:rsid w:val="0079161B"/>
    <w:rsid w:val="00791987"/>
    <w:rsid w:val="00791D2E"/>
    <w:rsid w:val="00791F2C"/>
    <w:rsid w:val="00792238"/>
    <w:rsid w:val="0079237C"/>
    <w:rsid w:val="007925F5"/>
    <w:rsid w:val="007927A1"/>
    <w:rsid w:val="00792B79"/>
    <w:rsid w:val="00792E08"/>
    <w:rsid w:val="0079355A"/>
    <w:rsid w:val="0079364A"/>
    <w:rsid w:val="007936E2"/>
    <w:rsid w:val="007939CD"/>
    <w:rsid w:val="00793D60"/>
    <w:rsid w:val="00793DDB"/>
    <w:rsid w:val="007940FE"/>
    <w:rsid w:val="007942B7"/>
    <w:rsid w:val="007944C2"/>
    <w:rsid w:val="00794F35"/>
    <w:rsid w:val="0079512F"/>
    <w:rsid w:val="007952B9"/>
    <w:rsid w:val="00795695"/>
    <w:rsid w:val="00795815"/>
    <w:rsid w:val="007961B9"/>
    <w:rsid w:val="0079638C"/>
    <w:rsid w:val="00796678"/>
    <w:rsid w:val="0079729E"/>
    <w:rsid w:val="007974D9"/>
    <w:rsid w:val="00797A90"/>
    <w:rsid w:val="00797C5D"/>
    <w:rsid w:val="007A06F7"/>
    <w:rsid w:val="007A08FE"/>
    <w:rsid w:val="007A0904"/>
    <w:rsid w:val="007A0909"/>
    <w:rsid w:val="007A0951"/>
    <w:rsid w:val="007A0960"/>
    <w:rsid w:val="007A0E14"/>
    <w:rsid w:val="007A0EC9"/>
    <w:rsid w:val="007A112A"/>
    <w:rsid w:val="007A14BB"/>
    <w:rsid w:val="007A152D"/>
    <w:rsid w:val="007A16FF"/>
    <w:rsid w:val="007A1914"/>
    <w:rsid w:val="007A1B46"/>
    <w:rsid w:val="007A1BD3"/>
    <w:rsid w:val="007A1D2D"/>
    <w:rsid w:val="007A2122"/>
    <w:rsid w:val="007A2376"/>
    <w:rsid w:val="007A2D1B"/>
    <w:rsid w:val="007A339A"/>
    <w:rsid w:val="007A38E4"/>
    <w:rsid w:val="007A3910"/>
    <w:rsid w:val="007A3A8F"/>
    <w:rsid w:val="007A41C1"/>
    <w:rsid w:val="007A4B80"/>
    <w:rsid w:val="007A4EE2"/>
    <w:rsid w:val="007A50C3"/>
    <w:rsid w:val="007A5445"/>
    <w:rsid w:val="007A5F88"/>
    <w:rsid w:val="007A63BB"/>
    <w:rsid w:val="007A6884"/>
    <w:rsid w:val="007A7240"/>
    <w:rsid w:val="007A7D89"/>
    <w:rsid w:val="007A7F81"/>
    <w:rsid w:val="007A7FA8"/>
    <w:rsid w:val="007B05A3"/>
    <w:rsid w:val="007B05C0"/>
    <w:rsid w:val="007B08B6"/>
    <w:rsid w:val="007B0BA0"/>
    <w:rsid w:val="007B0C62"/>
    <w:rsid w:val="007B15EB"/>
    <w:rsid w:val="007B2198"/>
    <w:rsid w:val="007B2966"/>
    <w:rsid w:val="007B2B24"/>
    <w:rsid w:val="007B2CBD"/>
    <w:rsid w:val="007B3008"/>
    <w:rsid w:val="007B41EA"/>
    <w:rsid w:val="007B4464"/>
    <w:rsid w:val="007B45B5"/>
    <w:rsid w:val="007B498A"/>
    <w:rsid w:val="007B4E97"/>
    <w:rsid w:val="007B50B6"/>
    <w:rsid w:val="007B57D6"/>
    <w:rsid w:val="007B5F57"/>
    <w:rsid w:val="007B682E"/>
    <w:rsid w:val="007B694C"/>
    <w:rsid w:val="007B6A97"/>
    <w:rsid w:val="007B6C9A"/>
    <w:rsid w:val="007B6E62"/>
    <w:rsid w:val="007B76C9"/>
    <w:rsid w:val="007B7A10"/>
    <w:rsid w:val="007B7A5E"/>
    <w:rsid w:val="007C007E"/>
    <w:rsid w:val="007C00A9"/>
    <w:rsid w:val="007C00B8"/>
    <w:rsid w:val="007C023F"/>
    <w:rsid w:val="007C052B"/>
    <w:rsid w:val="007C07A2"/>
    <w:rsid w:val="007C0859"/>
    <w:rsid w:val="007C1100"/>
    <w:rsid w:val="007C119B"/>
    <w:rsid w:val="007C144B"/>
    <w:rsid w:val="007C1481"/>
    <w:rsid w:val="007C157F"/>
    <w:rsid w:val="007C1A76"/>
    <w:rsid w:val="007C1F16"/>
    <w:rsid w:val="007C203D"/>
    <w:rsid w:val="007C22AC"/>
    <w:rsid w:val="007C2692"/>
    <w:rsid w:val="007C2D65"/>
    <w:rsid w:val="007C2F55"/>
    <w:rsid w:val="007C325B"/>
    <w:rsid w:val="007C3477"/>
    <w:rsid w:val="007C3844"/>
    <w:rsid w:val="007C4060"/>
    <w:rsid w:val="007C428A"/>
    <w:rsid w:val="007C4C80"/>
    <w:rsid w:val="007C5105"/>
    <w:rsid w:val="007C54BD"/>
    <w:rsid w:val="007C54F1"/>
    <w:rsid w:val="007C58D7"/>
    <w:rsid w:val="007C5A96"/>
    <w:rsid w:val="007C5D4B"/>
    <w:rsid w:val="007C6180"/>
    <w:rsid w:val="007C63E4"/>
    <w:rsid w:val="007C6492"/>
    <w:rsid w:val="007C65FB"/>
    <w:rsid w:val="007C663C"/>
    <w:rsid w:val="007C6DD4"/>
    <w:rsid w:val="007C6FED"/>
    <w:rsid w:val="007C71ED"/>
    <w:rsid w:val="007C7741"/>
    <w:rsid w:val="007C784C"/>
    <w:rsid w:val="007C7FD0"/>
    <w:rsid w:val="007D0499"/>
    <w:rsid w:val="007D0AD0"/>
    <w:rsid w:val="007D1093"/>
    <w:rsid w:val="007D15B9"/>
    <w:rsid w:val="007D15CF"/>
    <w:rsid w:val="007D178E"/>
    <w:rsid w:val="007D1C9E"/>
    <w:rsid w:val="007D1F9D"/>
    <w:rsid w:val="007D2060"/>
    <w:rsid w:val="007D2099"/>
    <w:rsid w:val="007D22A8"/>
    <w:rsid w:val="007D2A5F"/>
    <w:rsid w:val="007D2AB8"/>
    <w:rsid w:val="007D2B80"/>
    <w:rsid w:val="007D2BE5"/>
    <w:rsid w:val="007D2CB7"/>
    <w:rsid w:val="007D3894"/>
    <w:rsid w:val="007D3998"/>
    <w:rsid w:val="007D39EA"/>
    <w:rsid w:val="007D3B87"/>
    <w:rsid w:val="007D440D"/>
    <w:rsid w:val="007D45F6"/>
    <w:rsid w:val="007D4672"/>
    <w:rsid w:val="007D46C6"/>
    <w:rsid w:val="007D4F8C"/>
    <w:rsid w:val="007D510F"/>
    <w:rsid w:val="007D551A"/>
    <w:rsid w:val="007D57A5"/>
    <w:rsid w:val="007D5A3C"/>
    <w:rsid w:val="007D638F"/>
    <w:rsid w:val="007D6452"/>
    <w:rsid w:val="007D6E4F"/>
    <w:rsid w:val="007D6FFA"/>
    <w:rsid w:val="007D7617"/>
    <w:rsid w:val="007D7C25"/>
    <w:rsid w:val="007D7F28"/>
    <w:rsid w:val="007E00A4"/>
    <w:rsid w:val="007E01D5"/>
    <w:rsid w:val="007E0202"/>
    <w:rsid w:val="007E07E3"/>
    <w:rsid w:val="007E091B"/>
    <w:rsid w:val="007E0AE0"/>
    <w:rsid w:val="007E0D2A"/>
    <w:rsid w:val="007E0E60"/>
    <w:rsid w:val="007E0E66"/>
    <w:rsid w:val="007E0F12"/>
    <w:rsid w:val="007E12EA"/>
    <w:rsid w:val="007E194C"/>
    <w:rsid w:val="007E1991"/>
    <w:rsid w:val="007E1E9B"/>
    <w:rsid w:val="007E1EB6"/>
    <w:rsid w:val="007E1EE7"/>
    <w:rsid w:val="007E21A4"/>
    <w:rsid w:val="007E21C3"/>
    <w:rsid w:val="007E2402"/>
    <w:rsid w:val="007E2924"/>
    <w:rsid w:val="007E293D"/>
    <w:rsid w:val="007E30CE"/>
    <w:rsid w:val="007E3518"/>
    <w:rsid w:val="007E3783"/>
    <w:rsid w:val="007E3DD3"/>
    <w:rsid w:val="007E3E69"/>
    <w:rsid w:val="007E406E"/>
    <w:rsid w:val="007E4091"/>
    <w:rsid w:val="007E4188"/>
    <w:rsid w:val="007E4827"/>
    <w:rsid w:val="007E49EC"/>
    <w:rsid w:val="007E4D08"/>
    <w:rsid w:val="007E4E93"/>
    <w:rsid w:val="007E4EC0"/>
    <w:rsid w:val="007E52F2"/>
    <w:rsid w:val="007E581F"/>
    <w:rsid w:val="007E5DFB"/>
    <w:rsid w:val="007E6202"/>
    <w:rsid w:val="007E6644"/>
    <w:rsid w:val="007E66EE"/>
    <w:rsid w:val="007E6706"/>
    <w:rsid w:val="007E69B3"/>
    <w:rsid w:val="007E6C93"/>
    <w:rsid w:val="007E6FFB"/>
    <w:rsid w:val="007E726E"/>
    <w:rsid w:val="007E7602"/>
    <w:rsid w:val="007E76C6"/>
    <w:rsid w:val="007E782B"/>
    <w:rsid w:val="007E7A5F"/>
    <w:rsid w:val="007E7FAB"/>
    <w:rsid w:val="007F0043"/>
    <w:rsid w:val="007F0133"/>
    <w:rsid w:val="007F017F"/>
    <w:rsid w:val="007F02E7"/>
    <w:rsid w:val="007F0354"/>
    <w:rsid w:val="007F04D2"/>
    <w:rsid w:val="007F0851"/>
    <w:rsid w:val="007F0ACF"/>
    <w:rsid w:val="007F1200"/>
    <w:rsid w:val="007F182C"/>
    <w:rsid w:val="007F1929"/>
    <w:rsid w:val="007F1B9E"/>
    <w:rsid w:val="007F2133"/>
    <w:rsid w:val="007F21EA"/>
    <w:rsid w:val="007F25B3"/>
    <w:rsid w:val="007F28C6"/>
    <w:rsid w:val="007F2968"/>
    <w:rsid w:val="007F2E99"/>
    <w:rsid w:val="007F3340"/>
    <w:rsid w:val="007F341D"/>
    <w:rsid w:val="007F3841"/>
    <w:rsid w:val="007F3893"/>
    <w:rsid w:val="007F389F"/>
    <w:rsid w:val="007F396E"/>
    <w:rsid w:val="007F3985"/>
    <w:rsid w:val="007F3AF7"/>
    <w:rsid w:val="007F3FEE"/>
    <w:rsid w:val="007F40F3"/>
    <w:rsid w:val="007F4824"/>
    <w:rsid w:val="007F4EE6"/>
    <w:rsid w:val="007F51E5"/>
    <w:rsid w:val="007F54B2"/>
    <w:rsid w:val="007F570B"/>
    <w:rsid w:val="007F59CE"/>
    <w:rsid w:val="007F5D41"/>
    <w:rsid w:val="007F5E76"/>
    <w:rsid w:val="007F5ED6"/>
    <w:rsid w:val="007F6466"/>
    <w:rsid w:val="007F64D5"/>
    <w:rsid w:val="007F672B"/>
    <w:rsid w:val="007F67AD"/>
    <w:rsid w:val="007F6B62"/>
    <w:rsid w:val="007F6F61"/>
    <w:rsid w:val="007F716F"/>
    <w:rsid w:val="007F7583"/>
    <w:rsid w:val="007F7596"/>
    <w:rsid w:val="007F776E"/>
    <w:rsid w:val="007F77E6"/>
    <w:rsid w:val="007F78CB"/>
    <w:rsid w:val="007F7AAB"/>
    <w:rsid w:val="007F7EDC"/>
    <w:rsid w:val="00800167"/>
    <w:rsid w:val="008004C9"/>
    <w:rsid w:val="008007EF"/>
    <w:rsid w:val="008008DB"/>
    <w:rsid w:val="00800903"/>
    <w:rsid w:val="00800A8C"/>
    <w:rsid w:val="00800BE8"/>
    <w:rsid w:val="00800C23"/>
    <w:rsid w:val="00801636"/>
    <w:rsid w:val="00801672"/>
    <w:rsid w:val="00801910"/>
    <w:rsid w:val="008019FF"/>
    <w:rsid w:val="00802389"/>
    <w:rsid w:val="008026A4"/>
    <w:rsid w:val="00802827"/>
    <w:rsid w:val="00802CA3"/>
    <w:rsid w:val="00802D03"/>
    <w:rsid w:val="00802D9E"/>
    <w:rsid w:val="00802E72"/>
    <w:rsid w:val="00802FC2"/>
    <w:rsid w:val="00803318"/>
    <w:rsid w:val="008033FE"/>
    <w:rsid w:val="0080357F"/>
    <w:rsid w:val="0080359F"/>
    <w:rsid w:val="008038B9"/>
    <w:rsid w:val="00803BFC"/>
    <w:rsid w:val="008041A5"/>
    <w:rsid w:val="00804283"/>
    <w:rsid w:val="00804352"/>
    <w:rsid w:val="00804602"/>
    <w:rsid w:val="008049E6"/>
    <w:rsid w:val="00804CA3"/>
    <w:rsid w:val="008051A7"/>
    <w:rsid w:val="00805864"/>
    <w:rsid w:val="008059C7"/>
    <w:rsid w:val="00806082"/>
    <w:rsid w:val="008063D2"/>
    <w:rsid w:val="008069A7"/>
    <w:rsid w:val="00806F88"/>
    <w:rsid w:val="0080745A"/>
    <w:rsid w:val="00807854"/>
    <w:rsid w:val="00807F35"/>
    <w:rsid w:val="008101EE"/>
    <w:rsid w:val="0081086B"/>
    <w:rsid w:val="00810AA2"/>
    <w:rsid w:val="0081101D"/>
    <w:rsid w:val="00811BF9"/>
    <w:rsid w:val="00811CDB"/>
    <w:rsid w:val="008122F8"/>
    <w:rsid w:val="00812927"/>
    <w:rsid w:val="00812AAC"/>
    <w:rsid w:val="00812EB3"/>
    <w:rsid w:val="00812FF1"/>
    <w:rsid w:val="00813140"/>
    <w:rsid w:val="008137A1"/>
    <w:rsid w:val="00813BF3"/>
    <w:rsid w:val="00813F09"/>
    <w:rsid w:val="008140D7"/>
    <w:rsid w:val="008142D0"/>
    <w:rsid w:val="00814D97"/>
    <w:rsid w:val="00814DF8"/>
    <w:rsid w:val="00815293"/>
    <w:rsid w:val="00815816"/>
    <w:rsid w:val="00815D06"/>
    <w:rsid w:val="00815E46"/>
    <w:rsid w:val="008161BF"/>
    <w:rsid w:val="00816952"/>
    <w:rsid w:val="008169D0"/>
    <w:rsid w:val="008173EC"/>
    <w:rsid w:val="008176F5"/>
    <w:rsid w:val="0081773B"/>
    <w:rsid w:val="00817860"/>
    <w:rsid w:val="00817A43"/>
    <w:rsid w:val="0082000C"/>
    <w:rsid w:val="0082009C"/>
    <w:rsid w:val="00820164"/>
    <w:rsid w:val="008204FF"/>
    <w:rsid w:val="00820AD1"/>
    <w:rsid w:val="00820CD7"/>
    <w:rsid w:val="00820F31"/>
    <w:rsid w:val="00821749"/>
    <w:rsid w:val="008217E1"/>
    <w:rsid w:val="0082192B"/>
    <w:rsid w:val="00821AA2"/>
    <w:rsid w:val="00821BF2"/>
    <w:rsid w:val="00821DA4"/>
    <w:rsid w:val="00821EB8"/>
    <w:rsid w:val="00822352"/>
    <w:rsid w:val="008227EE"/>
    <w:rsid w:val="00822C2B"/>
    <w:rsid w:val="00822CD9"/>
    <w:rsid w:val="00822ECC"/>
    <w:rsid w:val="008230FF"/>
    <w:rsid w:val="00823130"/>
    <w:rsid w:val="008232FA"/>
    <w:rsid w:val="00823A35"/>
    <w:rsid w:val="00823C32"/>
    <w:rsid w:val="008244D2"/>
    <w:rsid w:val="00824622"/>
    <w:rsid w:val="00824723"/>
    <w:rsid w:val="00824F30"/>
    <w:rsid w:val="0082534F"/>
    <w:rsid w:val="008256BC"/>
    <w:rsid w:val="0082592B"/>
    <w:rsid w:val="00825C35"/>
    <w:rsid w:val="00825EB5"/>
    <w:rsid w:val="0082627B"/>
    <w:rsid w:val="0082630A"/>
    <w:rsid w:val="00826666"/>
    <w:rsid w:val="00826997"/>
    <w:rsid w:val="00826AD3"/>
    <w:rsid w:val="00826E26"/>
    <w:rsid w:val="00826E54"/>
    <w:rsid w:val="00827638"/>
    <w:rsid w:val="00827919"/>
    <w:rsid w:val="00827E66"/>
    <w:rsid w:val="00827F91"/>
    <w:rsid w:val="008301AE"/>
    <w:rsid w:val="0083022F"/>
    <w:rsid w:val="008302E0"/>
    <w:rsid w:val="00830347"/>
    <w:rsid w:val="0083038E"/>
    <w:rsid w:val="00830AD1"/>
    <w:rsid w:val="00830D92"/>
    <w:rsid w:val="00831202"/>
    <w:rsid w:val="008317BC"/>
    <w:rsid w:val="008317DA"/>
    <w:rsid w:val="00831B51"/>
    <w:rsid w:val="00831C8C"/>
    <w:rsid w:val="00831F20"/>
    <w:rsid w:val="0083222C"/>
    <w:rsid w:val="00832689"/>
    <w:rsid w:val="00832DD3"/>
    <w:rsid w:val="00832E8F"/>
    <w:rsid w:val="00832FC6"/>
    <w:rsid w:val="0083352E"/>
    <w:rsid w:val="00833686"/>
    <w:rsid w:val="0083379C"/>
    <w:rsid w:val="00833925"/>
    <w:rsid w:val="00833A2E"/>
    <w:rsid w:val="00833C1A"/>
    <w:rsid w:val="00834399"/>
    <w:rsid w:val="008344CD"/>
    <w:rsid w:val="008345A7"/>
    <w:rsid w:val="00834B15"/>
    <w:rsid w:val="00834B9A"/>
    <w:rsid w:val="00834C2E"/>
    <w:rsid w:val="00834F89"/>
    <w:rsid w:val="00835AFD"/>
    <w:rsid w:val="00835BB4"/>
    <w:rsid w:val="00835DC6"/>
    <w:rsid w:val="008363D2"/>
    <w:rsid w:val="0083641E"/>
    <w:rsid w:val="008364A7"/>
    <w:rsid w:val="0083662E"/>
    <w:rsid w:val="008368BF"/>
    <w:rsid w:val="00836C58"/>
    <w:rsid w:val="00836DB4"/>
    <w:rsid w:val="00836EE8"/>
    <w:rsid w:val="00836F42"/>
    <w:rsid w:val="00837332"/>
    <w:rsid w:val="00837861"/>
    <w:rsid w:val="0083788A"/>
    <w:rsid w:val="00837AFC"/>
    <w:rsid w:val="00837BB2"/>
    <w:rsid w:val="00837F90"/>
    <w:rsid w:val="00837FE4"/>
    <w:rsid w:val="008400DC"/>
    <w:rsid w:val="0084040F"/>
    <w:rsid w:val="008408B2"/>
    <w:rsid w:val="00840B96"/>
    <w:rsid w:val="00840CE5"/>
    <w:rsid w:val="0084114A"/>
    <w:rsid w:val="008414BC"/>
    <w:rsid w:val="008414BF"/>
    <w:rsid w:val="008418D5"/>
    <w:rsid w:val="00841C2D"/>
    <w:rsid w:val="00841D7F"/>
    <w:rsid w:val="00842016"/>
    <w:rsid w:val="00842522"/>
    <w:rsid w:val="00842A03"/>
    <w:rsid w:val="00842B3B"/>
    <w:rsid w:val="00842E4D"/>
    <w:rsid w:val="00842F31"/>
    <w:rsid w:val="008430C4"/>
    <w:rsid w:val="008436FF"/>
    <w:rsid w:val="008439A9"/>
    <w:rsid w:val="00843C52"/>
    <w:rsid w:val="00843E2B"/>
    <w:rsid w:val="00843EA9"/>
    <w:rsid w:val="0084408C"/>
    <w:rsid w:val="00844407"/>
    <w:rsid w:val="008448A7"/>
    <w:rsid w:val="00844C43"/>
    <w:rsid w:val="00845021"/>
    <w:rsid w:val="0084535D"/>
    <w:rsid w:val="00845599"/>
    <w:rsid w:val="0084593A"/>
    <w:rsid w:val="008459A7"/>
    <w:rsid w:val="00845C65"/>
    <w:rsid w:val="00845D8F"/>
    <w:rsid w:val="00846041"/>
    <w:rsid w:val="00846869"/>
    <w:rsid w:val="0084686F"/>
    <w:rsid w:val="00847814"/>
    <w:rsid w:val="008478FE"/>
    <w:rsid w:val="00847BB9"/>
    <w:rsid w:val="00847BFF"/>
    <w:rsid w:val="00847CF2"/>
    <w:rsid w:val="00847F87"/>
    <w:rsid w:val="00850026"/>
    <w:rsid w:val="008501D6"/>
    <w:rsid w:val="008501EC"/>
    <w:rsid w:val="008504EF"/>
    <w:rsid w:val="00850C7F"/>
    <w:rsid w:val="00850F6E"/>
    <w:rsid w:val="00850FE0"/>
    <w:rsid w:val="00851EBC"/>
    <w:rsid w:val="008522D2"/>
    <w:rsid w:val="008525BA"/>
    <w:rsid w:val="008525EC"/>
    <w:rsid w:val="00852AF5"/>
    <w:rsid w:val="00852CB2"/>
    <w:rsid w:val="00852FF4"/>
    <w:rsid w:val="008530C0"/>
    <w:rsid w:val="00853163"/>
    <w:rsid w:val="008534E8"/>
    <w:rsid w:val="008536C4"/>
    <w:rsid w:val="0085379F"/>
    <w:rsid w:val="008537C5"/>
    <w:rsid w:val="008539FC"/>
    <w:rsid w:val="00853ACA"/>
    <w:rsid w:val="00853B8B"/>
    <w:rsid w:val="008540C8"/>
    <w:rsid w:val="008544AA"/>
    <w:rsid w:val="008544CD"/>
    <w:rsid w:val="00854AF0"/>
    <w:rsid w:val="00854C50"/>
    <w:rsid w:val="008555DA"/>
    <w:rsid w:val="008556B3"/>
    <w:rsid w:val="00855748"/>
    <w:rsid w:val="0085575E"/>
    <w:rsid w:val="00855C57"/>
    <w:rsid w:val="00855FB8"/>
    <w:rsid w:val="00856321"/>
    <w:rsid w:val="00856B61"/>
    <w:rsid w:val="00856B8A"/>
    <w:rsid w:val="00856C3D"/>
    <w:rsid w:val="00856CAA"/>
    <w:rsid w:val="00856E3D"/>
    <w:rsid w:val="00856E8A"/>
    <w:rsid w:val="00857003"/>
    <w:rsid w:val="00857220"/>
    <w:rsid w:val="00857234"/>
    <w:rsid w:val="0085729D"/>
    <w:rsid w:val="00857309"/>
    <w:rsid w:val="00857315"/>
    <w:rsid w:val="0085731F"/>
    <w:rsid w:val="0085767C"/>
    <w:rsid w:val="008578C4"/>
    <w:rsid w:val="00857953"/>
    <w:rsid w:val="00857B39"/>
    <w:rsid w:val="00857DBB"/>
    <w:rsid w:val="00857E8F"/>
    <w:rsid w:val="00860342"/>
    <w:rsid w:val="008606D4"/>
    <w:rsid w:val="008608EF"/>
    <w:rsid w:val="00860D60"/>
    <w:rsid w:val="0086103E"/>
    <w:rsid w:val="008610DC"/>
    <w:rsid w:val="008615C3"/>
    <w:rsid w:val="00861607"/>
    <w:rsid w:val="00861A4D"/>
    <w:rsid w:val="00862396"/>
    <w:rsid w:val="008625D7"/>
    <w:rsid w:val="00862A7F"/>
    <w:rsid w:val="00862DE4"/>
    <w:rsid w:val="00863752"/>
    <w:rsid w:val="008638EB"/>
    <w:rsid w:val="00863BBB"/>
    <w:rsid w:val="00863D8D"/>
    <w:rsid w:val="00863DA9"/>
    <w:rsid w:val="00863FD1"/>
    <w:rsid w:val="0086470F"/>
    <w:rsid w:val="00864BB9"/>
    <w:rsid w:val="00864CE2"/>
    <w:rsid w:val="00864DA3"/>
    <w:rsid w:val="00865021"/>
    <w:rsid w:val="00865360"/>
    <w:rsid w:val="008653A6"/>
    <w:rsid w:val="00865BD2"/>
    <w:rsid w:val="00865DFE"/>
    <w:rsid w:val="0086606C"/>
    <w:rsid w:val="008664F7"/>
    <w:rsid w:val="00866546"/>
    <w:rsid w:val="00866624"/>
    <w:rsid w:val="00866FDE"/>
    <w:rsid w:val="0086709F"/>
    <w:rsid w:val="008671C5"/>
    <w:rsid w:val="008672BD"/>
    <w:rsid w:val="008672E9"/>
    <w:rsid w:val="00867819"/>
    <w:rsid w:val="0086782D"/>
    <w:rsid w:val="00867860"/>
    <w:rsid w:val="00867F0C"/>
    <w:rsid w:val="0087006C"/>
    <w:rsid w:val="00870388"/>
    <w:rsid w:val="00870668"/>
    <w:rsid w:val="00870C85"/>
    <w:rsid w:val="00871056"/>
    <w:rsid w:val="008711D4"/>
    <w:rsid w:val="00871226"/>
    <w:rsid w:val="00871282"/>
    <w:rsid w:val="008712F1"/>
    <w:rsid w:val="0087188B"/>
    <w:rsid w:val="00871A84"/>
    <w:rsid w:val="00871BAA"/>
    <w:rsid w:val="008725F8"/>
    <w:rsid w:val="008727CC"/>
    <w:rsid w:val="0087283E"/>
    <w:rsid w:val="00872897"/>
    <w:rsid w:val="008728FF"/>
    <w:rsid w:val="00872D97"/>
    <w:rsid w:val="00872DA9"/>
    <w:rsid w:val="00873018"/>
    <w:rsid w:val="0087359A"/>
    <w:rsid w:val="008735B2"/>
    <w:rsid w:val="00873730"/>
    <w:rsid w:val="00873733"/>
    <w:rsid w:val="008737FE"/>
    <w:rsid w:val="00873AE1"/>
    <w:rsid w:val="00873D53"/>
    <w:rsid w:val="00873EC6"/>
    <w:rsid w:val="0087420A"/>
    <w:rsid w:val="00874272"/>
    <w:rsid w:val="0087453E"/>
    <w:rsid w:val="00874758"/>
    <w:rsid w:val="00874AE8"/>
    <w:rsid w:val="00874C6A"/>
    <w:rsid w:val="008751A7"/>
    <w:rsid w:val="00875319"/>
    <w:rsid w:val="00875DE9"/>
    <w:rsid w:val="00876058"/>
    <w:rsid w:val="0087681A"/>
    <w:rsid w:val="008769CF"/>
    <w:rsid w:val="00876C0D"/>
    <w:rsid w:val="00876C4A"/>
    <w:rsid w:val="008773E6"/>
    <w:rsid w:val="008773F9"/>
    <w:rsid w:val="008775F6"/>
    <w:rsid w:val="00877ABB"/>
    <w:rsid w:val="00877D4F"/>
    <w:rsid w:val="00877DD9"/>
    <w:rsid w:val="00877E80"/>
    <w:rsid w:val="00880AAA"/>
    <w:rsid w:val="00880AD4"/>
    <w:rsid w:val="00880CE4"/>
    <w:rsid w:val="00880D09"/>
    <w:rsid w:val="008811D0"/>
    <w:rsid w:val="00881297"/>
    <w:rsid w:val="00881441"/>
    <w:rsid w:val="00881BD9"/>
    <w:rsid w:val="00881CD6"/>
    <w:rsid w:val="008823A5"/>
    <w:rsid w:val="00882697"/>
    <w:rsid w:val="008826A5"/>
    <w:rsid w:val="008829D3"/>
    <w:rsid w:val="00882AB9"/>
    <w:rsid w:val="008831BF"/>
    <w:rsid w:val="00883479"/>
    <w:rsid w:val="00883531"/>
    <w:rsid w:val="008837A4"/>
    <w:rsid w:val="0088382B"/>
    <w:rsid w:val="00883ADD"/>
    <w:rsid w:val="00883F9B"/>
    <w:rsid w:val="008843EB"/>
    <w:rsid w:val="008845E1"/>
    <w:rsid w:val="008847F3"/>
    <w:rsid w:val="00884805"/>
    <w:rsid w:val="00884867"/>
    <w:rsid w:val="008849A3"/>
    <w:rsid w:val="00884C48"/>
    <w:rsid w:val="00884CAB"/>
    <w:rsid w:val="00884DC8"/>
    <w:rsid w:val="0088500E"/>
    <w:rsid w:val="00885A99"/>
    <w:rsid w:val="00885E02"/>
    <w:rsid w:val="00885FB4"/>
    <w:rsid w:val="00886067"/>
    <w:rsid w:val="0088613E"/>
    <w:rsid w:val="008863C4"/>
    <w:rsid w:val="0088663E"/>
    <w:rsid w:val="00886D7E"/>
    <w:rsid w:val="00886DF3"/>
    <w:rsid w:val="008870A5"/>
    <w:rsid w:val="0088755B"/>
    <w:rsid w:val="0088767F"/>
    <w:rsid w:val="008876E3"/>
    <w:rsid w:val="00887CA1"/>
    <w:rsid w:val="00887F3E"/>
    <w:rsid w:val="00890502"/>
    <w:rsid w:val="00890660"/>
    <w:rsid w:val="00890E44"/>
    <w:rsid w:val="00890EDB"/>
    <w:rsid w:val="0089137F"/>
    <w:rsid w:val="008913B7"/>
    <w:rsid w:val="008916F1"/>
    <w:rsid w:val="00891700"/>
    <w:rsid w:val="00892563"/>
    <w:rsid w:val="0089262A"/>
    <w:rsid w:val="008928EC"/>
    <w:rsid w:val="0089290C"/>
    <w:rsid w:val="00892D92"/>
    <w:rsid w:val="00892E66"/>
    <w:rsid w:val="00892EA8"/>
    <w:rsid w:val="00893260"/>
    <w:rsid w:val="0089337D"/>
    <w:rsid w:val="00893A9F"/>
    <w:rsid w:val="00893B9C"/>
    <w:rsid w:val="00893D0C"/>
    <w:rsid w:val="00893EF5"/>
    <w:rsid w:val="00893F05"/>
    <w:rsid w:val="008941E6"/>
    <w:rsid w:val="00894C41"/>
    <w:rsid w:val="00894CA8"/>
    <w:rsid w:val="00895130"/>
    <w:rsid w:val="00895197"/>
    <w:rsid w:val="008953DB"/>
    <w:rsid w:val="00895532"/>
    <w:rsid w:val="008957D0"/>
    <w:rsid w:val="0089582F"/>
    <w:rsid w:val="008960E8"/>
    <w:rsid w:val="008966CC"/>
    <w:rsid w:val="00896AED"/>
    <w:rsid w:val="00896B0C"/>
    <w:rsid w:val="00896C3A"/>
    <w:rsid w:val="00896E69"/>
    <w:rsid w:val="00896F07"/>
    <w:rsid w:val="00897173"/>
    <w:rsid w:val="0089743B"/>
    <w:rsid w:val="008975E9"/>
    <w:rsid w:val="00897BBB"/>
    <w:rsid w:val="008A0162"/>
    <w:rsid w:val="008A01A8"/>
    <w:rsid w:val="008A0370"/>
    <w:rsid w:val="008A0A12"/>
    <w:rsid w:val="008A0BD6"/>
    <w:rsid w:val="008A0D6A"/>
    <w:rsid w:val="008A12E7"/>
    <w:rsid w:val="008A1533"/>
    <w:rsid w:val="008A1732"/>
    <w:rsid w:val="008A1809"/>
    <w:rsid w:val="008A1A03"/>
    <w:rsid w:val="008A1A41"/>
    <w:rsid w:val="008A1A53"/>
    <w:rsid w:val="008A1B91"/>
    <w:rsid w:val="008A227C"/>
    <w:rsid w:val="008A23C7"/>
    <w:rsid w:val="008A268D"/>
    <w:rsid w:val="008A2A9F"/>
    <w:rsid w:val="008A2AFB"/>
    <w:rsid w:val="008A2EF3"/>
    <w:rsid w:val="008A3203"/>
    <w:rsid w:val="008A3BB7"/>
    <w:rsid w:val="008A3BE2"/>
    <w:rsid w:val="008A42D4"/>
    <w:rsid w:val="008A4333"/>
    <w:rsid w:val="008A45A5"/>
    <w:rsid w:val="008A49DC"/>
    <w:rsid w:val="008A4E0C"/>
    <w:rsid w:val="008A538B"/>
    <w:rsid w:val="008A56AB"/>
    <w:rsid w:val="008A5C45"/>
    <w:rsid w:val="008A5D2E"/>
    <w:rsid w:val="008A5F91"/>
    <w:rsid w:val="008A610D"/>
    <w:rsid w:val="008A61FE"/>
    <w:rsid w:val="008A6227"/>
    <w:rsid w:val="008A63D4"/>
    <w:rsid w:val="008A6559"/>
    <w:rsid w:val="008A65ED"/>
    <w:rsid w:val="008A68CC"/>
    <w:rsid w:val="008A6A59"/>
    <w:rsid w:val="008A6AED"/>
    <w:rsid w:val="008A6D22"/>
    <w:rsid w:val="008A7057"/>
    <w:rsid w:val="008A7133"/>
    <w:rsid w:val="008A74A1"/>
    <w:rsid w:val="008A779F"/>
    <w:rsid w:val="008A7ADF"/>
    <w:rsid w:val="008A7C7F"/>
    <w:rsid w:val="008B00B3"/>
    <w:rsid w:val="008B075F"/>
    <w:rsid w:val="008B093B"/>
    <w:rsid w:val="008B0945"/>
    <w:rsid w:val="008B1742"/>
    <w:rsid w:val="008B179A"/>
    <w:rsid w:val="008B1886"/>
    <w:rsid w:val="008B1A57"/>
    <w:rsid w:val="008B1B9C"/>
    <w:rsid w:val="008B1E3E"/>
    <w:rsid w:val="008B229E"/>
    <w:rsid w:val="008B24D6"/>
    <w:rsid w:val="008B2684"/>
    <w:rsid w:val="008B26AF"/>
    <w:rsid w:val="008B3A98"/>
    <w:rsid w:val="008B4099"/>
    <w:rsid w:val="008B454F"/>
    <w:rsid w:val="008B4A7B"/>
    <w:rsid w:val="008B4AD4"/>
    <w:rsid w:val="008B4E70"/>
    <w:rsid w:val="008B4EEB"/>
    <w:rsid w:val="008B4FD6"/>
    <w:rsid w:val="008B4FF5"/>
    <w:rsid w:val="008B5267"/>
    <w:rsid w:val="008B5348"/>
    <w:rsid w:val="008B558C"/>
    <w:rsid w:val="008B5C0E"/>
    <w:rsid w:val="008B5E37"/>
    <w:rsid w:val="008B602A"/>
    <w:rsid w:val="008B611C"/>
    <w:rsid w:val="008B6317"/>
    <w:rsid w:val="008B6406"/>
    <w:rsid w:val="008B665E"/>
    <w:rsid w:val="008B68FB"/>
    <w:rsid w:val="008B6B1E"/>
    <w:rsid w:val="008B6B58"/>
    <w:rsid w:val="008B7561"/>
    <w:rsid w:val="008B7843"/>
    <w:rsid w:val="008B7C6A"/>
    <w:rsid w:val="008C060C"/>
    <w:rsid w:val="008C0778"/>
    <w:rsid w:val="008C0BAB"/>
    <w:rsid w:val="008C12F7"/>
    <w:rsid w:val="008C14E8"/>
    <w:rsid w:val="008C1560"/>
    <w:rsid w:val="008C17C5"/>
    <w:rsid w:val="008C195B"/>
    <w:rsid w:val="008C19E6"/>
    <w:rsid w:val="008C1A7E"/>
    <w:rsid w:val="008C291D"/>
    <w:rsid w:val="008C2F14"/>
    <w:rsid w:val="008C3009"/>
    <w:rsid w:val="008C31EE"/>
    <w:rsid w:val="008C3253"/>
    <w:rsid w:val="008C3A5A"/>
    <w:rsid w:val="008C3D26"/>
    <w:rsid w:val="008C499F"/>
    <w:rsid w:val="008C4DBD"/>
    <w:rsid w:val="008C513A"/>
    <w:rsid w:val="008C5155"/>
    <w:rsid w:val="008C55F1"/>
    <w:rsid w:val="008C561D"/>
    <w:rsid w:val="008C5670"/>
    <w:rsid w:val="008C571B"/>
    <w:rsid w:val="008C5F09"/>
    <w:rsid w:val="008C656D"/>
    <w:rsid w:val="008C65B8"/>
    <w:rsid w:val="008C68A9"/>
    <w:rsid w:val="008C6A8C"/>
    <w:rsid w:val="008C6B34"/>
    <w:rsid w:val="008C6B8D"/>
    <w:rsid w:val="008C6D5A"/>
    <w:rsid w:val="008C6EDC"/>
    <w:rsid w:val="008C6F0B"/>
    <w:rsid w:val="008C762A"/>
    <w:rsid w:val="008C76CB"/>
    <w:rsid w:val="008C777D"/>
    <w:rsid w:val="008C7B38"/>
    <w:rsid w:val="008C7C21"/>
    <w:rsid w:val="008C7DAA"/>
    <w:rsid w:val="008C7E63"/>
    <w:rsid w:val="008C7E97"/>
    <w:rsid w:val="008D0511"/>
    <w:rsid w:val="008D104B"/>
    <w:rsid w:val="008D11F6"/>
    <w:rsid w:val="008D14B4"/>
    <w:rsid w:val="008D14C2"/>
    <w:rsid w:val="008D1706"/>
    <w:rsid w:val="008D1735"/>
    <w:rsid w:val="008D1758"/>
    <w:rsid w:val="008D1CB3"/>
    <w:rsid w:val="008D20EC"/>
    <w:rsid w:val="008D23AF"/>
    <w:rsid w:val="008D2593"/>
    <w:rsid w:val="008D25C7"/>
    <w:rsid w:val="008D28DB"/>
    <w:rsid w:val="008D298E"/>
    <w:rsid w:val="008D2E76"/>
    <w:rsid w:val="008D2F2D"/>
    <w:rsid w:val="008D2F92"/>
    <w:rsid w:val="008D30E1"/>
    <w:rsid w:val="008D323B"/>
    <w:rsid w:val="008D3440"/>
    <w:rsid w:val="008D34A1"/>
    <w:rsid w:val="008D3E68"/>
    <w:rsid w:val="008D3FFE"/>
    <w:rsid w:val="008D435B"/>
    <w:rsid w:val="008D4361"/>
    <w:rsid w:val="008D4AB0"/>
    <w:rsid w:val="008D4AD2"/>
    <w:rsid w:val="008D514E"/>
    <w:rsid w:val="008D5239"/>
    <w:rsid w:val="008D56F3"/>
    <w:rsid w:val="008D59F2"/>
    <w:rsid w:val="008D5BCD"/>
    <w:rsid w:val="008D6068"/>
    <w:rsid w:val="008D60D2"/>
    <w:rsid w:val="008D6D6B"/>
    <w:rsid w:val="008D6EFA"/>
    <w:rsid w:val="008D6F7E"/>
    <w:rsid w:val="008D7088"/>
    <w:rsid w:val="008D7171"/>
    <w:rsid w:val="008D783C"/>
    <w:rsid w:val="008D78BD"/>
    <w:rsid w:val="008D7D35"/>
    <w:rsid w:val="008E00B9"/>
    <w:rsid w:val="008E0704"/>
    <w:rsid w:val="008E0943"/>
    <w:rsid w:val="008E095F"/>
    <w:rsid w:val="008E0DCB"/>
    <w:rsid w:val="008E0FB7"/>
    <w:rsid w:val="008E105B"/>
    <w:rsid w:val="008E10A7"/>
    <w:rsid w:val="008E11F6"/>
    <w:rsid w:val="008E13A7"/>
    <w:rsid w:val="008E13BF"/>
    <w:rsid w:val="008E2299"/>
    <w:rsid w:val="008E2325"/>
    <w:rsid w:val="008E25B1"/>
    <w:rsid w:val="008E2810"/>
    <w:rsid w:val="008E28BE"/>
    <w:rsid w:val="008E294C"/>
    <w:rsid w:val="008E2BC1"/>
    <w:rsid w:val="008E2E53"/>
    <w:rsid w:val="008E2F88"/>
    <w:rsid w:val="008E387C"/>
    <w:rsid w:val="008E3A5A"/>
    <w:rsid w:val="008E3A88"/>
    <w:rsid w:val="008E3D53"/>
    <w:rsid w:val="008E3EA0"/>
    <w:rsid w:val="008E401D"/>
    <w:rsid w:val="008E44C6"/>
    <w:rsid w:val="008E47B9"/>
    <w:rsid w:val="008E47C8"/>
    <w:rsid w:val="008E487A"/>
    <w:rsid w:val="008E4883"/>
    <w:rsid w:val="008E4D7D"/>
    <w:rsid w:val="008E4E4B"/>
    <w:rsid w:val="008E4F7F"/>
    <w:rsid w:val="008E506B"/>
    <w:rsid w:val="008E5178"/>
    <w:rsid w:val="008E51C8"/>
    <w:rsid w:val="008E526A"/>
    <w:rsid w:val="008E5390"/>
    <w:rsid w:val="008E544D"/>
    <w:rsid w:val="008E5727"/>
    <w:rsid w:val="008E58A6"/>
    <w:rsid w:val="008E5A52"/>
    <w:rsid w:val="008E64DF"/>
    <w:rsid w:val="008E69EC"/>
    <w:rsid w:val="008E6A85"/>
    <w:rsid w:val="008E6B84"/>
    <w:rsid w:val="008E7159"/>
    <w:rsid w:val="008E716C"/>
    <w:rsid w:val="008E73DC"/>
    <w:rsid w:val="008E7661"/>
    <w:rsid w:val="008E7778"/>
    <w:rsid w:val="008E7A3D"/>
    <w:rsid w:val="008E7DCA"/>
    <w:rsid w:val="008F03D6"/>
    <w:rsid w:val="008F07A9"/>
    <w:rsid w:val="008F0862"/>
    <w:rsid w:val="008F0F60"/>
    <w:rsid w:val="008F1107"/>
    <w:rsid w:val="008F12D0"/>
    <w:rsid w:val="008F150F"/>
    <w:rsid w:val="008F16F6"/>
    <w:rsid w:val="008F188B"/>
    <w:rsid w:val="008F1C94"/>
    <w:rsid w:val="008F2311"/>
    <w:rsid w:val="008F2334"/>
    <w:rsid w:val="008F2337"/>
    <w:rsid w:val="008F3264"/>
    <w:rsid w:val="008F37D7"/>
    <w:rsid w:val="008F3B9C"/>
    <w:rsid w:val="008F405A"/>
    <w:rsid w:val="008F4589"/>
    <w:rsid w:val="008F490B"/>
    <w:rsid w:val="008F49E6"/>
    <w:rsid w:val="008F4E91"/>
    <w:rsid w:val="008F523C"/>
    <w:rsid w:val="008F5596"/>
    <w:rsid w:val="008F568E"/>
    <w:rsid w:val="008F5A3E"/>
    <w:rsid w:val="008F5BAD"/>
    <w:rsid w:val="008F5ED0"/>
    <w:rsid w:val="008F5EDD"/>
    <w:rsid w:val="008F5FB4"/>
    <w:rsid w:val="008F6BBC"/>
    <w:rsid w:val="008F6C4C"/>
    <w:rsid w:val="008F6F57"/>
    <w:rsid w:val="008F7BAB"/>
    <w:rsid w:val="008F7DDA"/>
    <w:rsid w:val="008F7EE5"/>
    <w:rsid w:val="008F7F50"/>
    <w:rsid w:val="008F7F88"/>
    <w:rsid w:val="0090009F"/>
    <w:rsid w:val="009003B3"/>
    <w:rsid w:val="009005FB"/>
    <w:rsid w:val="00900BC5"/>
    <w:rsid w:val="00900C17"/>
    <w:rsid w:val="00901599"/>
    <w:rsid w:val="0090166C"/>
    <w:rsid w:val="00901699"/>
    <w:rsid w:val="00901926"/>
    <w:rsid w:val="0090194C"/>
    <w:rsid w:val="00901951"/>
    <w:rsid w:val="0090196C"/>
    <w:rsid w:val="009019C2"/>
    <w:rsid w:val="00901BA1"/>
    <w:rsid w:val="00901F29"/>
    <w:rsid w:val="00902175"/>
    <w:rsid w:val="009028B2"/>
    <w:rsid w:val="00902974"/>
    <w:rsid w:val="00902A5F"/>
    <w:rsid w:val="00902A72"/>
    <w:rsid w:val="00902F7D"/>
    <w:rsid w:val="0090326B"/>
    <w:rsid w:val="009032B9"/>
    <w:rsid w:val="009033A9"/>
    <w:rsid w:val="00903418"/>
    <w:rsid w:val="009034AE"/>
    <w:rsid w:val="00903622"/>
    <w:rsid w:val="00903878"/>
    <w:rsid w:val="00903A94"/>
    <w:rsid w:val="00903BEF"/>
    <w:rsid w:val="00904B34"/>
    <w:rsid w:val="00905723"/>
    <w:rsid w:val="0090582C"/>
    <w:rsid w:val="00905EA2"/>
    <w:rsid w:val="009062E7"/>
    <w:rsid w:val="009062EA"/>
    <w:rsid w:val="0090665B"/>
    <w:rsid w:val="00906702"/>
    <w:rsid w:val="00906A4A"/>
    <w:rsid w:val="00906B46"/>
    <w:rsid w:val="00906BE3"/>
    <w:rsid w:val="00906FCF"/>
    <w:rsid w:val="00906FDA"/>
    <w:rsid w:val="00907199"/>
    <w:rsid w:val="0090751B"/>
    <w:rsid w:val="0090781B"/>
    <w:rsid w:val="00907AA2"/>
    <w:rsid w:val="00907B96"/>
    <w:rsid w:val="00907C2E"/>
    <w:rsid w:val="00910158"/>
    <w:rsid w:val="0091017B"/>
    <w:rsid w:val="0091024A"/>
    <w:rsid w:val="0091032A"/>
    <w:rsid w:val="0091041D"/>
    <w:rsid w:val="009105DF"/>
    <w:rsid w:val="009106DE"/>
    <w:rsid w:val="0091091D"/>
    <w:rsid w:val="00910A7E"/>
    <w:rsid w:val="00910D99"/>
    <w:rsid w:val="00910DE6"/>
    <w:rsid w:val="00910F28"/>
    <w:rsid w:val="009111E7"/>
    <w:rsid w:val="0091173F"/>
    <w:rsid w:val="00911899"/>
    <w:rsid w:val="00911A67"/>
    <w:rsid w:val="00911BF5"/>
    <w:rsid w:val="00911C55"/>
    <w:rsid w:val="00911DF3"/>
    <w:rsid w:val="00912007"/>
    <w:rsid w:val="00912096"/>
    <w:rsid w:val="00912109"/>
    <w:rsid w:val="00912880"/>
    <w:rsid w:val="00912916"/>
    <w:rsid w:val="00912D00"/>
    <w:rsid w:val="00912D35"/>
    <w:rsid w:val="00913315"/>
    <w:rsid w:val="009135F6"/>
    <w:rsid w:val="0091386D"/>
    <w:rsid w:val="00913A99"/>
    <w:rsid w:val="00913ADE"/>
    <w:rsid w:val="00913FDE"/>
    <w:rsid w:val="009143AC"/>
    <w:rsid w:val="00914412"/>
    <w:rsid w:val="009144A9"/>
    <w:rsid w:val="00914532"/>
    <w:rsid w:val="00914641"/>
    <w:rsid w:val="0091465F"/>
    <w:rsid w:val="00914838"/>
    <w:rsid w:val="00915360"/>
    <w:rsid w:val="00915A0A"/>
    <w:rsid w:val="00915A80"/>
    <w:rsid w:val="00915C43"/>
    <w:rsid w:val="00915CE8"/>
    <w:rsid w:val="0091677A"/>
    <w:rsid w:val="00916A9E"/>
    <w:rsid w:val="00916FCB"/>
    <w:rsid w:val="00917059"/>
    <w:rsid w:val="009170B0"/>
    <w:rsid w:val="0091748F"/>
    <w:rsid w:val="009174FE"/>
    <w:rsid w:val="0091772B"/>
    <w:rsid w:val="00917BD5"/>
    <w:rsid w:val="00917D12"/>
    <w:rsid w:val="00917DA7"/>
    <w:rsid w:val="00917EE6"/>
    <w:rsid w:val="00920498"/>
    <w:rsid w:val="009205E5"/>
    <w:rsid w:val="00921284"/>
    <w:rsid w:val="0092139E"/>
    <w:rsid w:val="0092166A"/>
    <w:rsid w:val="00921708"/>
    <w:rsid w:val="00921805"/>
    <w:rsid w:val="009219A4"/>
    <w:rsid w:val="00921AE9"/>
    <w:rsid w:val="00921BF9"/>
    <w:rsid w:val="00921C26"/>
    <w:rsid w:val="00921CF7"/>
    <w:rsid w:val="00921EB8"/>
    <w:rsid w:val="00921F97"/>
    <w:rsid w:val="009221F2"/>
    <w:rsid w:val="009222EA"/>
    <w:rsid w:val="00922369"/>
    <w:rsid w:val="009224C5"/>
    <w:rsid w:val="00922827"/>
    <w:rsid w:val="009229FC"/>
    <w:rsid w:val="00922CC8"/>
    <w:rsid w:val="009231A2"/>
    <w:rsid w:val="0092351D"/>
    <w:rsid w:val="009235DB"/>
    <w:rsid w:val="00923C12"/>
    <w:rsid w:val="00924150"/>
    <w:rsid w:val="009243AA"/>
    <w:rsid w:val="00924CCC"/>
    <w:rsid w:val="00924CE5"/>
    <w:rsid w:val="00925074"/>
    <w:rsid w:val="00925479"/>
    <w:rsid w:val="009254B8"/>
    <w:rsid w:val="009258F0"/>
    <w:rsid w:val="00925A49"/>
    <w:rsid w:val="00925C39"/>
    <w:rsid w:val="00925DB9"/>
    <w:rsid w:val="00925EA2"/>
    <w:rsid w:val="00926030"/>
    <w:rsid w:val="0092607E"/>
    <w:rsid w:val="00926ABF"/>
    <w:rsid w:val="0092737B"/>
    <w:rsid w:val="009277F0"/>
    <w:rsid w:val="00927D59"/>
    <w:rsid w:val="00930881"/>
    <w:rsid w:val="009308FE"/>
    <w:rsid w:val="00930E36"/>
    <w:rsid w:val="00930FAE"/>
    <w:rsid w:val="0093106F"/>
    <w:rsid w:val="009311FA"/>
    <w:rsid w:val="00931496"/>
    <w:rsid w:val="00931673"/>
    <w:rsid w:val="00931BDE"/>
    <w:rsid w:val="00931C5F"/>
    <w:rsid w:val="00931E06"/>
    <w:rsid w:val="00931F6B"/>
    <w:rsid w:val="00932056"/>
    <w:rsid w:val="00932158"/>
    <w:rsid w:val="0093254E"/>
    <w:rsid w:val="009326B8"/>
    <w:rsid w:val="0093276F"/>
    <w:rsid w:val="0093283B"/>
    <w:rsid w:val="00933075"/>
    <w:rsid w:val="00933D88"/>
    <w:rsid w:val="00933E1F"/>
    <w:rsid w:val="00933EDE"/>
    <w:rsid w:val="0093408A"/>
    <w:rsid w:val="009344D8"/>
    <w:rsid w:val="00934667"/>
    <w:rsid w:val="00934715"/>
    <w:rsid w:val="00934A8A"/>
    <w:rsid w:val="00934B79"/>
    <w:rsid w:val="00934E4C"/>
    <w:rsid w:val="00934F84"/>
    <w:rsid w:val="00935025"/>
    <w:rsid w:val="009353BF"/>
    <w:rsid w:val="00935857"/>
    <w:rsid w:val="009358C7"/>
    <w:rsid w:val="0093596B"/>
    <w:rsid w:val="00935BCE"/>
    <w:rsid w:val="00935D06"/>
    <w:rsid w:val="009361AF"/>
    <w:rsid w:val="00936412"/>
    <w:rsid w:val="009365D9"/>
    <w:rsid w:val="009366A0"/>
    <w:rsid w:val="009366E9"/>
    <w:rsid w:val="009368F0"/>
    <w:rsid w:val="00936C32"/>
    <w:rsid w:val="00936ED3"/>
    <w:rsid w:val="00936FC9"/>
    <w:rsid w:val="009371D6"/>
    <w:rsid w:val="00937531"/>
    <w:rsid w:val="009376BD"/>
    <w:rsid w:val="00937786"/>
    <w:rsid w:val="009379B9"/>
    <w:rsid w:val="00937AB8"/>
    <w:rsid w:val="00937C3B"/>
    <w:rsid w:val="00937DC6"/>
    <w:rsid w:val="00937DF4"/>
    <w:rsid w:val="00937E1D"/>
    <w:rsid w:val="00937E67"/>
    <w:rsid w:val="009402DF"/>
    <w:rsid w:val="0094048F"/>
    <w:rsid w:val="00940859"/>
    <w:rsid w:val="00940D18"/>
    <w:rsid w:val="009411FE"/>
    <w:rsid w:val="009419E6"/>
    <w:rsid w:val="00941A9C"/>
    <w:rsid w:val="00941C35"/>
    <w:rsid w:val="00941E42"/>
    <w:rsid w:val="00941F83"/>
    <w:rsid w:val="00941F88"/>
    <w:rsid w:val="009420B1"/>
    <w:rsid w:val="00942749"/>
    <w:rsid w:val="009427B1"/>
    <w:rsid w:val="00942D93"/>
    <w:rsid w:val="009434E1"/>
    <w:rsid w:val="009435D6"/>
    <w:rsid w:val="009439D9"/>
    <w:rsid w:val="00943FF6"/>
    <w:rsid w:val="00944DD3"/>
    <w:rsid w:val="00944FB5"/>
    <w:rsid w:val="009451A3"/>
    <w:rsid w:val="009451BD"/>
    <w:rsid w:val="009454AB"/>
    <w:rsid w:val="00945583"/>
    <w:rsid w:val="0094587B"/>
    <w:rsid w:val="0094597C"/>
    <w:rsid w:val="00945C23"/>
    <w:rsid w:val="00945CF9"/>
    <w:rsid w:val="00945DE8"/>
    <w:rsid w:val="00945E0C"/>
    <w:rsid w:val="009460AD"/>
    <w:rsid w:val="00946214"/>
    <w:rsid w:val="00946672"/>
    <w:rsid w:val="00946A61"/>
    <w:rsid w:val="00946D54"/>
    <w:rsid w:val="00946FAD"/>
    <w:rsid w:val="009473AA"/>
    <w:rsid w:val="00947545"/>
    <w:rsid w:val="00947848"/>
    <w:rsid w:val="0094786D"/>
    <w:rsid w:val="00947BBC"/>
    <w:rsid w:val="00947BD7"/>
    <w:rsid w:val="00947C95"/>
    <w:rsid w:val="00947F98"/>
    <w:rsid w:val="00950073"/>
    <w:rsid w:val="00950251"/>
    <w:rsid w:val="0095035F"/>
    <w:rsid w:val="0095062B"/>
    <w:rsid w:val="00950940"/>
    <w:rsid w:val="00950C79"/>
    <w:rsid w:val="00950D8D"/>
    <w:rsid w:val="00950E92"/>
    <w:rsid w:val="00951119"/>
    <w:rsid w:val="00951288"/>
    <w:rsid w:val="00951322"/>
    <w:rsid w:val="0095210E"/>
    <w:rsid w:val="00952297"/>
    <w:rsid w:val="00952AD0"/>
    <w:rsid w:val="00952AEC"/>
    <w:rsid w:val="00952D12"/>
    <w:rsid w:val="00953612"/>
    <w:rsid w:val="00953686"/>
    <w:rsid w:val="009536D4"/>
    <w:rsid w:val="0095371F"/>
    <w:rsid w:val="00953D0B"/>
    <w:rsid w:val="00953DD6"/>
    <w:rsid w:val="00953FE0"/>
    <w:rsid w:val="00954864"/>
    <w:rsid w:val="00954870"/>
    <w:rsid w:val="00954B11"/>
    <w:rsid w:val="00954C51"/>
    <w:rsid w:val="00954C55"/>
    <w:rsid w:val="00954E53"/>
    <w:rsid w:val="00954E56"/>
    <w:rsid w:val="009550E7"/>
    <w:rsid w:val="00955874"/>
    <w:rsid w:val="009560E1"/>
    <w:rsid w:val="0095662B"/>
    <w:rsid w:val="00956831"/>
    <w:rsid w:val="00956E46"/>
    <w:rsid w:val="0095706A"/>
    <w:rsid w:val="009570A5"/>
    <w:rsid w:val="009571C6"/>
    <w:rsid w:val="00957603"/>
    <w:rsid w:val="00957C00"/>
    <w:rsid w:val="00957C54"/>
    <w:rsid w:val="009601E1"/>
    <w:rsid w:val="00960472"/>
    <w:rsid w:val="00960628"/>
    <w:rsid w:val="0096062D"/>
    <w:rsid w:val="009609A3"/>
    <w:rsid w:val="00960E46"/>
    <w:rsid w:val="00960F05"/>
    <w:rsid w:val="00960F2E"/>
    <w:rsid w:val="00961205"/>
    <w:rsid w:val="00961D5E"/>
    <w:rsid w:val="00961DD8"/>
    <w:rsid w:val="009625D5"/>
    <w:rsid w:val="00962B76"/>
    <w:rsid w:val="00962DBC"/>
    <w:rsid w:val="00962F71"/>
    <w:rsid w:val="009631EA"/>
    <w:rsid w:val="009632AD"/>
    <w:rsid w:val="009634BB"/>
    <w:rsid w:val="0096375E"/>
    <w:rsid w:val="00963892"/>
    <w:rsid w:val="0096401F"/>
    <w:rsid w:val="00964433"/>
    <w:rsid w:val="009646BB"/>
    <w:rsid w:val="009646EA"/>
    <w:rsid w:val="00964F6F"/>
    <w:rsid w:val="009653CF"/>
    <w:rsid w:val="009655CA"/>
    <w:rsid w:val="0096573B"/>
    <w:rsid w:val="00965A60"/>
    <w:rsid w:val="00965F3F"/>
    <w:rsid w:val="00966390"/>
    <w:rsid w:val="00966813"/>
    <w:rsid w:val="0096682E"/>
    <w:rsid w:val="009669F4"/>
    <w:rsid w:val="0096748B"/>
    <w:rsid w:val="009679AC"/>
    <w:rsid w:val="00967C64"/>
    <w:rsid w:val="00967EC8"/>
    <w:rsid w:val="00967F6F"/>
    <w:rsid w:val="0097008C"/>
    <w:rsid w:val="00970693"/>
    <w:rsid w:val="0097092A"/>
    <w:rsid w:val="009710A5"/>
    <w:rsid w:val="00971253"/>
    <w:rsid w:val="0097128B"/>
    <w:rsid w:val="00971A96"/>
    <w:rsid w:val="009726CC"/>
    <w:rsid w:val="00972B1A"/>
    <w:rsid w:val="00972D7A"/>
    <w:rsid w:val="00972D94"/>
    <w:rsid w:val="009733CC"/>
    <w:rsid w:val="00973862"/>
    <w:rsid w:val="009739D7"/>
    <w:rsid w:val="00973D34"/>
    <w:rsid w:val="009741C5"/>
    <w:rsid w:val="00974259"/>
    <w:rsid w:val="009742BF"/>
    <w:rsid w:val="009743E1"/>
    <w:rsid w:val="009748AD"/>
    <w:rsid w:val="00974A8A"/>
    <w:rsid w:val="00974C08"/>
    <w:rsid w:val="009756E1"/>
    <w:rsid w:val="0097593A"/>
    <w:rsid w:val="00976590"/>
    <w:rsid w:val="009768EF"/>
    <w:rsid w:val="00976910"/>
    <w:rsid w:val="00976DCE"/>
    <w:rsid w:val="00976FB0"/>
    <w:rsid w:val="00977037"/>
    <w:rsid w:val="00977123"/>
    <w:rsid w:val="009772C0"/>
    <w:rsid w:val="00977432"/>
    <w:rsid w:val="009775FE"/>
    <w:rsid w:val="00977D94"/>
    <w:rsid w:val="0098042C"/>
    <w:rsid w:val="009804D0"/>
    <w:rsid w:val="00980553"/>
    <w:rsid w:val="00980C11"/>
    <w:rsid w:val="00980E10"/>
    <w:rsid w:val="00981208"/>
    <w:rsid w:val="009818DD"/>
    <w:rsid w:val="00981F6C"/>
    <w:rsid w:val="00982124"/>
    <w:rsid w:val="009822EE"/>
    <w:rsid w:val="009822F6"/>
    <w:rsid w:val="009823A5"/>
    <w:rsid w:val="009824C8"/>
    <w:rsid w:val="00982DA4"/>
    <w:rsid w:val="00982DF0"/>
    <w:rsid w:val="00982E3E"/>
    <w:rsid w:val="00982FAB"/>
    <w:rsid w:val="0098314D"/>
    <w:rsid w:val="00983194"/>
    <w:rsid w:val="009834BF"/>
    <w:rsid w:val="0098389E"/>
    <w:rsid w:val="00983CE1"/>
    <w:rsid w:val="00983F52"/>
    <w:rsid w:val="009840CD"/>
    <w:rsid w:val="00984402"/>
    <w:rsid w:val="0098449C"/>
    <w:rsid w:val="009844CC"/>
    <w:rsid w:val="00984A9E"/>
    <w:rsid w:val="00984CD7"/>
    <w:rsid w:val="00984EE5"/>
    <w:rsid w:val="00984F81"/>
    <w:rsid w:val="00985020"/>
    <w:rsid w:val="00985050"/>
    <w:rsid w:val="00985CA7"/>
    <w:rsid w:val="00985CB1"/>
    <w:rsid w:val="00986482"/>
    <w:rsid w:val="009866F6"/>
    <w:rsid w:val="00986A4F"/>
    <w:rsid w:val="00986AF1"/>
    <w:rsid w:val="00986EE2"/>
    <w:rsid w:val="00986FA8"/>
    <w:rsid w:val="009870FF"/>
    <w:rsid w:val="00987189"/>
    <w:rsid w:val="009873E8"/>
    <w:rsid w:val="0098745A"/>
    <w:rsid w:val="009877C3"/>
    <w:rsid w:val="00987C14"/>
    <w:rsid w:val="00987CAB"/>
    <w:rsid w:val="00987D81"/>
    <w:rsid w:val="00987DBF"/>
    <w:rsid w:val="00990180"/>
    <w:rsid w:val="0099023E"/>
    <w:rsid w:val="0099041D"/>
    <w:rsid w:val="009905F0"/>
    <w:rsid w:val="009907A7"/>
    <w:rsid w:val="0099092B"/>
    <w:rsid w:val="00990E89"/>
    <w:rsid w:val="00990FCB"/>
    <w:rsid w:val="0099108B"/>
    <w:rsid w:val="0099120A"/>
    <w:rsid w:val="00991495"/>
    <w:rsid w:val="00991869"/>
    <w:rsid w:val="00991D1B"/>
    <w:rsid w:val="00991EB8"/>
    <w:rsid w:val="00991F8D"/>
    <w:rsid w:val="009922F8"/>
    <w:rsid w:val="00992510"/>
    <w:rsid w:val="009928AC"/>
    <w:rsid w:val="00992A4D"/>
    <w:rsid w:val="00992D38"/>
    <w:rsid w:val="00992E59"/>
    <w:rsid w:val="009930D5"/>
    <w:rsid w:val="00993159"/>
    <w:rsid w:val="0099332E"/>
    <w:rsid w:val="0099354D"/>
    <w:rsid w:val="00993752"/>
    <w:rsid w:val="009940C9"/>
    <w:rsid w:val="009944C3"/>
    <w:rsid w:val="009946CA"/>
    <w:rsid w:val="00994828"/>
    <w:rsid w:val="00994AB2"/>
    <w:rsid w:val="00994FF6"/>
    <w:rsid w:val="0099507A"/>
    <w:rsid w:val="009953CA"/>
    <w:rsid w:val="00995846"/>
    <w:rsid w:val="009958FA"/>
    <w:rsid w:val="00995967"/>
    <w:rsid w:val="00995A7F"/>
    <w:rsid w:val="00995AA5"/>
    <w:rsid w:val="00995C28"/>
    <w:rsid w:val="009960F6"/>
    <w:rsid w:val="00996406"/>
    <w:rsid w:val="009966C0"/>
    <w:rsid w:val="00996C98"/>
    <w:rsid w:val="00996CF3"/>
    <w:rsid w:val="009974B9"/>
    <w:rsid w:val="0099750C"/>
    <w:rsid w:val="0099767E"/>
    <w:rsid w:val="00997744"/>
    <w:rsid w:val="00997B66"/>
    <w:rsid w:val="00997B92"/>
    <w:rsid w:val="00997BAE"/>
    <w:rsid w:val="00997BFB"/>
    <w:rsid w:val="00997F9A"/>
    <w:rsid w:val="009A016A"/>
    <w:rsid w:val="009A02CF"/>
    <w:rsid w:val="009A032B"/>
    <w:rsid w:val="009A0ACA"/>
    <w:rsid w:val="009A1216"/>
    <w:rsid w:val="009A1697"/>
    <w:rsid w:val="009A1EA6"/>
    <w:rsid w:val="009A276E"/>
    <w:rsid w:val="009A2A83"/>
    <w:rsid w:val="009A2AF6"/>
    <w:rsid w:val="009A2E30"/>
    <w:rsid w:val="009A3100"/>
    <w:rsid w:val="009A34B0"/>
    <w:rsid w:val="009A3547"/>
    <w:rsid w:val="009A3689"/>
    <w:rsid w:val="009A3776"/>
    <w:rsid w:val="009A3C89"/>
    <w:rsid w:val="009A3CF9"/>
    <w:rsid w:val="009A3F2F"/>
    <w:rsid w:val="009A407A"/>
    <w:rsid w:val="009A42F6"/>
    <w:rsid w:val="009A4420"/>
    <w:rsid w:val="009A4585"/>
    <w:rsid w:val="009A4BC6"/>
    <w:rsid w:val="009A4CC0"/>
    <w:rsid w:val="009A4CF0"/>
    <w:rsid w:val="009A5082"/>
    <w:rsid w:val="009A5158"/>
    <w:rsid w:val="009A532F"/>
    <w:rsid w:val="009A598C"/>
    <w:rsid w:val="009A5CDF"/>
    <w:rsid w:val="009A5EEF"/>
    <w:rsid w:val="009A600B"/>
    <w:rsid w:val="009A618F"/>
    <w:rsid w:val="009A61DC"/>
    <w:rsid w:val="009A6521"/>
    <w:rsid w:val="009A6756"/>
    <w:rsid w:val="009A67DB"/>
    <w:rsid w:val="009A67DD"/>
    <w:rsid w:val="009A6959"/>
    <w:rsid w:val="009A69E1"/>
    <w:rsid w:val="009A6A8A"/>
    <w:rsid w:val="009A6B8C"/>
    <w:rsid w:val="009A6D70"/>
    <w:rsid w:val="009A7135"/>
    <w:rsid w:val="009A7265"/>
    <w:rsid w:val="009A7742"/>
    <w:rsid w:val="009A7ADC"/>
    <w:rsid w:val="009A7B9B"/>
    <w:rsid w:val="009B0151"/>
    <w:rsid w:val="009B0525"/>
    <w:rsid w:val="009B0A36"/>
    <w:rsid w:val="009B0C41"/>
    <w:rsid w:val="009B0E22"/>
    <w:rsid w:val="009B0ECC"/>
    <w:rsid w:val="009B0FF8"/>
    <w:rsid w:val="009B1A2E"/>
    <w:rsid w:val="009B1AB6"/>
    <w:rsid w:val="009B1C0F"/>
    <w:rsid w:val="009B1D45"/>
    <w:rsid w:val="009B22A6"/>
    <w:rsid w:val="009B2305"/>
    <w:rsid w:val="009B267D"/>
    <w:rsid w:val="009B26A9"/>
    <w:rsid w:val="009B26E3"/>
    <w:rsid w:val="009B2703"/>
    <w:rsid w:val="009B276F"/>
    <w:rsid w:val="009B2FC9"/>
    <w:rsid w:val="009B30D2"/>
    <w:rsid w:val="009B32E9"/>
    <w:rsid w:val="009B3782"/>
    <w:rsid w:val="009B415D"/>
    <w:rsid w:val="009B41FB"/>
    <w:rsid w:val="009B473C"/>
    <w:rsid w:val="009B4A3A"/>
    <w:rsid w:val="009B4C14"/>
    <w:rsid w:val="009B4DD6"/>
    <w:rsid w:val="009B4FF3"/>
    <w:rsid w:val="009B5014"/>
    <w:rsid w:val="009B5129"/>
    <w:rsid w:val="009B544D"/>
    <w:rsid w:val="009B54C6"/>
    <w:rsid w:val="009B5785"/>
    <w:rsid w:val="009B587A"/>
    <w:rsid w:val="009B5CD2"/>
    <w:rsid w:val="009B608F"/>
    <w:rsid w:val="009B61EA"/>
    <w:rsid w:val="009B63E6"/>
    <w:rsid w:val="009B683F"/>
    <w:rsid w:val="009B6B94"/>
    <w:rsid w:val="009B6CD1"/>
    <w:rsid w:val="009B6D2F"/>
    <w:rsid w:val="009B7387"/>
    <w:rsid w:val="009B75C2"/>
    <w:rsid w:val="009C0366"/>
    <w:rsid w:val="009C0382"/>
    <w:rsid w:val="009C0720"/>
    <w:rsid w:val="009C0D6E"/>
    <w:rsid w:val="009C0FCC"/>
    <w:rsid w:val="009C1657"/>
    <w:rsid w:val="009C198E"/>
    <w:rsid w:val="009C19FD"/>
    <w:rsid w:val="009C1DFF"/>
    <w:rsid w:val="009C1E7F"/>
    <w:rsid w:val="009C1F24"/>
    <w:rsid w:val="009C2057"/>
    <w:rsid w:val="009C206E"/>
    <w:rsid w:val="009C233C"/>
    <w:rsid w:val="009C2549"/>
    <w:rsid w:val="009C259B"/>
    <w:rsid w:val="009C3160"/>
    <w:rsid w:val="009C3424"/>
    <w:rsid w:val="009C373D"/>
    <w:rsid w:val="009C3C7A"/>
    <w:rsid w:val="009C3E51"/>
    <w:rsid w:val="009C41B8"/>
    <w:rsid w:val="009C41E2"/>
    <w:rsid w:val="009C4679"/>
    <w:rsid w:val="009C47A9"/>
    <w:rsid w:val="009C4D1A"/>
    <w:rsid w:val="009C4D9E"/>
    <w:rsid w:val="009C4F94"/>
    <w:rsid w:val="009C4FB2"/>
    <w:rsid w:val="009C573C"/>
    <w:rsid w:val="009C5807"/>
    <w:rsid w:val="009C5A6F"/>
    <w:rsid w:val="009C5AA0"/>
    <w:rsid w:val="009C5B90"/>
    <w:rsid w:val="009C5EA7"/>
    <w:rsid w:val="009C5FC9"/>
    <w:rsid w:val="009C6B0B"/>
    <w:rsid w:val="009C6BFE"/>
    <w:rsid w:val="009C6D75"/>
    <w:rsid w:val="009C6DB7"/>
    <w:rsid w:val="009C72DB"/>
    <w:rsid w:val="009C76A8"/>
    <w:rsid w:val="009C7B23"/>
    <w:rsid w:val="009C7C0D"/>
    <w:rsid w:val="009C7C9F"/>
    <w:rsid w:val="009C7F57"/>
    <w:rsid w:val="009C7FEC"/>
    <w:rsid w:val="009D00F5"/>
    <w:rsid w:val="009D05D8"/>
    <w:rsid w:val="009D0760"/>
    <w:rsid w:val="009D0B41"/>
    <w:rsid w:val="009D1136"/>
    <w:rsid w:val="009D11D4"/>
    <w:rsid w:val="009D129C"/>
    <w:rsid w:val="009D1346"/>
    <w:rsid w:val="009D19B4"/>
    <w:rsid w:val="009D2389"/>
    <w:rsid w:val="009D255B"/>
    <w:rsid w:val="009D25A0"/>
    <w:rsid w:val="009D28DA"/>
    <w:rsid w:val="009D2B06"/>
    <w:rsid w:val="009D2DF9"/>
    <w:rsid w:val="009D32E6"/>
    <w:rsid w:val="009D331F"/>
    <w:rsid w:val="009D343A"/>
    <w:rsid w:val="009D350A"/>
    <w:rsid w:val="009D3654"/>
    <w:rsid w:val="009D3803"/>
    <w:rsid w:val="009D3814"/>
    <w:rsid w:val="009D416C"/>
    <w:rsid w:val="009D4258"/>
    <w:rsid w:val="009D46F6"/>
    <w:rsid w:val="009D4802"/>
    <w:rsid w:val="009D4B0F"/>
    <w:rsid w:val="009D4D00"/>
    <w:rsid w:val="009D4EA8"/>
    <w:rsid w:val="009D5099"/>
    <w:rsid w:val="009D5619"/>
    <w:rsid w:val="009D5965"/>
    <w:rsid w:val="009D5BF7"/>
    <w:rsid w:val="009D6952"/>
    <w:rsid w:val="009D713C"/>
    <w:rsid w:val="009D7140"/>
    <w:rsid w:val="009D719D"/>
    <w:rsid w:val="009D7563"/>
    <w:rsid w:val="009D761D"/>
    <w:rsid w:val="009D7D71"/>
    <w:rsid w:val="009E0297"/>
    <w:rsid w:val="009E05A0"/>
    <w:rsid w:val="009E0BD0"/>
    <w:rsid w:val="009E0E2B"/>
    <w:rsid w:val="009E0E93"/>
    <w:rsid w:val="009E0F3A"/>
    <w:rsid w:val="009E0FC4"/>
    <w:rsid w:val="009E1361"/>
    <w:rsid w:val="009E16B9"/>
    <w:rsid w:val="009E1842"/>
    <w:rsid w:val="009E1A9B"/>
    <w:rsid w:val="009E1AA8"/>
    <w:rsid w:val="009E1B35"/>
    <w:rsid w:val="009E1B50"/>
    <w:rsid w:val="009E1CF2"/>
    <w:rsid w:val="009E1DE5"/>
    <w:rsid w:val="009E1F6D"/>
    <w:rsid w:val="009E2101"/>
    <w:rsid w:val="009E262D"/>
    <w:rsid w:val="009E2646"/>
    <w:rsid w:val="009E26A4"/>
    <w:rsid w:val="009E299D"/>
    <w:rsid w:val="009E2AD7"/>
    <w:rsid w:val="009E2D5A"/>
    <w:rsid w:val="009E2DD4"/>
    <w:rsid w:val="009E32F7"/>
    <w:rsid w:val="009E3434"/>
    <w:rsid w:val="009E3568"/>
    <w:rsid w:val="009E35DF"/>
    <w:rsid w:val="009E3B73"/>
    <w:rsid w:val="009E3D6E"/>
    <w:rsid w:val="009E4138"/>
    <w:rsid w:val="009E4405"/>
    <w:rsid w:val="009E4AD1"/>
    <w:rsid w:val="009E4BE4"/>
    <w:rsid w:val="009E4D0A"/>
    <w:rsid w:val="009E4E18"/>
    <w:rsid w:val="009E4EF1"/>
    <w:rsid w:val="009E4FA6"/>
    <w:rsid w:val="009E522B"/>
    <w:rsid w:val="009E5EFC"/>
    <w:rsid w:val="009E604F"/>
    <w:rsid w:val="009E69A7"/>
    <w:rsid w:val="009E6CD1"/>
    <w:rsid w:val="009E6DA0"/>
    <w:rsid w:val="009E7293"/>
    <w:rsid w:val="009E7709"/>
    <w:rsid w:val="009E7808"/>
    <w:rsid w:val="009E7A1C"/>
    <w:rsid w:val="009E7ACE"/>
    <w:rsid w:val="009F018F"/>
    <w:rsid w:val="009F0233"/>
    <w:rsid w:val="009F0334"/>
    <w:rsid w:val="009F0346"/>
    <w:rsid w:val="009F051C"/>
    <w:rsid w:val="009F0656"/>
    <w:rsid w:val="009F06EF"/>
    <w:rsid w:val="009F077E"/>
    <w:rsid w:val="009F116C"/>
    <w:rsid w:val="009F1184"/>
    <w:rsid w:val="009F1343"/>
    <w:rsid w:val="009F1A34"/>
    <w:rsid w:val="009F1B11"/>
    <w:rsid w:val="009F1E70"/>
    <w:rsid w:val="009F1EFC"/>
    <w:rsid w:val="009F1F93"/>
    <w:rsid w:val="009F217F"/>
    <w:rsid w:val="009F226A"/>
    <w:rsid w:val="009F2528"/>
    <w:rsid w:val="009F271D"/>
    <w:rsid w:val="009F29AB"/>
    <w:rsid w:val="009F2C40"/>
    <w:rsid w:val="009F2E44"/>
    <w:rsid w:val="009F2EBE"/>
    <w:rsid w:val="009F2EEA"/>
    <w:rsid w:val="009F30E7"/>
    <w:rsid w:val="009F31B8"/>
    <w:rsid w:val="009F32AE"/>
    <w:rsid w:val="009F32C9"/>
    <w:rsid w:val="009F36E7"/>
    <w:rsid w:val="009F421E"/>
    <w:rsid w:val="009F4258"/>
    <w:rsid w:val="009F4435"/>
    <w:rsid w:val="009F4443"/>
    <w:rsid w:val="009F4546"/>
    <w:rsid w:val="009F494D"/>
    <w:rsid w:val="009F4AEE"/>
    <w:rsid w:val="009F4B3E"/>
    <w:rsid w:val="009F4E41"/>
    <w:rsid w:val="009F4FA5"/>
    <w:rsid w:val="009F5055"/>
    <w:rsid w:val="009F5083"/>
    <w:rsid w:val="009F5475"/>
    <w:rsid w:val="009F5B26"/>
    <w:rsid w:val="009F5D34"/>
    <w:rsid w:val="009F66E5"/>
    <w:rsid w:val="009F671B"/>
    <w:rsid w:val="009F6AC4"/>
    <w:rsid w:val="009F7059"/>
    <w:rsid w:val="009F74FF"/>
    <w:rsid w:val="009F78AB"/>
    <w:rsid w:val="009F7F00"/>
    <w:rsid w:val="009F7FBB"/>
    <w:rsid w:val="00A00359"/>
    <w:rsid w:val="00A0074E"/>
    <w:rsid w:val="00A00D28"/>
    <w:rsid w:val="00A00DE9"/>
    <w:rsid w:val="00A0101F"/>
    <w:rsid w:val="00A01317"/>
    <w:rsid w:val="00A019AE"/>
    <w:rsid w:val="00A01A4B"/>
    <w:rsid w:val="00A01CC8"/>
    <w:rsid w:val="00A01D9B"/>
    <w:rsid w:val="00A02015"/>
    <w:rsid w:val="00A02060"/>
    <w:rsid w:val="00A02422"/>
    <w:rsid w:val="00A027C1"/>
    <w:rsid w:val="00A02A25"/>
    <w:rsid w:val="00A0313B"/>
    <w:rsid w:val="00A031A7"/>
    <w:rsid w:val="00A035C1"/>
    <w:rsid w:val="00A03653"/>
    <w:rsid w:val="00A036D8"/>
    <w:rsid w:val="00A03798"/>
    <w:rsid w:val="00A037F4"/>
    <w:rsid w:val="00A03BF3"/>
    <w:rsid w:val="00A03CA9"/>
    <w:rsid w:val="00A040CE"/>
    <w:rsid w:val="00A045E1"/>
    <w:rsid w:val="00A049FC"/>
    <w:rsid w:val="00A05401"/>
    <w:rsid w:val="00A05582"/>
    <w:rsid w:val="00A058E8"/>
    <w:rsid w:val="00A05B16"/>
    <w:rsid w:val="00A05BFD"/>
    <w:rsid w:val="00A05CB9"/>
    <w:rsid w:val="00A05DC7"/>
    <w:rsid w:val="00A06112"/>
    <w:rsid w:val="00A0657C"/>
    <w:rsid w:val="00A06651"/>
    <w:rsid w:val="00A067C4"/>
    <w:rsid w:val="00A0689A"/>
    <w:rsid w:val="00A06E62"/>
    <w:rsid w:val="00A06EDF"/>
    <w:rsid w:val="00A06F98"/>
    <w:rsid w:val="00A07258"/>
    <w:rsid w:val="00A072FA"/>
    <w:rsid w:val="00A0745C"/>
    <w:rsid w:val="00A07E6D"/>
    <w:rsid w:val="00A07F93"/>
    <w:rsid w:val="00A100F4"/>
    <w:rsid w:val="00A101E1"/>
    <w:rsid w:val="00A105EC"/>
    <w:rsid w:val="00A10754"/>
    <w:rsid w:val="00A1095D"/>
    <w:rsid w:val="00A10A42"/>
    <w:rsid w:val="00A10AF0"/>
    <w:rsid w:val="00A10ECA"/>
    <w:rsid w:val="00A1119F"/>
    <w:rsid w:val="00A118B0"/>
    <w:rsid w:val="00A12673"/>
    <w:rsid w:val="00A128BC"/>
    <w:rsid w:val="00A12A18"/>
    <w:rsid w:val="00A12A43"/>
    <w:rsid w:val="00A12DA4"/>
    <w:rsid w:val="00A1357E"/>
    <w:rsid w:val="00A1395D"/>
    <w:rsid w:val="00A13F13"/>
    <w:rsid w:val="00A1405B"/>
    <w:rsid w:val="00A1441A"/>
    <w:rsid w:val="00A14490"/>
    <w:rsid w:val="00A1458A"/>
    <w:rsid w:val="00A14F20"/>
    <w:rsid w:val="00A1500F"/>
    <w:rsid w:val="00A15173"/>
    <w:rsid w:val="00A15564"/>
    <w:rsid w:val="00A15657"/>
    <w:rsid w:val="00A159FE"/>
    <w:rsid w:val="00A15B5B"/>
    <w:rsid w:val="00A1652E"/>
    <w:rsid w:val="00A16745"/>
    <w:rsid w:val="00A16AF3"/>
    <w:rsid w:val="00A170E2"/>
    <w:rsid w:val="00A17DBB"/>
    <w:rsid w:val="00A20159"/>
    <w:rsid w:val="00A205EB"/>
    <w:rsid w:val="00A20843"/>
    <w:rsid w:val="00A20C55"/>
    <w:rsid w:val="00A21201"/>
    <w:rsid w:val="00A216C3"/>
    <w:rsid w:val="00A216D5"/>
    <w:rsid w:val="00A22218"/>
    <w:rsid w:val="00A22315"/>
    <w:rsid w:val="00A22462"/>
    <w:rsid w:val="00A224DF"/>
    <w:rsid w:val="00A225CF"/>
    <w:rsid w:val="00A226EA"/>
    <w:rsid w:val="00A22C85"/>
    <w:rsid w:val="00A230EC"/>
    <w:rsid w:val="00A23784"/>
    <w:rsid w:val="00A23AE7"/>
    <w:rsid w:val="00A23F11"/>
    <w:rsid w:val="00A2416B"/>
    <w:rsid w:val="00A2436E"/>
    <w:rsid w:val="00A248DE"/>
    <w:rsid w:val="00A24B6A"/>
    <w:rsid w:val="00A24C5E"/>
    <w:rsid w:val="00A24C8D"/>
    <w:rsid w:val="00A2541A"/>
    <w:rsid w:val="00A25728"/>
    <w:rsid w:val="00A25FC8"/>
    <w:rsid w:val="00A2618F"/>
    <w:rsid w:val="00A261F4"/>
    <w:rsid w:val="00A26428"/>
    <w:rsid w:val="00A26499"/>
    <w:rsid w:val="00A26751"/>
    <w:rsid w:val="00A2684B"/>
    <w:rsid w:val="00A268B5"/>
    <w:rsid w:val="00A26AB9"/>
    <w:rsid w:val="00A26C83"/>
    <w:rsid w:val="00A26E8D"/>
    <w:rsid w:val="00A274EF"/>
    <w:rsid w:val="00A2773F"/>
    <w:rsid w:val="00A277B7"/>
    <w:rsid w:val="00A27A14"/>
    <w:rsid w:val="00A27B3E"/>
    <w:rsid w:val="00A27C43"/>
    <w:rsid w:val="00A27D5A"/>
    <w:rsid w:val="00A27F4B"/>
    <w:rsid w:val="00A300DF"/>
    <w:rsid w:val="00A307FB"/>
    <w:rsid w:val="00A3081E"/>
    <w:rsid w:val="00A309E4"/>
    <w:rsid w:val="00A30CA4"/>
    <w:rsid w:val="00A3104E"/>
    <w:rsid w:val="00A31089"/>
    <w:rsid w:val="00A311CE"/>
    <w:rsid w:val="00A31657"/>
    <w:rsid w:val="00A31852"/>
    <w:rsid w:val="00A31ADA"/>
    <w:rsid w:val="00A31D61"/>
    <w:rsid w:val="00A31D66"/>
    <w:rsid w:val="00A31E79"/>
    <w:rsid w:val="00A3254B"/>
    <w:rsid w:val="00A3257C"/>
    <w:rsid w:val="00A325C2"/>
    <w:rsid w:val="00A32E0F"/>
    <w:rsid w:val="00A3321E"/>
    <w:rsid w:val="00A33507"/>
    <w:rsid w:val="00A33553"/>
    <w:rsid w:val="00A33E03"/>
    <w:rsid w:val="00A33EF4"/>
    <w:rsid w:val="00A34293"/>
    <w:rsid w:val="00A3432C"/>
    <w:rsid w:val="00A34345"/>
    <w:rsid w:val="00A3442A"/>
    <w:rsid w:val="00A349A1"/>
    <w:rsid w:val="00A34C12"/>
    <w:rsid w:val="00A35298"/>
    <w:rsid w:val="00A35513"/>
    <w:rsid w:val="00A35523"/>
    <w:rsid w:val="00A359B4"/>
    <w:rsid w:val="00A35BE9"/>
    <w:rsid w:val="00A35C27"/>
    <w:rsid w:val="00A36238"/>
    <w:rsid w:val="00A3662D"/>
    <w:rsid w:val="00A366B3"/>
    <w:rsid w:val="00A36CC8"/>
    <w:rsid w:val="00A36E7A"/>
    <w:rsid w:val="00A36EBC"/>
    <w:rsid w:val="00A37170"/>
    <w:rsid w:val="00A37271"/>
    <w:rsid w:val="00A37272"/>
    <w:rsid w:val="00A374BE"/>
    <w:rsid w:val="00A375C4"/>
    <w:rsid w:val="00A37663"/>
    <w:rsid w:val="00A37AC0"/>
    <w:rsid w:val="00A37BD8"/>
    <w:rsid w:val="00A37D21"/>
    <w:rsid w:val="00A37E56"/>
    <w:rsid w:val="00A400F1"/>
    <w:rsid w:val="00A40474"/>
    <w:rsid w:val="00A409FE"/>
    <w:rsid w:val="00A40ED5"/>
    <w:rsid w:val="00A412A0"/>
    <w:rsid w:val="00A4236E"/>
    <w:rsid w:val="00A4273D"/>
    <w:rsid w:val="00A4324E"/>
    <w:rsid w:val="00A436E1"/>
    <w:rsid w:val="00A4371A"/>
    <w:rsid w:val="00A43959"/>
    <w:rsid w:val="00A43C38"/>
    <w:rsid w:val="00A44053"/>
    <w:rsid w:val="00A4407F"/>
    <w:rsid w:val="00A4414B"/>
    <w:rsid w:val="00A44340"/>
    <w:rsid w:val="00A44368"/>
    <w:rsid w:val="00A4463D"/>
    <w:rsid w:val="00A448ED"/>
    <w:rsid w:val="00A4497E"/>
    <w:rsid w:val="00A449C0"/>
    <w:rsid w:val="00A453BE"/>
    <w:rsid w:val="00A453CC"/>
    <w:rsid w:val="00A45435"/>
    <w:rsid w:val="00A4552A"/>
    <w:rsid w:val="00A4573D"/>
    <w:rsid w:val="00A45818"/>
    <w:rsid w:val="00A463A7"/>
    <w:rsid w:val="00A470BC"/>
    <w:rsid w:val="00A4742B"/>
    <w:rsid w:val="00A474EB"/>
    <w:rsid w:val="00A477F0"/>
    <w:rsid w:val="00A478D6"/>
    <w:rsid w:val="00A47A06"/>
    <w:rsid w:val="00A47BBD"/>
    <w:rsid w:val="00A47DD7"/>
    <w:rsid w:val="00A50187"/>
    <w:rsid w:val="00A5066D"/>
    <w:rsid w:val="00A508F8"/>
    <w:rsid w:val="00A50F67"/>
    <w:rsid w:val="00A5101C"/>
    <w:rsid w:val="00A5187E"/>
    <w:rsid w:val="00A518F3"/>
    <w:rsid w:val="00A51B6E"/>
    <w:rsid w:val="00A51C25"/>
    <w:rsid w:val="00A51C6F"/>
    <w:rsid w:val="00A51C99"/>
    <w:rsid w:val="00A51D98"/>
    <w:rsid w:val="00A51F62"/>
    <w:rsid w:val="00A52003"/>
    <w:rsid w:val="00A52534"/>
    <w:rsid w:val="00A5275F"/>
    <w:rsid w:val="00A527B9"/>
    <w:rsid w:val="00A52890"/>
    <w:rsid w:val="00A52C35"/>
    <w:rsid w:val="00A52F42"/>
    <w:rsid w:val="00A52FBF"/>
    <w:rsid w:val="00A534CD"/>
    <w:rsid w:val="00A535DB"/>
    <w:rsid w:val="00A53710"/>
    <w:rsid w:val="00A53737"/>
    <w:rsid w:val="00A5394A"/>
    <w:rsid w:val="00A53C14"/>
    <w:rsid w:val="00A53D50"/>
    <w:rsid w:val="00A5405F"/>
    <w:rsid w:val="00A540A0"/>
    <w:rsid w:val="00A54484"/>
    <w:rsid w:val="00A54562"/>
    <w:rsid w:val="00A546C2"/>
    <w:rsid w:val="00A54B2E"/>
    <w:rsid w:val="00A54E0F"/>
    <w:rsid w:val="00A5513C"/>
    <w:rsid w:val="00A552D6"/>
    <w:rsid w:val="00A55734"/>
    <w:rsid w:val="00A559CC"/>
    <w:rsid w:val="00A55B12"/>
    <w:rsid w:val="00A55E62"/>
    <w:rsid w:val="00A56275"/>
    <w:rsid w:val="00A5670F"/>
    <w:rsid w:val="00A56744"/>
    <w:rsid w:val="00A567C6"/>
    <w:rsid w:val="00A56836"/>
    <w:rsid w:val="00A56950"/>
    <w:rsid w:val="00A56E7B"/>
    <w:rsid w:val="00A56F2A"/>
    <w:rsid w:val="00A57262"/>
    <w:rsid w:val="00A57AD4"/>
    <w:rsid w:val="00A57E1A"/>
    <w:rsid w:val="00A57EFB"/>
    <w:rsid w:val="00A602D4"/>
    <w:rsid w:val="00A60D6A"/>
    <w:rsid w:val="00A6112C"/>
    <w:rsid w:val="00A611AC"/>
    <w:rsid w:val="00A614D7"/>
    <w:rsid w:val="00A6159A"/>
    <w:rsid w:val="00A61823"/>
    <w:rsid w:val="00A61988"/>
    <w:rsid w:val="00A61DF6"/>
    <w:rsid w:val="00A61E84"/>
    <w:rsid w:val="00A61EA9"/>
    <w:rsid w:val="00A6204A"/>
    <w:rsid w:val="00A622B8"/>
    <w:rsid w:val="00A62600"/>
    <w:rsid w:val="00A629AC"/>
    <w:rsid w:val="00A62AEC"/>
    <w:rsid w:val="00A62DAB"/>
    <w:rsid w:val="00A6300D"/>
    <w:rsid w:val="00A63613"/>
    <w:rsid w:val="00A636FE"/>
    <w:rsid w:val="00A6375D"/>
    <w:rsid w:val="00A63781"/>
    <w:rsid w:val="00A63783"/>
    <w:rsid w:val="00A637FC"/>
    <w:rsid w:val="00A63D41"/>
    <w:rsid w:val="00A64076"/>
    <w:rsid w:val="00A642EE"/>
    <w:rsid w:val="00A644A2"/>
    <w:rsid w:val="00A644CB"/>
    <w:rsid w:val="00A64608"/>
    <w:rsid w:val="00A64631"/>
    <w:rsid w:val="00A64B34"/>
    <w:rsid w:val="00A64B4E"/>
    <w:rsid w:val="00A64CB8"/>
    <w:rsid w:val="00A64CEA"/>
    <w:rsid w:val="00A64D0D"/>
    <w:rsid w:val="00A64F38"/>
    <w:rsid w:val="00A6541D"/>
    <w:rsid w:val="00A65535"/>
    <w:rsid w:val="00A656FF"/>
    <w:rsid w:val="00A65792"/>
    <w:rsid w:val="00A66092"/>
    <w:rsid w:val="00A66406"/>
    <w:rsid w:val="00A665AD"/>
    <w:rsid w:val="00A66684"/>
    <w:rsid w:val="00A66BB9"/>
    <w:rsid w:val="00A66D24"/>
    <w:rsid w:val="00A66F68"/>
    <w:rsid w:val="00A6784C"/>
    <w:rsid w:val="00A678CD"/>
    <w:rsid w:val="00A67CE9"/>
    <w:rsid w:val="00A67D20"/>
    <w:rsid w:val="00A67D47"/>
    <w:rsid w:val="00A67D54"/>
    <w:rsid w:val="00A70592"/>
    <w:rsid w:val="00A70FB3"/>
    <w:rsid w:val="00A71019"/>
    <w:rsid w:val="00A71119"/>
    <w:rsid w:val="00A714EE"/>
    <w:rsid w:val="00A71563"/>
    <w:rsid w:val="00A71BA9"/>
    <w:rsid w:val="00A71EF6"/>
    <w:rsid w:val="00A723E3"/>
    <w:rsid w:val="00A72462"/>
    <w:rsid w:val="00A72E85"/>
    <w:rsid w:val="00A735BE"/>
    <w:rsid w:val="00A73724"/>
    <w:rsid w:val="00A738B0"/>
    <w:rsid w:val="00A73AC8"/>
    <w:rsid w:val="00A73CF0"/>
    <w:rsid w:val="00A74091"/>
    <w:rsid w:val="00A740EF"/>
    <w:rsid w:val="00A74657"/>
    <w:rsid w:val="00A749B0"/>
    <w:rsid w:val="00A74C5A"/>
    <w:rsid w:val="00A74F12"/>
    <w:rsid w:val="00A756F5"/>
    <w:rsid w:val="00A75BAB"/>
    <w:rsid w:val="00A75BDA"/>
    <w:rsid w:val="00A75CDC"/>
    <w:rsid w:val="00A761BD"/>
    <w:rsid w:val="00A76D28"/>
    <w:rsid w:val="00A770CB"/>
    <w:rsid w:val="00A770F3"/>
    <w:rsid w:val="00A772E1"/>
    <w:rsid w:val="00A80368"/>
    <w:rsid w:val="00A80467"/>
    <w:rsid w:val="00A804DE"/>
    <w:rsid w:val="00A80849"/>
    <w:rsid w:val="00A8099E"/>
    <w:rsid w:val="00A80A75"/>
    <w:rsid w:val="00A80E7B"/>
    <w:rsid w:val="00A81011"/>
    <w:rsid w:val="00A817A5"/>
    <w:rsid w:val="00A81F6C"/>
    <w:rsid w:val="00A822DC"/>
    <w:rsid w:val="00A82301"/>
    <w:rsid w:val="00A825BD"/>
    <w:rsid w:val="00A82669"/>
    <w:rsid w:val="00A826A1"/>
    <w:rsid w:val="00A82815"/>
    <w:rsid w:val="00A82B71"/>
    <w:rsid w:val="00A82D58"/>
    <w:rsid w:val="00A83237"/>
    <w:rsid w:val="00A83257"/>
    <w:rsid w:val="00A833AB"/>
    <w:rsid w:val="00A83644"/>
    <w:rsid w:val="00A83720"/>
    <w:rsid w:val="00A83A6E"/>
    <w:rsid w:val="00A83B16"/>
    <w:rsid w:val="00A83D88"/>
    <w:rsid w:val="00A83F0F"/>
    <w:rsid w:val="00A84131"/>
    <w:rsid w:val="00A84563"/>
    <w:rsid w:val="00A84703"/>
    <w:rsid w:val="00A84911"/>
    <w:rsid w:val="00A8550B"/>
    <w:rsid w:val="00A855D6"/>
    <w:rsid w:val="00A85621"/>
    <w:rsid w:val="00A85E4C"/>
    <w:rsid w:val="00A860FF"/>
    <w:rsid w:val="00A8617B"/>
    <w:rsid w:val="00A861B3"/>
    <w:rsid w:val="00A862C9"/>
    <w:rsid w:val="00A86315"/>
    <w:rsid w:val="00A866E7"/>
    <w:rsid w:val="00A867F6"/>
    <w:rsid w:val="00A868A9"/>
    <w:rsid w:val="00A868B4"/>
    <w:rsid w:val="00A86C3E"/>
    <w:rsid w:val="00A86CE4"/>
    <w:rsid w:val="00A873E8"/>
    <w:rsid w:val="00A875CD"/>
    <w:rsid w:val="00A87855"/>
    <w:rsid w:val="00A9018B"/>
    <w:rsid w:val="00A902BA"/>
    <w:rsid w:val="00A9030A"/>
    <w:rsid w:val="00A903D4"/>
    <w:rsid w:val="00A90424"/>
    <w:rsid w:val="00A90593"/>
    <w:rsid w:val="00A907B9"/>
    <w:rsid w:val="00A90956"/>
    <w:rsid w:val="00A90B06"/>
    <w:rsid w:val="00A90E87"/>
    <w:rsid w:val="00A9107E"/>
    <w:rsid w:val="00A91125"/>
    <w:rsid w:val="00A91449"/>
    <w:rsid w:val="00A9146E"/>
    <w:rsid w:val="00A918AF"/>
    <w:rsid w:val="00A918C9"/>
    <w:rsid w:val="00A91EA7"/>
    <w:rsid w:val="00A91EBD"/>
    <w:rsid w:val="00A92578"/>
    <w:rsid w:val="00A92A09"/>
    <w:rsid w:val="00A92A3C"/>
    <w:rsid w:val="00A92D9D"/>
    <w:rsid w:val="00A93700"/>
    <w:rsid w:val="00A937BC"/>
    <w:rsid w:val="00A9395D"/>
    <w:rsid w:val="00A93DB1"/>
    <w:rsid w:val="00A93F8B"/>
    <w:rsid w:val="00A93FEC"/>
    <w:rsid w:val="00A9438C"/>
    <w:rsid w:val="00A943D0"/>
    <w:rsid w:val="00A94A56"/>
    <w:rsid w:val="00A94F9F"/>
    <w:rsid w:val="00A953CC"/>
    <w:rsid w:val="00A95A75"/>
    <w:rsid w:val="00A95BE5"/>
    <w:rsid w:val="00A96170"/>
    <w:rsid w:val="00A965B8"/>
    <w:rsid w:val="00A9679C"/>
    <w:rsid w:val="00A96C45"/>
    <w:rsid w:val="00A973F7"/>
    <w:rsid w:val="00A97A71"/>
    <w:rsid w:val="00A97DDB"/>
    <w:rsid w:val="00AA02AD"/>
    <w:rsid w:val="00AA02C9"/>
    <w:rsid w:val="00AA063B"/>
    <w:rsid w:val="00AA0723"/>
    <w:rsid w:val="00AA09A4"/>
    <w:rsid w:val="00AA0D0F"/>
    <w:rsid w:val="00AA0DE9"/>
    <w:rsid w:val="00AA12C2"/>
    <w:rsid w:val="00AA15A1"/>
    <w:rsid w:val="00AA162A"/>
    <w:rsid w:val="00AA1846"/>
    <w:rsid w:val="00AA23EC"/>
    <w:rsid w:val="00AA2953"/>
    <w:rsid w:val="00AA2F86"/>
    <w:rsid w:val="00AA38FA"/>
    <w:rsid w:val="00AA3A6F"/>
    <w:rsid w:val="00AA42BC"/>
    <w:rsid w:val="00AA47B4"/>
    <w:rsid w:val="00AA4A10"/>
    <w:rsid w:val="00AA4B79"/>
    <w:rsid w:val="00AA4C30"/>
    <w:rsid w:val="00AA521B"/>
    <w:rsid w:val="00AA53D5"/>
    <w:rsid w:val="00AA54ED"/>
    <w:rsid w:val="00AA55CB"/>
    <w:rsid w:val="00AA5FAE"/>
    <w:rsid w:val="00AA620D"/>
    <w:rsid w:val="00AA6224"/>
    <w:rsid w:val="00AA62DB"/>
    <w:rsid w:val="00AA63BC"/>
    <w:rsid w:val="00AA66BD"/>
    <w:rsid w:val="00AA68DF"/>
    <w:rsid w:val="00AA6CBC"/>
    <w:rsid w:val="00AA6D0C"/>
    <w:rsid w:val="00AA7067"/>
    <w:rsid w:val="00AA72C1"/>
    <w:rsid w:val="00AA73D4"/>
    <w:rsid w:val="00AA744F"/>
    <w:rsid w:val="00AA7630"/>
    <w:rsid w:val="00AA768A"/>
    <w:rsid w:val="00AA78CD"/>
    <w:rsid w:val="00AB0238"/>
    <w:rsid w:val="00AB037D"/>
    <w:rsid w:val="00AB0484"/>
    <w:rsid w:val="00AB0680"/>
    <w:rsid w:val="00AB06DE"/>
    <w:rsid w:val="00AB08BF"/>
    <w:rsid w:val="00AB095D"/>
    <w:rsid w:val="00AB09E8"/>
    <w:rsid w:val="00AB0FB1"/>
    <w:rsid w:val="00AB15EF"/>
    <w:rsid w:val="00AB1787"/>
    <w:rsid w:val="00AB1B89"/>
    <w:rsid w:val="00AB1CF9"/>
    <w:rsid w:val="00AB1D28"/>
    <w:rsid w:val="00AB1E3F"/>
    <w:rsid w:val="00AB1EC7"/>
    <w:rsid w:val="00AB201C"/>
    <w:rsid w:val="00AB2056"/>
    <w:rsid w:val="00AB2144"/>
    <w:rsid w:val="00AB221D"/>
    <w:rsid w:val="00AB2620"/>
    <w:rsid w:val="00AB268B"/>
    <w:rsid w:val="00AB31AC"/>
    <w:rsid w:val="00AB3443"/>
    <w:rsid w:val="00AB3CE3"/>
    <w:rsid w:val="00AB3F42"/>
    <w:rsid w:val="00AB4042"/>
    <w:rsid w:val="00AB41ED"/>
    <w:rsid w:val="00AB4679"/>
    <w:rsid w:val="00AB46AB"/>
    <w:rsid w:val="00AB476B"/>
    <w:rsid w:val="00AB4899"/>
    <w:rsid w:val="00AB4A9E"/>
    <w:rsid w:val="00AB4BCD"/>
    <w:rsid w:val="00AB5291"/>
    <w:rsid w:val="00AB59CC"/>
    <w:rsid w:val="00AB5F47"/>
    <w:rsid w:val="00AB60E2"/>
    <w:rsid w:val="00AB6707"/>
    <w:rsid w:val="00AB6856"/>
    <w:rsid w:val="00AB68E9"/>
    <w:rsid w:val="00AB6933"/>
    <w:rsid w:val="00AB6ECD"/>
    <w:rsid w:val="00AB6F1C"/>
    <w:rsid w:val="00AB6FBE"/>
    <w:rsid w:val="00AB7056"/>
    <w:rsid w:val="00AB7086"/>
    <w:rsid w:val="00AB72FD"/>
    <w:rsid w:val="00AB78EA"/>
    <w:rsid w:val="00AB7969"/>
    <w:rsid w:val="00AB799C"/>
    <w:rsid w:val="00AB7A2C"/>
    <w:rsid w:val="00AB7F49"/>
    <w:rsid w:val="00AB7F6E"/>
    <w:rsid w:val="00AC02EE"/>
    <w:rsid w:val="00AC06DA"/>
    <w:rsid w:val="00AC0714"/>
    <w:rsid w:val="00AC0AD2"/>
    <w:rsid w:val="00AC0D3F"/>
    <w:rsid w:val="00AC0DE6"/>
    <w:rsid w:val="00AC1536"/>
    <w:rsid w:val="00AC19A1"/>
    <w:rsid w:val="00AC1D0D"/>
    <w:rsid w:val="00AC218A"/>
    <w:rsid w:val="00AC22A1"/>
    <w:rsid w:val="00AC233E"/>
    <w:rsid w:val="00AC2362"/>
    <w:rsid w:val="00AC2506"/>
    <w:rsid w:val="00AC28D5"/>
    <w:rsid w:val="00AC28ED"/>
    <w:rsid w:val="00AC2C20"/>
    <w:rsid w:val="00AC2F8F"/>
    <w:rsid w:val="00AC3369"/>
    <w:rsid w:val="00AC37B0"/>
    <w:rsid w:val="00AC38D2"/>
    <w:rsid w:val="00AC3E37"/>
    <w:rsid w:val="00AC3F9A"/>
    <w:rsid w:val="00AC486C"/>
    <w:rsid w:val="00AC4961"/>
    <w:rsid w:val="00AC497A"/>
    <w:rsid w:val="00AC49AB"/>
    <w:rsid w:val="00AC4CE3"/>
    <w:rsid w:val="00AC4E09"/>
    <w:rsid w:val="00AC5252"/>
    <w:rsid w:val="00AC53E8"/>
    <w:rsid w:val="00AC58CB"/>
    <w:rsid w:val="00AC5B9C"/>
    <w:rsid w:val="00AC5F6B"/>
    <w:rsid w:val="00AC620C"/>
    <w:rsid w:val="00AC6308"/>
    <w:rsid w:val="00AC6590"/>
    <w:rsid w:val="00AC65CB"/>
    <w:rsid w:val="00AC6741"/>
    <w:rsid w:val="00AC6D2E"/>
    <w:rsid w:val="00AC7039"/>
    <w:rsid w:val="00AC767F"/>
    <w:rsid w:val="00AC7921"/>
    <w:rsid w:val="00AD0557"/>
    <w:rsid w:val="00AD12FF"/>
    <w:rsid w:val="00AD1488"/>
    <w:rsid w:val="00AD173F"/>
    <w:rsid w:val="00AD1788"/>
    <w:rsid w:val="00AD1B8B"/>
    <w:rsid w:val="00AD1C1A"/>
    <w:rsid w:val="00AD21D1"/>
    <w:rsid w:val="00AD28A0"/>
    <w:rsid w:val="00AD3119"/>
    <w:rsid w:val="00AD3F78"/>
    <w:rsid w:val="00AD3FA0"/>
    <w:rsid w:val="00AD4048"/>
    <w:rsid w:val="00AD423E"/>
    <w:rsid w:val="00AD4816"/>
    <w:rsid w:val="00AD4D56"/>
    <w:rsid w:val="00AD53E8"/>
    <w:rsid w:val="00AD5438"/>
    <w:rsid w:val="00AD61F3"/>
    <w:rsid w:val="00AD64D9"/>
    <w:rsid w:val="00AD6A48"/>
    <w:rsid w:val="00AD6ADB"/>
    <w:rsid w:val="00AD6D93"/>
    <w:rsid w:val="00AD7088"/>
    <w:rsid w:val="00AD7586"/>
    <w:rsid w:val="00AD7801"/>
    <w:rsid w:val="00AD7977"/>
    <w:rsid w:val="00AD7BD3"/>
    <w:rsid w:val="00AD7EC8"/>
    <w:rsid w:val="00AE0108"/>
    <w:rsid w:val="00AE0156"/>
    <w:rsid w:val="00AE01F2"/>
    <w:rsid w:val="00AE041F"/>
    <w:rsid w:val="00AE0523"/>
    <w:rsid w:val="00AE05DC"/>
    <w:rsid w:val="00AE0B98"/>
    <w:rsid w:val="00AE0DC0"/>
    <w:rsid w:val="00AE0DC9"/>
    <w:rsid w:val="00AE0F48"/>
    <w:rsid w:val="00AE14E4"/>
    <w:rsid w:val="00AE15C3"/>
    <w:rsid w:val="00AE1920"/>
    <w:rsid w:val="00AE1A40"/>
    <w:rsid w:val="00AE1AEC"/>
    <w:rsid w:val="00AE204A"/>
    <w:rsid w:val="00AE2328"/>
    <w:rsid w:val="00AE248F"/>
    <w:rsid w:val="00AE24F2"/>
    <w:rsid w:val="00AE26BE"/>
    <w:rsid w:val="00AE2B7D"/>
    <w:rsid w:val="00AE2C71"/>
    <w:rsid w:val="00AE2C7B"/>
    <w:rsid w:val="00AE3111"/>
    <w:rsid w:val="00AE3BD9"/>
    <w:rsid w:val="00AE3CF1"/>
    <w:rsid w:val="00AE3E90"/>
    <w:rsid w:val="00AE3F47"/>
    <w:rsid w:val="00AE4215"/>
    <w:rsid w:val="00AE4337"/>
    <w:rsid w:val="00AE544C"/>
    <w:rsid w:val="00AE5884"/>
    <w:rsid w:val="00AE5AD9"/>
    <w:rsid w:val="00AE5C74"/>
    <w:rsid w:val="00AE5CE0"/>
    <w:rsid w:val="00AE5FC1"/>
    <w:rsid w:val="00AE63A2"/>
    <w:rsid w:val="00AE6915"/>
    <w:rsid w:val="00AE6A48"/>
    <w:rsid w:val="00AE73FD"/>
    <w:rsid w:val="00AE7467"/>
    <w:rsid w:val="00AE76D8"/>
    <w:rsid w:val="00AE784D"/>
    <w:rsid w:val="00AE79AD"/>
    <w:rsid w:val="00AE7A2F"/>
    <w:rsid w:val="00AE7A6B"/>
    <w:rsid w:val="00AE7B0B"/>
    <w:rsid w:val="00AE7C9D"/>
    <w:rsid w:val="00AE7D66"/>
    <w:rsid w:val="00AE7E25"/>
    <w:rsid w:val="00AE7E2D"/>
    <w:rsid w:val="00AF0023"/>
    <w:rsid w:val="00AF00FE"/>
    <w:rsid w:val="00AF04A4"/>
    <w:rsid w:val="00AF06DB"/>
    <w:rsid w:val="00AF096F"/>
    <w:rsid w:val="00AF0C32"/>
    <w:rsid w:val="00AF106A"/>
    <w:rsid w:val="00AF12F4"/>
    <w:rsid w:val="00AF1631"/>
    <w:rsid w:val="00AF1909"/>
    <w:rsid w:val="00AF1DAA"/>
    <w:rsid w:val="00AF21BC"/>
    <w:rsid w:val="00AF2338"/>
    <w:rsid w:val="00AF2414"/>
    <w:rsid w:val="00AF2CE3"/>
    <w:rsid w:val="00AF3841"/>
    <w:rsid w:val="00AF3B42"/>
    <w:rsid w:val="00AF3B99"/>
    <w:rsid w:val="00AF3C14"/>
    <w:rsid w:val="00AF4001"/>
    <w:rsid w:val="00AF42D4"/>
    <w:rsid w:val="00AF4395"/>
    <w:rsid w:val="00AF48B1"/>
    <w:rsid w:val="00AF4951"/>
    <w:rsid w:val="00AF4D79"/>
    <w:rsid w:val="00AF525B"/>
    <w:rsid w:val="00AF52AC"/>
    <w:rsid w:val="00AF5603"/>
    <w:rsid w:val="00AF56A8"/>
    <w:rsid w:val="00AF588F"/>
    <w:rsid w:val="00AF5C81"/>
    <w:rsid w:val="00AF5DEC"/>
    <w:rsid w:val="00AF60A0"/>
    <w:rsid w:val="00AF61B4"/>
    <w:rsid w:val="00AF6CEC"/>
    <w:rsid w:val="00AF7239"/>
    <w:rsid w:val="00AF73E5"/>
    <w:rsid w:val="00B002BA"/>
    <w:rsid w:val="00B002E4"/>
    <w:rsid w:val="00B0030B"/>
    <w:rsid w:val="00B00E5D"/>
    <w:rsid w:val="00B01936"/>
    <w:rsid w:val="00B01AAF"/>
    <w:rsid w:val="00B01BAA"/>
    <w:rsid w:val="00B01C31"/>
    <w:rsid w:val="00B0280D"/>
    <w:rsid w:val="00B02973"/>
    <w:rsid w:val="00B02F11"/>
    <w:rsid w:val="00B02FC7"/>
    <w:rsid w:val="00B0354C"/>
    <w:rsid w:val="00B03615"/>
    <w:rsid w:val="00B03693"/>
    <w:rsid w:val="00B036E0"/>
    <w:rsid w:val="00B04090"/>
    <w:rsid w:val="00B04668"/>
    <w:rsid w:val="00B0495E"/>
    <w:rsid w:val="00B0496F"/>
    <w:rsid w:val="00B04A9F"/>
    <w:rsid w:val="00B04AB9"/>
    <w:rsid w:val="00B05682"/>
    <w:rsid w:val="00B05769"/>
    <w:rsid w:val="00B05D88"/>
    <w:rsid w:val="00B05EAE"/>
    <w:rsid w:val="00B05FF7"/>
    <w:rsid w:val="00B0614B"/>
    <w:rsid w:val="00B06150"/>
    <w:rsid w:val="00B06191"/>
    <w:rsid w:val="00B0651A"/>
    <w:rsid w:val="00B06695"/>
    <w:rsid w:val="00B0670B"/>
    <w:rsid w:val="00B0670C"/>
    <w:rsid w:val="00B0671B"/>
    <w:rsid w:val="00B069CD"/>
    <w:rsid w:val="00B06C3B"/>
    <w:rsid w:val="00B06EF4"/>
    <w:rsid w:val="00B071F2"/>
    <w:rsid w:val="00B07498"/>
    <w:rsid w:val="00B07884"/>
    <w:rsid w:val="00B07A2C"/>
    <w:rsid w:val="00B103D1"/>
    <w:rsid w:val="00B10444"/>
    <w:rsid w:val="00B1046B"/>
    <w:rsid w:val="00B108B1"/>
    <w:rsid w:val="00B108ED"/>
    <w:rsid w:val="00B10C02"/>
    <w:rsid w:val="00B10F73"/>
    <w:rsid w:val="00B11202"/>
    <w:rsid w:val="00B114AC"/>
    <w:rsid w:val="00B11544"/>
    <w:rsid w:val="00B1183D"/>
    <w:rsid w:val="00B11934"/>
    <w:rsid w:val="00B11B5C"/>
    <w:rsid w:val="00B11C4A"/>
    <w:rsid w:val="00B11C77"/>
    <w:rsid w:val="00B12352"/>
    <w:rsid w:val="00B12494"/>
    <w:rsid w:val="00B12631"/>
    <w:rsid w:val="00B12FB1"/>
    <w:rsid w:val="00B131AC"/>
    <w:rsid w:val="00B13446"/>
    <w:rsid w:val="00B136CF"/>
    <w:rsid w:val="00B13AED"/>
    <w:rsid w:val="00B13AF6"/>
    <w:rsid w:val="00B13D26"/>
    <w:rsid w:val="00B13ED5"/>
    <w:rsid w:val="00B14103"/>
    <w:rsid w:val="00B141B7"/>
    <w:rsid w:val="00B14235"/>
    <w:rsid w:val="00B145BA"/>
    <w:rsid w:val="00B147DF"/>
    <w:rsid w:val="00B14A50"/>
    <w:rsid w:val="00B14F68"/>
    <w:rsid w:val="00B15246"/>
    <w:rsid w:val="00B15553"/>
    <w:rsid w:val="00B156E2"/>
    <w:rsid w:val="00B15CB0"/>
    <w:rsid w:val="00B15CFC"/>
    <w:rsid w:val="00B15D92"/>
    <w:rsid w:val="00B15E82"/>
    <w:rsid w:val="00B1636E"/>
    <w:rsid w:val="00B1646A"/>
    <w:rsid w:val="00B16796"/>
    <w:rsid w:val="00B16CAA"/>
    <w:rsid w:val="00B16DAF"/>
    <w:rsid w:val="00B1707D"/>
    <w:rsid w:val="00B17374"/>
    <w:rsid w:val="00B17739"/>
    <w:rsid w:val="00B177F9"/>
    <w:rsid w:val="00B17A70"/>
    <w:rsid w:val="00B20BAD"/>
    <w:rsid w:val="00B20C4B"/>
    <w:rsid w:val="00B20CCD"/>
    <w:rsid w:val="00B210D5"/>
    <w:rsid w:val="00B21148"/>
    <w:rsid w:val="00B21EBF"/>
    <w:rsid w:val="00B223C7"/>
    <w:rsid w:val="00B22724"/>
    <w:rsid w:val="00B22790"/>
    <w:rsid w:val="00B2306F"/>
    <w:rsid w:val="00B2335E"/>
    <w:rsid w:val="00B233F8"/>
    <w:rsid w:val="00B23479"/>
    <w:rsid w:val="00B23646"/>
    <w:rsid w:val="00B23A67"/>
    <w:rsid w:val="00B23AB9"/>
    <w:rsid w:val="00B23CCF"/>
    <w:rsid w:val="00B241E1"/>
    <w:rsid w:val="00B243D3"/>
    <w:rsid w:val="00B24946"/>
    <w:rsid w:val="00B24990"/>
    <w:rsid w:val="00B24AAF"/>
    <w:rsid w:val="00B24D68"/>
    <w:rsid w:val="00B24EF0"/>
    <w:rsid w:val="00B24F5D"/>
    <w:rsid w:val="00B2545B"/>
    <w:rsid w:val="00B25566"/>
    <w:rsid w:val="00B255D5"/>
    <w:rsid w:val="00B25A99"/>
    <w:rsid w:val="00B25B6B"/>
    <w:rsid w:val="00B25D6D"/>
    <w:rsid w:val="00B25E4F"/>
    <w:rsid w:val="00B261A0"/>
    <w:rsid w:val="00B26477"/>
    <w:rsid w:val="00B2677A"/>
    <w:rsid w:val="00B26DD0"/>
    <w:rsid w:val="00B26E3A"/>
    <w:rsid w:val="00B26E89"/>
    <w:rsid w:val="00B272E6"/>
    <w:rsid w:val="00B273BE"/>
    <w:rsid w:val="00B27492"/>
    <w:rsid w:val="00B27543"/>
    <w:rsid w:val="00B275DB"/>
    <w:rsid w:val="00B27713"/>
    <w:rsid w:val="00B27819"/>
    <w:rsid w:val="00B278A4"/>
    <w:rsid w:val="00B278FA"/>
    <w:rsid w:val="00B303DC"/>
    <w:rsid w:val="00B30574"/>
    <w:rsid w:val="00B30829"/>
    <w:rsid w:val="00B30EFC"/>
    <w:rsid w:val="00B310BA"/>
    <w:rsid w:val="00B31227"/>
    <w:rsid w:val="00B31387"/>
    <w:rsid w:val="00B31AD2"/>
    <w:rsid w:val="00B32044"/>
    <w:rsid w:val="00B321C7"/>
    <w:rsid w:val="00B323BA"/>
    <w:rsid w:val="00B32464"/>
    <w:rsid w:val="00B32485"/>
    <w:rsid w:val="00B3252F"/>
    <w:rsid w:val="00B32727"/>
    <w:rsid w:val="00B32E87"/>
    <w:rsid w:val="00B32EF6"/>
    <w:rsid w:val="00B3378C"/>
    <w:rsid w:val="00B33956"/>
    <w:rsid w:val="00B33C9B"/>
    <w:rsid w:val="00B33D3D"/>
    <w:rsid w:val="00B33E84"/>
    <w:rsid w:val="00B33F19"/>
    <w:rsid w:val="00B33F44"/>
    <w:rsid w:val="00B34253"/>
    <w:rsid w:val="00B34266"/>
    <w:rsid w:val="00B342BF"/>
    <w:rsid w:val="00B348D6"/>
    <w:rsid w:val="00B34A9C"/>
    <w:rsid w:val="00B34CAB"/>
    <w:rsid w:val="00B35133"/>
    <w:rsid w:val="00B3536D"/>
    <w:rsid w:val="00B35396"/>
    <w:rsid w:val="00B354CB"/>
    <w:rsid w:val="00B35667"/>
    <w:rsid w:val="00B35A7E"/>
    <w:rsid w:val="00B35D0F"/>
    <w:rsid w:val="00B35DEB"/>
    <w:rsid w:val="00B36242"/>
    <w:rsid w:val="00B365C7"/>
    <w:rsid w:val="00B3676F"/>
    <w:rsid w:val="00B36925"/>
    <w:rsid w:val="00B36BE7"/>
    <w:rsid w:val="00B36D52"/>
    <w:rsid w:val="00B37104"/>
    <w:rsid w:val="00B37109"/>
    <w:rsid w:val="00B371C4"/>
    <w:rsid w:val="00B371E4"/>
    <w:rsid w:val="00B3735E"/>
    <w:rsid w:val="00B37803"/>
    <w:rsid w:val="00B37938"/>
    <w:rsid w:val="00B37A8D"/>
    <w:rsid w:val="00B4007E"/>
    <w:rsid w:val="00B405E9"/>
    <w:rsid w:val="00B410BA"/>
    <w:rsid w:val="00B4128F"/>
    <w:rsid w:val="00B41611"/>
    <w:rsid w:val="00B41BB6"/>
    <w:rsid w:val="00B42657"/>
    <w:rsid w:val="00B42701"/>
    <w:rsid w:val="00B42AFC"/>
    <w:rsid w:val="00B42CF7"/>
    <w:rsid w:val="00B42DD9"/>
    <w:rsid w:val="00B42EE5"/>
    <w:rsid w:val="00B43A26"/>
    <w:rsid w:val="00B43F94"/>
    <w:rsid w:val="00B44301"/>
    <w:rsid w:val="00B444A4"/>
    <w:rsid w:val="00B446BF"/>
    <w:rsid w:val="00B4470B"/>
    <w:rsid w:val="00B45147"/>
    <w:rsid w:val="00B45234"/>
    <w:rsid w:val="00B452BE"/>
    <w:rsid w:val="00B45E78"/>
    <w:rsid w:val="00B45E88"/>
    <w:rsid w:val="00B45EF7"/>
    <w:rsid w:val="00B464D6"/>
    <w:rsid w:val="00B4651E"/>
    <w:rsid w:val="00B46BC2"/>
    <w:rsid w:val="00B47028"/>
    <w:rsid w:val="00B4722E"/>
    <w:rsid w:val="00B47570"/>
    <w:rsid w:val="00B47686"/>
    <w:rsid w:val="00B47AD1"/>
    <w:rsid w:val="00B47C17"/>
    <w:rsid w:val="00B47D4B"/>
    <w:rsid w:val="00B50051"/>
    <w:rsid w:val="00B503F6"/>
    <w:rsid w:val="00B50517"/>
    <w:rsid w:val="00B5056F"/>
    <w:rsid w:val="00B505CD"/>
    <w:rsid w:val="00B50677"/>
    <w:rsid w:val="00B5072C"/>
    <w:rsid w:val="00B507E8"/>
    <w:rsid w:val="00B50C59"/>
    <w:rsid w:val="00B50D2F"/>
    <w:rsid w:val="00B50DA2"/>
    <w:rsid w:val="00B510D9"/>
    <w:rsid w:val="00B5165A"/>
    <w:rsid w:val="00B51724"/>
    <w:rsid w:val="00B518C9"/>
    <w:rsid w:val="00B51954"/>
    <w:rsid w:val="00B51B63"/>
    <w:rsid w:val="00B52100"/>
    <w:rsid w:val="00B52468"/>
    <w:rsid w:val="00B52754"/>
    <w:rsid w:val="00B5299A"/>
    <w:rsid w:val="00B52AA6"/>
    <w:rsid w:val="00B52E05"/>
    <w:rsid w:val="00B53089"/>
    <w:rsid w:val="00B53368"/>
    <w:rsid w:val="00B5375D"/>
    <w:rsid w:val="00B538BA"/>
    <w:rsid w:val="00B539A0"/>
    <w:rsid w:val="00B53AE7"/>
    <w:rsid w:val="00B542DB"/>
    <w:rsid w:val="00B545A4"/>
    <w:rsid w:val="00B548C8"/>
    <w:rsid w:val="00B549C4"/>
    <w:rsid w:val="00B55647"/>
    <w:rsid w:val="00B55BB0"/>
    <w:rsid w:val="00B55BBB"/>
    <w:rsid w:val="00B55E5C"/>
    <w:rsid w:val="00B55F2D"/>
    <w:rsid w:val="00B56007"/>
    <w:rsid w:val="00B56330"/>
    <w:rsid w:val="00B563F4"/>
    <w:rsid w:val="00B565F9"/>
    <w:rsid w:val="00B56833"/>
    <w:rsid w:val="00B56952"/>
    <w:rsid w:val="00B56965"/>
    <w:rsid w:val="00B56CE2"/>
    <w:rsid w:val="00B57042"/>
    <w:rsid w:val="00B57069"/>
    <w:rsid w:val="00B571DF"/>
    <w:rsid w:val="00B57340"/>
    <w:rsid w:val="00B57908"/>
    <w:rsid w:val="00B5790E"/>
    <w:rsid w:val="00B57B82"/>
    <w:rsid w:val="00B57C74"/>
    <w:rsid w:val="00B57FC7"/>
    <w:rsid w:val="00B608F8"/>
    <w:rsid w:val="00B60932"/>
    <w:rsid w:val="00B60C60"/>
    <w:rsid w:val="00B60D38"/>
    <w:rsid w:val="00B60ED1"/>
    <w:rsid w:val="00B60FCC"/>
    <w:rsid w:val="00B6101A"/>
    <w:rsid w:val="00B61229"/>
    <w:rsid w:val="00B6146A"/>
    <w:rsid w:val="00B617D0"/>
    <w:rsid w:val="00B619D3"/>
    <w:rsid w:val="00B61B01"/>
    <w:rsid w:val="00B61F42"/>
    <w:rsid w:val="00B628DF"/>
    <w:rsid w:val="00B62BDB"/>
    <w:rsid w:val="00B62C89"/>
    <w:rsid w:val="00B62E80"/>
    <w:rsid w:val="00B62F66"/>
    <w:rsid w:val="00B63009"/>
    <w:rsid w:val="00B63483"/>
    <w:rsid w:val="00B6352D"/>
    <w:rsid w:val="00B63588"/>
    <w:rsid w:val="00B637AE"/>
    <w:rsid w:val="00B63922"/>
    <w:rsid w:val="00B64BD2"/>
    <w:rsid w:val="00B64D4F"/>
    <w:rsid w:val="00B65025"/>
    <w:rsid w:val="00B651DD"/>
    <w:rsid w:val="00B653DE"/>
    <w:rsid w:val="00B654DC"/>
    <w:rsid w:val="00B65814"/>
    <w:rsid w:val="00B65AB4"/>
    <w:rsid w:val="00B65B5C"/>
    <w:rsid w:val="00B6641C"/>
    <w:rsid w:val="00B66508"/>
    <w:rsid w:val="00B6676B"/>
    <w:rsid w:val="00B6690B"/>
    <w:rsid w:val="00B66F53"/>
    <w:rsid w:val="00B67041"/>
    <w:rsid w:val="00B67099"/>
    <w:rsid w:val="00B67143"/>
    <w:rsid w:val="00B671B1"/>
    <w:rsid w:val="00B6738C"/>
    <w:rsid w:val="00B67544"/>
    <w:rsid w:val="00B67C3A"/>
    <w:rsid w:val="00B67E42"/>
    <w:rsid w:val="00B70050"/>
    <w:rsid w:val="00B700A6"/>
    <w:rsid w:val="00B700DB"/>
    <w:rsid w:val="00B7042D"/>
    <w:rsid w:val="00B707C7"/>
    <w:rsid w:val="00B70A11"/>
    <w:rsid w:val="00B70D01"/>
    <w:rsid w:val="00B70F35"/>
    <w:rsid w:val="00B7108A"/>
    <w:rsid w:val="00B712BE"/>
    <w:rsid w:val="00B7147D"/>
    <w:rsid w:val="00B71722"/>
    <w:rsid w:val="00B717AB"/>
    <w:rsid w:val="00B717CA"/>
    <w:rsid w:val="00B71C97"/>
    <w:rsid w:val="00B72018"/>
    <w:rsid w:val="00B720E5"/>
    <w:rsid w:val="00B7215D"/>
    <w:rsid w:val="00B723E5"/>
    <w:rsid w:val="00B724BC"/>
    <w:rsid w:val="00B7287D"/>
    <w:rsid w:val="00B72B08"/>
    <w:rsid w:val="00B72CD8"/>
    <w:rsid w:val="00B72E70"/>
    <w:rsid w:val="00B73171"/>
    <w:rsid w:val="00B737DD"/>
    <w:rsid w:val="00B73D61"/>
    <w:rsid w:val="00B73F09"/>
    <w:rsid w:val="00B7438F"/>
    <w:rsid w:val="00B745C5"/>
    <w:rsid w:val="00B749F4"/>
    <w:rsid w:val="00B74A1F"/>
    <w:rsid w:val="00B74B6B"/>
    <w:rsid w:val="00B74B90"/>
    <w:rsid w:val="00B74E56"/>
    <w:rsid w:val="00B750E7"/>
    <w:rsid w:val="00B754DF"/>
    <w:rsid w:val="00B75543"/>
    <w:rsid w:val="00B7572C"/>
    <w:rsid w:val="00B75861"/>
    <w:rsid w:val="00B75D3F"/>
    <w:rsid w:val="00B75D64"/>
    <w:rsid w:val="00B766E1"/>
    <w:rsid w:val="00B76868"/>
    <w:rsid w:val="00B769E6"/>
    <w:rsid w:val="00B76A8C"/>
    <w:rsid w:val="00B76C23"/>
    <w:rsid w:val="00B76CFD"/>
    <w:rsid w:val="00B77002"/>
    <w:rsid w:val="00B7722F"/>
    <w:rsid w:val="00B77269"/>
    <w:rsid w:val="00B77457"/>
    <w:rsid w:val="00B77906"/>
    <w:rsid w:val="00B77930"/>
    <w:rsid w:val="00B800EE"/>
    <w:rsid w:val="00B8033F"/>
    <w:rsid w:val="00B80617"/>
    <w:rsid w:val="00B80A1D"/>
    <w:rsid w:val="00B8103F"/>
    <w:rsid w:val="00B812C3"/>
    <w:rsid w:val="00B815EB"/>
    <w:rsid w:val="00B8174A"/>
    <w:rsid w:val="00B81BB6"/>
    <w:rsid w:val="00B8226B"/>
    <w:rsid w:val="00B8240C"/>
    <w:rsid w:val="00B82449"/>
    <w:rsid w:val="00B8245B"/>
    <w:rsid w:val="00B82AAE"/>
    <w:rsid w:val="00B82CFB"/>
    <w:rsid w:val="00B82E6A"/>
    <w:rsid w:val="00B830D7"/>
    <w:rsid w:val="00B83113"/>
    <w:rsid w:val="00B834F2"/>
    <w:rsid w:val="00B8350F"/>
    <w:rsid w:val="00B835E9"/>
    <w:rsid w:val="00B838E9"/>
    <w:rsid w:val="00B83A68"/>
    <w:rsid w:val="00B83FE3"/>
    <w:rsid w:val="00B842F9"/>
    <w:rsid w:val="00B843D8"/>
    <w:rsid w:val="00B84411"/>
    <w:rsid w:val="00B844A8"/>
    <w:rsid w:val="00B84503"/>
    <w:rsid w:val="00B84628"/>
    <w:rsid w:val="00B848F9"/>
    <w:rsid w:val="00B84999"/>
    <w:rsid w:val="00B84AF8"/>
    <w:rsid w:val="00B84BFD"/>
    <w:rsid w:val="00B84C2E"/>
    <w:rsid w:val="00B84D63"/>
    <w:rsid w:val="00B84E5D"/>
    <w:rsid w:val="00B84F8A"/>
    <w:rsid w:val="00B852C3"/>
    <w:rsid w:val="00B85415"/>
    <w:rsid w:val="00B856AA"/>
    <w:rsid w:val="00B857CC"/>
    <w:rsid w:val="00B85AC3"/>
    <w:rsid w:val="00B85C74"/>
    <w:rsid w:val="00B85ED4"/>
    <w:rsid w:val="00B85EFA"/>
    <w:rsid w:val="00B85F16"/>
    <w:rsid w:val="00B85F30"/>
    <w:rsid w:val="00B85F97"/>
    <w:rsid w:val="00B860DE"/>
    <w:rsid w:val="00B8628D"/>
    <w:rsid w:val="00B86555"/>
    <w:rsid w:val="00B86B54"/>
    <w:rsid w:val="00B86EDF"/>
    <w:rsid w:val="00B86F4F"/>
    <w:rsid w:val="00B87454"/>
    <w:rsid w:val="00B87669"/>
    <w:rsid w:val="00B87833"/>
    <w:rsid w:val="00B87D33"/>
    <w:rsid w:val="00B90121"/>
    <w:rsid w:val="00B90744"/>
    <w:rsid w:val="00B90777"/>
    <w:rsid w:val="00B90B0B"/>
    <w:rsid w:val="00B90D83"/>
    <w:rsid w:val="00B90FB4"/>
    <w:rsid w:val="00B91878"/>
    <w:rsid w:val="00B91A1C"/>
    <w:rsid w:val="00B91ACA"/>
    <w:rsid w:val="00B91B7F"/>
    <w:rsid w:val="00B91CD6"/>
    <w:rsid w:val="00B91D07"/>
    <w:rsid w:val="00B91DE4"/>
    <w:rsid w:val="00B91FB6"/>
    <w:rsid w:val="00B924D8"/>
    <w:rsid w:val="00B92501"/>
    <w:rsid w:val="00B93070"/>
    <w:rsid w:val="00B9328F"/>
    <w:rsid w:val="00B9331F"/>
    <w:rsid w:val="00B9334A"/>
    <w:rsid w:val="00B94087"/>
    <w:rsid w:val="00B94D19"/>
    <w:rsid w:val="00B94D6D"/>
    <w:rsid w:val="00B94E36"/>
    <w:rsid w:val="00B9503E"/>
    <w:rsid w:val="00B96623"/>
    <w:rsid w:val="00B96807"/>
    <w:rsid w:val="00B96C57"/>
    <w:rsid w:val="00B96D5D"/>
    <w:rsid w:val="00B975F6"/>
    <w:rsid w:val="00B97699"/>
    <w:rsid w:val="00B9778D"/>
    <w:rsid w:val="00B97EF8"/>
    <w:rsid w:val="00BA01F4"/>
    <w:rsid w:val="00BA020A"/>
    <w:rsid w:val="00BA02B6"/>
    <w:rsid w:val="00BA072F"/>
    <w:rsid w:val="00BA07D3"/>
    <w:rsid w:val="00BA0967"/>
    <w:rsid w:val="00BA0B3D"/>
    <w:rsid w:val="00BA0C3D"/>
    <w:rsid w:val="00BA11A1"/>
    <w:rsid w:val="00BA15C3"/>
    <w:rsid w:val="00BA195B"/>
    <w:rsid w:val="00BA1CAD"/>
    <w:rsid w:val="00BA1CF8"/>
    <w:rsid w:val="00BA266A"/>
    <w:rsid w:val="00BA2899"/>
    <w:rsid w:val="00BA2E07"/>
    <w:rsid w:val="00BA31B8"/>
    <w:rsid w:val="00BA34C2"/>
    <w:rsid w:val="00BA37F0"/>
    <w:rsid w:val="00BA3A8A"/>
    <w:rsid w:val="00BA3B5A"/>
    <w:rsid w:val="00BA3D01"/>
    <w:rsid w:val="00BA3EDF"/>
    <w:rsid w:val="00BA4221"/>
    <w:rsid w:val="00BA459F"/>
    <w:rsid w:val="00BA4C31"/>
    <w:rsid w:val="00BA4E16"/>
    <w:rsid w:val="00BA4FBE"/>
    <w:rsid w:val="00BA54D5"/>
    <w:rsid w:val="00BA5A02"/>
    <w:rsid w:val="00BA5B05"/>
    <w:rsid w:val="00BA5B30"/>
    <w:rsid w:val="00BA5C89"/>
    <w:rsid w:val="00BA5D61"/>
    <w:rsid w:val="00BA5EB1"/>
    <w:rsid w:val="00BA5EBD"/>
    <w:rsid w:val="00BA6382"/>
    <w:rsid w:val="00BA6559"/>
    <w:rsid w:val="00BA66C6"/>
    <w:rsid w:val="00BA67CC"/>
    <w:rsid w:val="00BA68FA"/>
    <w:rsid w:val="00BA6CC7"/>
    <w:rsid w:val="00BA7323"/>
    <w:rsid w:val="00BA774F"/>
    <w:rsid w:val="00BA791D"/>
    <w:rsid w:val="00BA7921"/>
    <w:rsid w:val="00BA7B2F"/>
    <w:rsid w:val="00BA7C04"/>
    <w:rsid w:val="00BA7CE3"/>
    <w:rsid w:val="00BA7DDE"/>
    <w:rsid w:val="00BB04ED"/>
    <w:rsid w:val="00BB0595"/>
    <w:rsid w:val="00BB09AB"/>
    <w:rsid w:val="00BB0B3A"/>
    <w:rsid w:val="00BB0B76"/>
    <w:rsid w:val="00BB0C0B"/>
    <w:rsid w:val="00BB0DB0"/>
    <w:rsid w:val="00BB0EB8"/>
    <w:rsid w:val="00BB10BC"/>
    <w:rsid w:val="00BB133D"/>
    <w:rsid w:val="00BB1389"/>
    <w:rsid w:val="00BB1570"/>
    <w:rsid w:val="00BB15C8"/>
    <w:rsid w:val="00BB1B85"/>
    <w:rsid w:val="00BB1FB0"/>
    <w:rsid w:val="00BB2359"/>
    <w:rsid w:val="00BB24D8"/>
    <w:rsid w:val="00BB2FA1"/>
    <w:rsid w:val="00BB2FF2"/>
    <w:rsid w:val="00BB32A5"/>
    <w:rsid w:val="00BB32EF"/>
    <w:rsid w:val="00BB36CE"/>
    <w:rsid w:val="00BB36EB"/>
    <w:rsid w:val="00BB3DD7"/>
    <w:rsid w:val="00BB3DED"/>
    <w:rsid w:val="00BB3FB9"/>
    <w:rsid w:val="00BB42FA"/>
    <w:rsid w:val="00BB431D"/>
    <w:rsid w:val="00BB47BB"/>
    <w:rsid w:val="00BB4902"/>
    <w:rsid w:val="00BB496C"/>
    <w:rsid w:val="00BB4AEF"/>
    <w:rsid w:val="00BB4BA7"/>
    <w:rsid w:val="00BB4BD2"/>
    <w:rsid w:val="00BB4E48"/>
    <w:rsid w:val="00BB50F0"/>
    <w:rsid w:val="00BB5481"/>
    <w:rsid w:val="00BB5909"/>
    <w:rsid w:val="00BB591B"/>
    <w:rsid w:val="00BB5987"/>
    <w:rsid w:val="00BB5BF7"/>
    <w:rsid w:val="00BB64AE"/>
    <w:rsid w:val="00BB677E"/>
    <w:rsid w:val="00BB6C0B"/>
    <w:rsid w:val="00BB6CCE"/>
    <w:rsid w:val="00BB6DA6"/>
    <w:rsid w:val="00BB6F03"/>
    <w:rsid w:val="00BB753F"/>
    <w:rsid w:val="00BB7552"/>
    <w:rsid w:val="00BB7E11"/>
    <w:rsid w:val="00BC01A2"/>
    <w:rsid w:val="00BC02DA"/>
    <w:rsid w:val="00BC0356"/>
    <w:rsid w:val="00BC0467"/>
    <w:rsid w:val="00BC059A"/>
    <w:rsid w:val="00BC0605"/>
    <w:rsid w:val="00BC0714"/>
    <w:rsid w:val="00BC087B"/>
    <w:rsid w:val="00BC0A0B"/>
    <w:rsid w:val="00BC0D2F"/>
    <w:rsid w:val="00BC0E8E"/>
    <w:rsid w:val="00BC0F5A"/>
    <w:rsid w:val="00BC0F96"/>
    <w:rsid w:val="00BC13BE"/>
    <w:rsid w:val="00BC1436"/>
    <w:rsid w:val="00BC15B4"/>
    <w:rsid w:val="00BC174B"/>
    <w:rsid w:val="00BC1CDA"/>
    <w:rsid w:val="00BC2006"/>
    <w:rsid w:val="00BC24DB"/>
    <w:rsid w:val="00BC26DF"/>
    <w:rsid w:val="00BC27E7"/>
    <w:rsid w:val="00BC2C3F"/>
    <w:rsid w:val="00BC2C59"/>
    <w:rsid w:val="00BC2ED9"/>
    <w:rsid w:val="00BC34D6"/>
    <w:rsid w:val="00BC3864"/>
    <w:rsid w:val="00BC3A4B"/>
    <w:rsid w:val="00BC3B5F"/>
    <w:rsid w:val="00BC3C98"/>
    <w:rsid w:val="00BC4032"/>
    <w:rsid w:val="00BC4071"/>
    <w:rsid w:val="00BC428C"/>
    <w:rsid w:val="00BC4778"/>
    <w:rsid w:val="00BC510A"/>
    <w:rsid w:val="00BC535F"/>
    <w:rsid w:val="00BC54C4"/>
    <w:rsid w:val="00BC5969"/>
    <w:rsid w:val="00BC5A29"/>
    <w:rsid w:val="00BC5CB3"/>
    <w:rsid w:val="00BC60DB"/>
    <w:rsid w:val="00BC6927"/>
    <w:rsid w:val="00BC6A7A"/>
    <w:rsid w:val="00BC6A84"/>
    <w:rsid w:val="00BC6E9E"/>
    <w:rsid w:val="00BC6F65"/>
    <w:rsid w:val="00BC7390"/>
    <w:rsid w:val="00BC7EB7"/>
    <w:rsid w:val="00BC7EF6"/>
    <w:rsid w:val="00BD00AB"/>
    <w:rsid w:val="00BD0188"/>
    <w:rsid w:val="00BD0282"/>
    <w:rsid w:val="00BD04D7"/>
    <w:rsid w:val="00BD0845"/>
    <w:rsid w:val="00BD09DE"/>
    <w:rsid w:val="00BD0A85"/>
    <w:rsid w:val="00BD0D67"/>
    <w:rsid w:val="00BD0DE5"/>
    <w:rsid w:val="00BD1266"/>
    <w:rsid w:val="00BD138B"/>
    <w:rsid w:val="00BD168D"/>
    <w:rsid w:val="00BD1BE4"/>
    <w:rsid w:val="00BD1D56"/>
    <w:rsid w:val="00BD2025"/>
    <w:rsid w:val="00BD2062"/>
    <w:rsid w:val="00BD2202"/>
    <w:rsid w:val="00BD24DE"/>
    <w:rsid w:val="00BD267D"/>
    <w:rsid w:val="00BD28EE"/>
    <w:rsid w:val="00BD2B3E"/>
    <w:rsid w:val="00BD3111"/>
    <w:rsid w:val="00BD3479"/>
    <w:rsid w:val="00BD356B"/>
    <w:rsid w:val="00BD3726"/>
    <w:rsid w:val="00BD4159"/>
    <w:rsid w:val="00BD446F"/>
    <w:rsid w:val="00BD47EC"/>
    <w:rsid w:val="00BD4AA0"/>
    <w:rsid w:val="00BD4D8D"/>
    <w:rsid w:val="00BD4DEF"/>
    <w:rsid w:val="00BD4E4C"/>
    <w:rsid w:val="00BD4EC0"/>
    <w:rsid w:val="00BD5203"/>
    <w:rsid w:val="00BD5510"/>
    <w:rsid w:val="00BD59C9"/>
    <w:rsid w:val="00BD5A40"/>
    <w:rsid w:val="00BD5C82"/>
    <w:rsid w:val="00BD5FF2"/>
    <w:rsid w:val="00BD63A1"/>
    <w:rsid w:val="00BD6A28"/>
    <w:rsid w:val="00BD6A7B"/>
    <w:rsid w:val="00BD6AFD"/>
    <w:rsid w:val="00BD6B28"/>
    <w:rsid w:val="00BD6CEE"/>
    <w:rsid w:val="00BD6D79"/>
    <w:rsid w:val="00BD7213"/>
    <w:rsid w:val="00BD7304"/>
    <w:rsid w:val="00BD735E"/>
    <w:rsid w:val="00BD7382"/>
    <w:rsid w:val="00BD758A"/>
    <w:rsid w:val="00BE04CD"/>
    <w:rsid w:val="00BE0630"/>
    <w:rsid w:val="00BE0ACF"/>
    <w:rsid w:val="00BE0B51"/>
    <w:rsid w:val="00BE0C19"/>
    <w:rsid w:val="00BE0D79"/>
    <w:rsid w:val="00BE0F24"/>
    <w:rsid w:val="00BE1219"/>
    <w:rsid w:val="00BE13E6"/>
    <w:rsid w:val="00BE1453"/>
    <w:rsid w:val="00BE14C9"/>
    <w:rsid w:val="00BE17F7"/>
    <w:rsid w:val="00BE18D7"/>
    <w:rsid w:val="00BE190B"/>
    <w:rsid w:val="00BE198C"/>
    <w:rsid w:val="00BE2339"/>
    <w:rsid w:val="00BE2B93"/>
    <w:rsid w:val="00BE2CB2"/>
    <w:rsid w:val="00BE2E34"/>
    <w:rsid w:val="00BE2ED4"/>
    <w:rsid w:val="00BE2FD2"/>
    <w:rsid w:val="00BE3C2C"/>
    <w:rsid w:val="00BE3C55"/>
    <w:rsid w:val="00BE3E42"/>
    <w:rsid w:val="00BE4433"/>
    <w:rsid w:val="00BE464F"/>
    <w:rsid w:val="00BE46C1"/>
    <w:rsid w:val="00BE4981"/>
    <w:rsid w:val="00BE523C"/>
    <w:rsid w:val="00BE53D6"/>
    <w:rsid w:val="00BE558F"/>
    <w:rsid w:val="00BE591C"/>
    <w:rsid w:val="00BE5E3A"/>
    <w:rsid w:val="00BE639E"/>
    <w:rsid w:val="00BE6CF2"/>
    <w:rsid w:val="00BE751B"/>
    <w:rsid w:val="00BE779E"/>
    <w:rsid w:val="00BF050A"/>
    <w:rsid w:val="00BF07CC"/>
    <w:rsid w:val="00BF0FF9"/>
    <w:rsid w:val="00BF1081"/>
    <w:rsid w:val="00BF13AE"/>
    <w:rsid w:val="00BF18B2"/>
    <w:rsid w:val="00BF18E5"/>
    <w:rsid w:val="00BF1C9C"/>
    <w:rsid w:val="00BF1D67"/>
    <w:rsid w:val="00BF2306"/>
    <w:rsid w:val="00BF299D"/>
    <w:rsid w:val="00BF2D59"/>
    <w:rsid w:val="00BF2F64"/>
    <w:rsid w:val="00BF323A"/>
    <w:rsid w:val="00BF3B50"/>
    <w:rsid w:val="00BF3C99"/>
    <w:rsid w:val="00BF4C2C"/>
    <w:rsid w:val="00BF511B"/>
    <w:rsid w:val="00BF5138"/>
    <w:rsid w:val="00BF5ACD"/>
    <w:rsid w:val="00BF6330"/>
    <w:rsid w:val="00BF6349"/>
    <w:rsid w:val="00BF642E"/>
    <w:rsid w:val="00BF6A57"/>
    <w:rsid w:val="00BF6FDC"/>
    <w:rsid w:val="00BF7321"/>
    <w:rsid w:val="00BF78AE"/>
    <w:rsid w:val="00C000A6"/>
    <w:rsid w:val="00C00141"/>
    <w:rsid w:val="00C001BD"/>
    <w:rsid w:val="00C00471"/>
    <w:rsid w:val="00C008CD"/>
    <w:rsid w:val="00C00C72"/>
    <w:rsid w:val="00C00E3E"/>
    <w:rsid w:val="00C00E6F"/>
    <w:rsid w:val="00C00F2C"/>
    <w:rsid w:val="00C00F7A"/>
    <w:rsid w:val="00C01DD7"/>
    <w:rsid w:val="00C01E65"/>
    <w:rsid w:val="00C01FE1"/>
    <w:rsid w:val="00C02014"/>
    <w:rsid w:val="00C02214"/>
    <w:rsid w:val="00C028A2"/>
    <w:rsid w:val="00C02F3D"/>
    <w:rsid w:val="00C0310B"/>
    <w:rsid w:val="00C0313C"/>
    <w:rsid w:val="00C03337"/>
    <w:rsid w:val="00C03D5B"/>
    <w:rsid w:val="00C03EBD"/>
    <w:rsid w:val="00C043E1"/>
    <w:rsid w:val="00C0467E"/>
    <w:rsid w:val="00C04C25"/>
    <w:rsid w:val="00C04E4C"/>
    <w:rsid w:val="00C0552D"/>
    <w:rsid w:val="00C05A3E"/>
    <w:rsid w:val="00C062B3"/>
    <w:rsid w:val="00C06433"/>
    <w:rsid w:val="00C064F9"/>
    <w:rsid w:val="00C06535"/>
    <w:rsid w:val="00C066D7"/>
    <w:rsid w:val="00C06776"/>
    <w:rsid w:val="00C06A7B"/>
    <w:rsid w:val="00C06E7F"/>
    <w:rsid w:val="00C071AA"/>
    <w:rsid w:val="00C073F7"/>
    <w:rsid w:val="00C07732"/>
    <w:rsid w:val="00C07D18"/>
    <w:rsid w:val="00C07FD9"/>
    <w:rsid w:val="00C102B0"/>
    <w:rsid w:val="00C10520"/>
    <w:rsid w:val="00C106DF"/>
    <w:rsid w:val="00C108BA"/>
    <w:rsid w:val="00C10945"/>
    <w:rsid w:val="00C10ABD"/>
    <w:rsid w:val="00C10B0C"/>
    <w:rsid w:val="00C10B57"/>
    <w:rsid w:val="00C10B9D"/>
    <w:rsid w:val="00C10DBF"/>
    <w:rsid w:val="00C10E31"/>
    <w:rsid w:val="00C10E33"/>
    <w:rsid w:val="00C11207"/>
    <w:rsid w:val="00C114D1"/>
    <w:rsid w:val="00C114D8"/>
    <w:rsid w:val="00C116AA"/>
    <w:rsid w:val="00C11811"/>
    <w:rsid w:val="00C11B75"/>
    <w:rsid w:val="00C11BBF"/>
    <w:rsid w:val="00C11CE5"/>
    <w:rsid w:val="00C11EE5"/>
    <w:rsid w:val="00C12217"/>
    <w:rsid w:val="00C12463"/>
    <w:rsid w:val="00C12AD1"/>
    <w:rsid w:val="00C12E6F"/>
    <w:rsid w:val="00C130B5"/>
    <w:rsid w:val="00C13857"/>
    <w:rsid w:val="00C138A1"/>
    <w:rsid w:val="00C138E6"/>
    <w:rsid w:val="00C13C1C"/>
    <w:rsid w:val="00C13DBF"/>
    <w:rsid w:val="00C13F37"/>
    <w:rsid w:val="00C14211"/>
    <w:rsid w:val="00C144AD"/>
    <w:rsid w:val="00C144D6"/>
    <w:rsid w:val="00C1454C"/>
    <w:rsid w:val="00C148E7"/>
    <w:rsid w:val="00C14B85"/>
    <w:rsid w:val="00C14F82"/>
    <w:rsid w:val="00C14FFC"/>
    <w:rsid w:val="00C154B1"/>
    <w:rsid w:val="00C154DD"/>
    <w:rsid w:val="00C15AF7"/>
    <w:rsid w:val="00C16570"/>
    <w:rsid w:val="00C16A02"/>
    <w:rsid w:val="00C16F4D"/>
    <w:rsid w:val="00C17140"/>
    <w:rsid w:val="00C17203"/>
    <w:rsid w:val="00C179D3"/>
    <w:rsid w:val="00C17AF5"/>
    <w:rsid w:val="00C17C06"/>
    <w:rsid w:val="00C17CD4"/>
    <w:rsid w:val="00C17DF8"/>
    <w:rsid w:val="00C202CC"/>
    <w:rsid w:val="00C20507"/>
    <w:rsid w:val="00C20E21"/>
    <w:rsid w:val="00C21056"/>
    <w:rsid w:val="00C210AE"/>
    <w:rsid w:val="00C21657"/>
    <w:rsid w:val="00C216E8"/>
    <w:rsid w:val="00C2179A"/>
    <w:rsid w:val="00C2182D"/>
    <w:rsid w:val="00C21E3E"/>
    <w:rsid w:val="00C221D9"/>
    <w:rsid w:val="00C22788"/>
    <w:rsid w:val="00C23300"/>
    <w:rsid w:val="00C233BB"/>
    <w:rsid w:val="00C2353D"/>
    <w:rsid w:val="00C2370E"/>
    <w:rsid w:val="00C23746"/>
    <w:rsid w:val="00C238E7"/>
    <w:rsid w:val="00C23C24"/>
    <w:rsid w:val="00C23DFC"/>
    <w:rsid w:val="00C23F98"/>
    <w:rsid w:val="00C24441"/>
    <w:rsid w:val="00C248D0"/>
    <w:rsid w:val="00C24A87"/>
    <w:rsid w:val="00C24AC1"/>
    <w:rsid w:val="00C2504E"/>
    <w:rsid w:val="00C252B1"/>
    <w:rsid w:val="00C255BF"/>
    <w:rsid w:val="00C258D7"/>
    <w:rsid w:val="00C25ACF"/>
    <w:rsid w:val="00C25DC2"/>
    <w:rsid w:val="00C25F96"/>
    <w:rsid w:val="00C2600E"/>
    <w:rsid w:val="00C26222"/>
    <w:rsid w:val="00C26556"/>
    <w:rsid w:val="00C265A9"/>
    <w:rsid w:val="00C2695B"/>
    <w:rsid w:val="00C273A4"/>
    <w:rsid w:val="00C27941"/>
    <w:rsid w:val="00C27E64"/>
    <w:rsid w:val="00C30194"/>
    <w:rsid w:val="00C30204"/>
    <w:rsid w:val="00C30DAC"/>
    <w:rsid w:val="00C312C1"/>
    <w:rsid w:val="00C3153B"/>
    <w:rsid w:val="00C31550"/>
    <w:rsid w:val="00C317F2"/>
    <w:rsid w:val="00C318D3"/>
    <w:rsid w:val="00C31904"/>
    <w:rsid w:val="00C31B01"/>
    <w:rsid w:val="00C31C5B"/>
    <w:rsid w:val="00C31FCF"/>
    <w:rsid w:val="00C32038"/>
    <w:rsid w:val="00C3245E"/>
    <w:rsid w:val="00C32528"/>
    <w:rsid w:val="00C325E9"/>
    <w:rsid w:val="00C32727"/>
    <w:rsid w:val="00C32750"/>
    <w:rsid w:val="00C3289E"/>
    <w:rsid w:val="00C32B6D"/>
    <w:rsid w:val="00C32DA2"/>
    <w:rsid w:val="00C33082"/>
    <w:rsid w:val="00C3308A"/>
    <w:rsid w:val="00C33669"/>
    <w:rsid w:val="00C337DA"/>
    <w:rsid w:val="00C33D17"/>
    <w:rsid w:val="00C33E92"/>
    <w:rsid w:val="00C34504"/>
    <w:rsid w:val="00C349E0"/>
    <w:rsid w:val="00C34FB4"/>
    <w:rsid w:val="00C35241"/>
    <w:rsid w:val="00C3526D"/>
    <w:rsid w:val="00C353C9"/>
    <w:rsid w:val="00C356C8"/>
    <w:rsid w:val="00C357AA"/>
    <w:rsid w:val="00C35D8A"/>
    <w:rsid w:val="00C3603D"/>
    <w:rsid w:val="00C36376"/>
    <w:rsid w:val="00C36B6F"/>
    <w:rsid w:val="00C36BD0"/>
    <w:rsid w:val="00C36CA1"/>
    <w:rsid w:val="00C37156"/>
    <w:rsid w:val="00C371C2"/>
    <w:rsid w:val="00C37383"/>
    <w:rsid w:val="00C37721"/>
    <w:rsid w:val="00C377D6"/>
    <w:rsid w:val="00C37C27"/>
    <w:rsid w:val="00C37F80"/>
    <w:rsid w:val="00C4004B"/>
    <w:rsid w:val="00C4033A"/>
    <w:rsid w:val="00C403B9"/>
    <w:rsid w:val="00C40433"/>
    <w:rsid w:val="00C4082A"/>
    <w:rsid w:val="00C4085C"/>
    <w:rsid w:val="00C409CE"/>
    <w:rsid w:val="00C410B0"/>
    <w:rsid w:val="00C41C00"/>
    <w:rsid w:val="00C41C50"/>
    <w:rsid w:val="00C41C81"/>
    <w:rsid w:val="00C4276E"/>
    <w:rsid w:val="00C42826"/>
    <w:rsid w:val="00C429D3"/>
    <w:rsid w:val="00C42D78"/>
    <w:rsid w:val="00C43174"/>
    <w:rsid w:val="00C4339A"/>
    <w:rsid w:val="00C43721"/>
    <w:rsid w:val="00C439B6"/>
    <w:rsid w:val="00C4425C"/>
    <w:rsid w:val="00C443F0"/>
    <w:rsid w:val="00C4458A"/>
    <w:rsid w:val="00C44821"/>
    <w:rsid w:val="00C44BD7"/>
    <w:rsid w:val="00C44EE5"/>
    <w:rsid w:val="00C44FDA"/>
    <w:rsid w:val="00C450B3"/>
    <w:rsid w:val="00C45123"/>
    <w:rsid w:val="00C4512C"/>
    <w:rsid w:val="00C45504"/>
    <w:rsid w:val="00C456C8"/>
    <w:rsid w:val="00C45731"/>
    <w:rsid w:val="00C4594A"/>
    <w:rsid w:val="00C459DC"/>
    <w:rsid w:val="00C45E11"/>
    <w:rsid w:val="00C45E3D"/>
    <w:rsid w:val="00C45EB8"/>
    <w:rsid w:val="00C46245"/>
    <w:rsid w:val="00C4631F"/>
    <w:rsid w:val="00C4671C"/>
    <w:rsid w:val="00C46790"/>
    <w:rsid w:val="00C46B86"/>
    <w:rsid w:val="00C46C78"/>
    <w:rsid w:val="00C470DF"/>
    <w:rsid w:val="00C47138"/>
    <w:rsid w:val="00C471B1"/>
    <w:rsid w:val="00C47382"/>
    <w:rsid w:val="00C4752B"/>
    <w:rsid w:val="00C47611"/>
    <w:rsid w:val="00C47683"/>
    <w:rsid w:val="00C477F6"/>
    <w:rsid w:val="00C478D8"/>
    <w:rsid w:val="00C47B24"/>
    <w:rsid w:val="00C47B52"/>
    <w:rsid w:val="00C47C79"/>
    <w:rsid w:val="00C47D3A"/>
    <w:rsid w:val="00C47EFC"/>
    <w:rsid w:val="00C50096"/>
    <w:rsid w:val="00C50357"/>
    <w:rsid w:val="00C50525"/>
    <w:rsid w:val="00C509D5"/>
    <w:rsid w:val="00C50A27"/>
    <w:rsid w:val="00C50C0A"/>
    <w:rsid w:val="00C50D2F"/>
    <w:rsid w:val="00C50FB6"/>
    <w:rsid w:val="00C510AF"/>
    <w:rsid w:val="00C517BA"/>
    <w:rsid w:val="00C51955"/>
    <w:rsid w:val="00C51E09"/>
    <w:rsid w:val="00C5219F"/>
    <w:rsid w:val="00C52989"/>
    <w:rsid w:val="00C52B43"/>
    <w:rsid w:val="00C52C9D"/>
    <w:rsid w:val="00C52D2C"/>
    <w:rsid w:val="00C52F40"/>
    <w:rsid w:val="00C5307B"/>
    <w:rsid w:val="00C535B1"/>
    <w:rsid w:val="00C537E2"/>
    <w:rsid w:val="00C53AFF"/>
    <w:rsid w:val="00C53C05"/>
    <w:rsid w:val="00C53C27"/>
    <w:rsid w:val="00C541AF"/>
    <w:rsid w:val="00C545C6"/>
    <w:rsid w:val="00C546C7"/>
    <w:rsid w:val="00C54C16"/>
    <w:rsid w:val="00C54D7D"/>
    <w:rsid w:val="00C5509A"/>
    <w:rsid w:val="00C550A3"/>
    <w:rsid w:val="00C5518B"/>
    <w:rsid w:val="00C553D6"/>
    <w:rsid w:val="00C5626F"/>
    <w:rsid w:val="00C569D9"/>
    <w:rsid w:val="00C56B04"/>
    <w:rsid w:val="00C56B38"/>
    <w:rsid w:val="00C56E61"/>
    <w:rsid w:val="00C56E72"/>
    <w:rsid w:val="00C57144"/>
    <w:rsid w:val="00C57550"/>
    <w:rsid w:val="00C5758A"/>
    <w:rsid w:val="00C575D2"/>
    <w:rsid w:val="00C5777F"/>
    <w:rsid w:val="00C57922"/>
    <w:rsid w:val="00C57FE9"/>
    <w:rsid w:val="00C60061"/>
    <w:rsid w:val="00C601F4"/>
    <w:rsid w:val="00C60660"/>
    <w:rsid w:val="00C611EB"/>
    <w:rsid w:val="00C612D3"/>
    <w:rsid w:val="00C612D9"/>
    <w:rsid w:val="00C6132B"/>
    <w:rsid w:val="00C61421"/>
    <w:rsid w:val="00C615EE"/>
    <w:rsid w:val="00C6167A"/>
    <w:rsid w:val="00C617F8"/>
    <w:rsid w:val="00C61ABD"/>
    <w:rsid w:val="00C61C75"/>
    <w:rsid w:val="00C61E7B"/>
    <w:rsid w:val="00C61EA1"/>
    <w:rsid w:val="00C620DE"/>
    <w:rsid w:val="00C622D1"/>
    <w:rsid w:val="00C62360"/>
    <w:rsid w:val="00C62ECD"/>
    <w:rsid w:val="00C62FB4"/>
    <w:rsid w:val="00C63145"/>
    <w:rsid w:val="00C635AC"/>
    <w:rsid w:val="00C63972"/>
    <w:rsid w:val="00C63A5C"/>
    <w:rsid w:val="00C63AD2"/>
    <w:rsid w:val="00C63CB7"/>
    <w:rsid w:val="00C63E62"/>
    <w:rsid w:val="00C63F12"/>
    <w:rsid w:val="00C63F3A"/>
    <w:rsid w:val="00C64080"/>
    <w:rsid w:val="00C6414C"/>
    <w:rsid w:val="00C642EE"/>
    <w:rsid w:val="00C6438F"/>
    <w:rsid w:val="00C643F3"/>
    <w:rsid w:val="00C6490E"/>
    <w:rsid w:val="00C64CDE"/>
    <w:rsid w:val="00C64DF9"/>
    <w:rsid w:val="00C64F44"/>
    <w:rsid w:val="00C6514A"/>
    <w:rsid w:val="00C65493"/>
    <w:rsid w:val="00C65771"/>
    <w:rsid w:val="00C65968"/>
    <w:rsid w:val="00C65B66"/>
    <w:rsid w:val="00C65E97"/>
    <w:rsid w:val="00C660B8"/>
    <w:rsid w:val="00C663D3"/>
    <w:rsid w:val="00C664E5"/>
    <w:rsid w:val="00C666CD"/>
    <w:rsid w:val="00C66943"/>
    <w:rsid w:val="00C66A2D"/>
    <w:rsid w:val="00C66DE9"/>
    <w:rsid w:val="00C6702F"/>
    <w:rsid w:val="00C670ED"/>
    <w:rsid w:val="00C679A5"/>
    <w:rsid w:val="00C70354"/>
    <w:rsid w:val="00C708D4"/>
    <w:rsid w:val="00C70C32"/>
    <w:rsid w:val="00C70C6E"/>
    <w:rsid w:val="00C70DE4"/>
    <w:rsid w:val="00C70ED0"/>
    <w:rsid w:val="00C71075"/>
    <w:rsid w:val="00C7181E"/>
    <w:rsid w:val="00C71BDC"/>
    <w:rsid w:val="00C71CE7"/>
    <w:rsid w:val="00C71DBA"/>
    <w:rsid w:val="00C71E22"/>
    <w:rsid w:val="00C71E8A"/>
    <w:rsid w:val="00C71ECC"/>
    <w:rsid w:val="00C71ED7"/>
    <w:rsid w:val="00C71F7E"/>
    <w:rsid w:val="00C721F2"/>
    <w:rsid w:val="00C7239E"/>
    <w:rsid w:val="00C72A06"/>
    <w:rsid w:val="00C72A2D"/>
    <w:rsid w:val="00C72AA2"/>
    <w:rsid w:val="00C72F4B"/>
    <w:rsid w:val="00C7320F"/>
    <w:rsid w:val="00C7325B"/>
    <w:rsid w:val="00C733C7"/>
    <w:rsid w:val="00C735C8"/>
    <w:rsid w:val="00C735E2"/>
    <w:rsid w:val="00C73605"/>
    <w:rsid w:val="00C73686"/>
    <w:rsid w:val="00C7419B"/>
    <w:rsid w:val="00C741CC"/>
    <w:rsid w:val="00C741D9"/>
    <w:rsid w:val="00C74388"/>
    <w:rsid w:val="00C743BC"/>
    <w:rsid w:val="00C74791"/>
    <w:rsid w:val="00C7509B"/>
    <w:rsid w:val="00C75376"/>
    <w:rsid w:val="00C755DA"/>
    <w:rsid w:val="00C757D8"/>
    <w:rsid w:val="00C758B3"/>
    <w:rsid w:val="00C75BCD"/>
    <w:rsid w:val="00C75E7B"/>
    <w:rsid w:val="00C75FD0"/>
    <w:rsid w:val="00C771E4"/>
    <w:rsid w:val="00C774B4"/>
    <w:rsid w:val="00C7756B"/>
    <w:rsid w:val="00C77C7D"/>
    <w:rsid w:val="00C77DE4"/>
    <w:rsid w:val="00C77F27"/>
    <w:rsid w:val="00C807F2"/>
    <w:rsid w:val="00C808BE"/>
    <w:rsid w:val="00C8118B"/>
    <w:rsid w:val="00C81548"/>
    <w:rsid w:val="00C81A16"/>
    <w:rsid w:val="00C81CA1"/>
    <w:rsid w:val="00C81F8C"/>
    <w:rsid w:val="00C81FF8"/>
    <w:rsid w:val="00C82459"/>
    <w:rsid w:val="00C82773"/>
    <w:rsid w:val="00C82B45"/>
    <w:rsid w:val="00C82CE9"/>
    <w:rsid w:val="00C8358A"/>
    <w:rsid w:val="00C835F5"/>
    <w:rsid w:val="00C83672"/>
    <w:rsid w:val="00C83A54"/>
    <w:rsid w:val="00C83D17"/>
    <w:rsid w:val="00C83F98"/>
    <w:rsid w:val="00C83FA6"/>
    <w:rsid w:val="00C842CF"/>
    <w:rsid w:val="00C84340"/>
    <w:rsid w:val="00C846B1"/>
    <w:rsid w:val="00C84793"/>
    <w:rsid w:val="00C84824"/>
    <w:rsid w:val="00C85192"/>
    <w:rsid w:val="00C85212"/>
    <w:rsid w:val="00C852D0"/>
    <w:rsid w:val="00C85565"/>
    <w:rsid w:val="00C856A9"/>
    <w:rsid w:val="00C85C14"/>
    <w:rsid w:val="00C85C26"/>
    <w:rsid w:val="00C85C6E"/>
    <w:rsid w:val="00C86151"/>
    <w:rsid w:val="00C86BD7"/>
    <w:rsid w:val="00C86CEB"/>
    <w:rsid w:val="00C86F8E"/>
    <w:rsid w:val="00C870E4"/>
    <w:rsid w:val="00C8718A"/>
    <w:rsid w:val="00C872E4"/>
    <w:rsid w:val="00C8731B"/>
    <w:rsid w:val="00C87443"/>
    <w:rsid w:val="00C877C0"/>
    <w:rsid w:val="00C878EB"/>
    <w:rsid w:val="00C9024A"/>
    <w:rsid w:val="00C9047B"/>
    <w:rsid w:val="00C904D2"/>
    <w:rsid w:val="00C90BB1"/>
    <w:rsid w:val="00C90C29"/>
    <w:rsid w:val="00C90F4D"/>
    <w:rsid w:val="00C911CB"/>
    <w:rsid w:val="00C9167C"/>
    <w:rsid w:val="00C917E7"/>
    <w:rsid w:val="00C91E71"/>
    <w:rsid w:val="00C924C0"/>
    <w:rsid w:val="00C9278D"/>
    <w:rsid w:val="00C928D1"/>
    <w:rsid w:val="00C92CAB"/>
    <w:rsid w:val="00C92D3F"/>
    <w:rsid w:val="00C93137"/>
    <w:rsid w:val="00C93191"/>
    <w:rsid w:val="00C931BC"/>
    <w:rsid w:val="00C9347F"/>
    <w:rsid w:val="00C93744"/>
    <w:rsid w:val="00C93A65"/>
    <w:rsid w:val="00C93BDF"/>
    <w:rsid w:val="00C9403D"/>
    <w:rsid w:val="00C942A6"/>
    <w:rsid w:val="00C94333"/>
    <w:rsid w:val="00C94365"/>
    <w:rsid w:val="00C94744"/>
    <w:rsid w:val="00C94761"/>
    <w:rsid w:val="00C948B3"/>
    <w:rsid w:val="00C94B43"/>
    <w:rsid w:val="00C94D6A"/>
    <w:rsid w:val="00C94FF3"/>
    <w:rsid w:val="00C951A4"/>
    <w:rsid w:val="00C95202"/>
    <w:rsid w:val="00C9532F"/>
    <w:rsid w:val="00C953B6"/>
    <w:rsid w:val="00C95504"/>
    <w:rsid w:val="00C956CA"/>
    <w:rsid w:val="00C95894"/>
    <w:rsid w:val="00C95BF9"/>
    <w:rsid w:val="00C95F82"/>
    <w:rsid w:val="00C961CB"/>
    <w:rsid w:val="00C962FC"/>
    <w:rsid w:val="00C9695C"/>
    <w:rsid w:val="00C96A40"/>
    <w:rsid w:val="00C96AB6"/>
    <w:rsid w:val="00C96DAA"/>
    <w:rsid w:val="00C96EC3"/>
    <w:rsid w:val="00C9716B"/>
    <w:rsid w:val="00C97558"/>
    <w:rsid w:val="00C97A37"/>
    <w:rsid w:val="00C97CB1"/>
    <w:rsid w:val="00C97DD0"/>
    <w:rsid w:val="00CA0012"/>
    <w:rsid w:val="00CA0A4A"/>
    <w:rsid w:val="00CA0AD5"/>
    <w:rsid w:val="00CA0DDF"/>
    <w:rsid w:val="00CA15E9"/>
    <w:rsid w:val="00CA1E68"/>
    <w:rsid w:val="00CA20B1"/>
    <w:rsid w:val="00CA230B"/>
    <w:rsid w:val="00CA24E4"/>
    <w:rsid w:val="00CA2522"/>
    <w:rsid w:val="00CA25BE"/>
    <w:rsid w:val="00CA2A3D"/>
    <w:rsid w:val="00CA2D49"/>
    <w:rsid w:val="00CA2D8B"/>
    <w:rsid w:val="00CA2EE9"/>
    <w:rsid w:val="00CA3297"/>
    <w:rsid w:val="00CA37A7"/>
    <w:rsid w:val="00CA3D03"/>
    <w:rsid w:val="00CA3F99"/>
    <w:rsid w:val="00CA40DA"/>
    <w:rsid w:val="00CA42AD"/>
    <w:rsid w:val="00CA458A"/>
    <w:rsid w:val="00CA4B60"/>
    <w:rsid w:val="00CA4F24"/>
    <w:rsid w:val="00CA509F"/>
    <w:rsid w:val="00CA5289"/>
    <w:rsid w:val="00CA53BB"/>
    <w:rsid w:val="00CA6292"/>
    <w:rsid w:val="00CA6A80"/>
    <w:rsid w:val="00CA6E24"/>
    <w:rsid w:val="00CA764C"/>
    <w:rsid w:val="00CA78B8"/>
    <w:rsid w:val="00CA7BE0"/>
    <w:rsid w:val="00CA7E63"/>
    <w:rsid w:val="00CB0066"/>
    <w:rsid w:val="00CB0120"/>
    <w:rsid w:val="00CB01F4"/>
    <w:rsid w:val="00CB06B0"/>
    <w:rsid w:val="00CB0A68"/>
    <w:rsid w:val="00CB0F62"/>
    <w:rsid w:val="00CB0F87"/>
    <w:rsid w:val="00CB172A"/>
    <w:rsid w:val="00CB2073"/>
    <w:rsid w:val="00CB20CC"/>
    <w:rsid w:val="00CB2503"/>
    <w:rsid w:val="00CB2687"/>
    <w:rsid w:val="00CB2966"/>
    <w:rsid w:val="00CB43F7"/>
    <w:rsid w:val="00CB47B6"/>
    <w:rsid w:val="00CB4AD8"/>
    <w:rsid w:val="00CB4C24"/>
    <w:rsid w:val="00CB4CA4"/>
    <w:rsid w:val="00CB4EBF"/>
    <w:rsid w:val="00CB4F05"/>
    <w:rsid w:val="00CB4F7F"/>
    <w:rsid w:val="00CB5050"/>
    <w:rsid w:val="00CB519D"/>
    <w:rsid w:val="00CB52A0"/>
    <w:rsid w:val="00CB550C"/>
    <w:rsid w:val="00CB56E8"/>
    <w:rsid w:val="00CB5903"/>
    <w:rsid w:val="00CB5BE3"/>
    <w:rsid w:val="00CB5C8D"/>
    <w:rsid w:val="00CB5FF7"/>
    <w:rsid w:val="00CB6011"/>
    <w:rsid w:val="00CB6028"/>
    <w:rsid w:val="00CB636D"/>
    <w:rsid w:val="00CB652E"/>
    <w:rsid w:val="00CB6559"/>
    <w:rsid w:val="00CB67B8"/>
    <w:rsid w:val="00CB6983"/>
    <w:rsid w:val="00CB7393"/>
    <w:rsid w:val="00CB74C2"/>
    <w:rsid w:val="00CB783A"/>
    <w:rsid w:val="00CB7A81"/>
    <w:rsid w:val="00CB7A96"/>
    <w:rsid w:val="00CB7AA8"/>
    <w:rsid w:val="00CB7AD6"/>
    <w:rsid w:val="00CB7B61"/>
    <w:rsid w:val="00CC0141"/>
    <w:rsid w:val="00CC02CA"/>
    <w:rsid w:val="00CC05C5"/>
    <w:rsid w:val="00CC113C"/>
    <w:rsid w:val="00CC117E"/>
    <w:rsid w:val="00CC1ACD"/>
    <w:rsid w:val="00CC1B0F"/>
    <w:rsid w:val="00CC1C5E"/>
    <w:rsid w:val="00CC212F"/>
    <w:rsid w:val="00CC2724"/>
    <w:rsid w:val="00CC2CE3"/>
    <w:rsid w:val="00CC2DD1"/>
    <w:rsid w:val="00CC2F64"/>
    <w:rsid w:val="00CC307E"/>
    <w:rsid w:val="00CC32DC"/>
    <w:rsid w:val="00CC353F"/>
    <w:rsid w:val="00CC3A15"/>
    <w:rsid w:val="00CC3A63"/>
    <w:rsid w:val="00CC4304"/>
    <w:rsid w:val="00CC43E9"/>
    <w:rsid w:val="00CC447D"/>
    <w:rsid w:val="00CC451C"/>
    <w:rsid w:val="00CC455D"/>
    <w:rsid w:val="00CC4786"/>
    <w:rsid w:val="00CC4CAB"/>
    <w:rsid w:val="00CC5012"/>
    <w:rsid w:val="00CC5630"/>
    <w:rsid w:val="00CC58C1"/>
    <w:rsid w:val="00CC5AE4"/>
    <w:rsid w:val="00CC62B5"/>
    <w:rsid w:val="00CC64F0"/>
    <w:rsid w:val="00CC69DE"/>
    <w:rsid w:val="00CC6EC9"/>
    <w:rsid w:val="00CC716D"/>
    <w:rsid w:val="00CC7867"/>
    <w:rsid w:val="00CC79F9"/>
    <w:rsid w:val="00CD071C"/>
    <w:rsid w:val="00CD0983"/>
    <w:rsid w:val="00CD10BF"/>
    <w:rsid w:val="00CD115C"/>
    <w:rsid w:val="00CD14E9"/>
    <w:rsid w:val="00CD1629"/>
    <w:rsid w:val="00CD16EF"/>
    <w:rsid w:val="00CD1C14"/>
    <w:rsid w:val="00CD1CC5"/>
    <w:rsid w:val="00CD2489"/>
    <w:rsid w:val="00CD2569"/>
    <w:rsid w:val="00CD2E78"/>
    <w:rsid w:val="00CD2EA0"/>
    <w:rsid w:val="00CD33E4"/>
    <w:rsid w:val="00CD33F5"/>
    <w:rsid w:val="00CD3509"/>
    <w:rsid w:val="00CD3767"/>
    <w:rsid w:val="00CD3B78"/>
    <w:rsid w:val="00CD3C7B"/>
    <w:rsid w:val="00CD3FA8"/>
    <w:rsid w:val="00CD4118"/>
    <w:rsid w:val="00CD41B8"/>
    <w:rsid w:val="00CD430E"/>
    <w:rsid w:val="00CD43A6"/>
    <w:rsid w:val="00CD49CE"/>
    <w:rsid w:val="00CD4A40"/>
    <w:rsid w:val="00CD4BB9"/>
    <w:rsid w:val="00CD4C76"/>
    <w:rsid w:val="00CD5410"/>
    <w:rsid w:val="00CD54EF"/>
    <w:rsid w:val="00CD5E1A"/>
    <w:rsid w:val="00CD5EA6"/>
    <w:rsid w:val="00CD5ED5"/>
    <w:rsid w:val="00CD6020"/>
    <w:rsid w:val="00CD61D0"/>
    <w:rsid w:val="00CD6BE9"/>
    <w:rsid w:val="00CD713F"/>
    <w:rsid w:val="00CD7366"/>
    <w:rsid w:val="00CD7696"/>
    <w:rsid w:val="00CD79DD"/>
    <w:rsid w:val="00CD7CEB"/>
    <w:rsid w:val="00CD7FA8"/>
    <w:rsid w:val="00CD7FE0"/>
    <w:rsid w:val="00CE042A"/>
    <w:rsid w:val="00CE0A23"/>
    <w:rsid w:val="00CE0B3B"/>
    <w:rsid w:val="00CE0D21"/>
    <w:rsid w:val="00CE103C"/>
    <w:rsid w:val="00CE1214"/>
    <w:rsid w:val="00CE12BE"/>
    <w:rsid w:val="00CE1367"/>
    <w:rsid w:val="00CE13C2"/>
    <w:rsid w:val="00CE16A8"/>
    <w:rsid w:val="00CE16E8"/>
    <w:rsid w:val="00CE178D"/>
    <w:rsid w:val="00CE18F4"/>
    <w:rsid w:val="00CE1A12"/>
    <w:rsid w:val="00CE1C12"/>
    <w:rsid w:val="00CE1D0A"/>
    <w:rsid w:val="00CE1F1E"/>
    <w:rsid w:val="00CE2013"/>
    <w:rsid w:val="00CE2820"/>
    <w:rsid w:val="00CE2833"/>
    <w:rsid w:val="00CE2EA3"/>
    <w:rsid w:val="00CE2F95"/>
    <w:rsid w:val="00CE3056"/>
    <w:rsid w:val="00CE33E1"/>
    <w:rsid w:val="00CE3516"/>
    <w:rsid w:val="00CE3E0F"/>
    <w:rsid w:val="00CE4171"/>
    <w:rsid w:val="00CE41AC"/>
    <w:rsid w:val="00CE42CE"/>
    <w:rsid w:val="00CE4606"/>
    <w:rsid w:val="00CE4734"/>
    <w:rsid w:val="00CE47BF"/>
    <w:rsid w:val="00CE4815"/>
    <w:rsid w:val="00CE4AC1"/>
    <w:rsid w:val="00CE4C14"/>
    <w:rsid w:val="00CE4E38"/>
    <w:rsid w:val="00CE5153"/>
    <w:rsid w:val="00CE578F"/>
    <w:rsid w:val="00CE5891"/>
    <w:rsid w:val="00CE5BD8"/>
    <w:rsid w:val="00CE5BF8"/>
    <w:rsid w:val="00CE5DEB"/>
    <w:rsid w:val="00CE5FF1"/>
    <w:rsid w:val="00CE6476"/>
    <w:rsid w:val="00CE657B"/>
    <w:rsid w:val="00CE6937"/>
    <w:rsid w:val="00CE6C24"/>
    <w:rsid w:val="00CE6F37"/>
    <w:rsid w:val="00CE71EF"/>
    <w:rsid w:val="00CE72F5"/>
    <w:rsid w:val="00CE73EC"/>
    <w:rsid w:val="00CE7681"/>
    <w:rsid w:val="00CE7703"/>
    <w:rsid w:val="00CE797C"/>
    <w:rsid w:val="00CE79E7"/>
    <w:rsid w:val="00CE7B3D"/>
    <w:rsid w:val="00CE7CD3"/>
    <w:rsid w:val="00CF02D3"/>
    <w:rsid w:val="00CF0652"/>
    <w:rsid w:val="00CF0AB6"/>
    <w:rsid w:val="00CF0F0C"/>
    <w:rsid w:val="00CF122C"/>
    <w:rsid w:val="00CF1766"/>
    <w:rsid w:val="00CF19CD"/>
    <w:rsid w:val="00CF2207"/>
    <w:rsid w:val="00CF2533"/>
    <w:rsid w:val="00CF2639"/>
    <w:rsid w:val="00CF2C7E"/>
    <w:rsid w:val="00CF2EB3"/>
    <w:rsid w:val="00CF30B8"/>
    <w:rsid w:val="00CF3265"/>
    <w:rsid w:val="00CF33B9"/>
    <w:rsid w:val="00CF340A"/>
    <w:rsid w:val="00CF3551"/>
    <w:rsid w:val="00CF35E6"/>
    <w:rsid w:val="00CF3B44"/>
    <w:rsid w:val="00CF3F02"/>
    <w:rsid w:val="00CF40CC"/>
    <w:rsid w:val="00CF41BE"/>
    <w:rsid w:val="00CF422A"/>
    <w:rsid w:val="00CF49C4"/>
    <w:rsid w:val="00CF4CC1"/>
    <w:rsid w:val="00CF4F85"/>
    <w:rsid w:val="00CF50A9"/>
    <w:rsid w:val="00CF517B"/>
    <w:rsid w:val="00CF528D"/>
    <w:rsid w:val="00CF5332"/>
    <w:rsid w:val="00CF5340"/>
    <w:rsid w:val="00CF53B4"/>
    <w:rsid w:val="00CF552D"/>
    <w:rsid w:val="00CF56DD"/>
    <w:rsid w:val="00CF5946"/>
    <w:rsid w:val="00CF5DFF"/>
    <w:rsid w:val="00CF6405"/>
    <w:rsid w:val="00CF6481"/>
    <w:rsid w:val="00CF65ED"/>
    <w:rsid w:val="00CF6C14"/>
    <w:rsid w:val="00CF7719"/>
    <w:rsid w:val="00CF7789"/>
    <w:rsid w:val="00CF77AE"/>
    <w:rsid w:val="00CF7865"/>
    <w:rsid w:val="00CF7E5B"/>
    <w:rsid w:val="00D001A9"/>
    <w:rsid w:val="00D005E5"/>
    <w:rsid w:val="00D0062B"/>
    <w:rsid w:val="00D0065B"/>
    <w:rsid w:val="00D0076C"/>
    <w:rsid w:val="00D009D2"/>
    <w:rsid w:val="00D00D6B"/>
    <w:rsid w:val="00D01118"/>
    <w:rsid w:val="00D01555"/>
    <w:rsid w:val="00D015AC"/>
    <w:rsid w:val="00D018DB"/>
    <w:rsid w:val="00D01A09"/>
    <w:rsid w:val="00D01BE1"/>
    <w:rsid w:val="00D01D8E"/>
    <w:rsid w:val="00D01E50"/>
    <w:rsid w:val="00D01F9C"/>
    <w:rsid w:val="00D023D5"/>
    <w:rsid w:val="00D02620"/>
    <w:rsid w:val="00D02662"/>
    <w:rsid w:val="00D026EF"/>
    <w:rsid w:val="00D02BF1"/>
    <w:rsid w:val="00D02C88"/>
    <w:rsid w:val="00D02D27"/>
    <w:rsid w:val="00D02D28"/>
    <w:rsid w:val="00D02F91"/>
    <w:rsid w:val="00D02FCD"/>
    <w:rsid w:val="00D03C19"/>
    <w:rsid w:val="00D03E12"/>
    <w:rsid w:val="00D043AF"/>
    <w:rsid w:val="00D04840"/>
    <w:rsid w:val="00D04FA3"/>
    <w:rsid w:val="00D052D5"/>
    <w:rsid w:val="00D053BE"/>
    <w:rsid w:val="00D054C0"/>
    <w:rsid w:val="00D05507"/>
    <w:rsid w:val="00D0567C"/>
    <w:rsid w:val="00D05BCE"/>
    <w:rsid w:val="00D05EC1"/>
    <w:rsid w:val="00D05FE5"/>
    <w:rsid w:val="00D063CF"/>
    <w:rsid w:val="00D0672C"/>
    <w:rsid w:val="00D0684A"/>
    <w:rsid w:val="00D06866"/>
    <w:rsid w:val="00D06B98"/>
    <w:rsid w:val="00D0713C"/>
    <w:rsid w:val="00D071A0"/>
    <w:rsid w:val="00D075F4"/>
    <w:rsid w:val="00D07A6F"/>
    <w:rsid w:val="00D07AA2"/>
    <w:rsid w:val="00D07B58"/>
    <w:rsid w:val="00D07D59"/>
    <w:rsid w:val="00D07F00"/>
    <w:rsid w:val="00D10031"/>
    <w:rsid w:val="00D1041C"/>
    <w:rsid w:val="00D10613"/>
    <w:rsid w:val="00D10629"/>
    <w:rsid w:val="00D10723"/>
    <w:rsid w:val="00D108BD"/>
    <w:rsid w:val="00D10B0A"/>
    <w:rsid w:val="00D10B65"/>
    <w:rsid w:val="00D11396"/>
    <w:rsid w:val="00D116EB"/>
    <w:rsid w:val="00D121CF"/>
    <w:rsid w:val="00D12A1E"/>
    <w:rsid w:val="00D12AFB"/>
    <w:rsid w:val="00D12AFE"/>
    <w:rsid w:val="00D12F05"/>
    <w:rsid w:val="00D133C0"/>
    <w:rsid w:val="00D13683"/>
    <w:rsid w:val="00D1368A"/>
    <w:rsid w:val="00D1368C"/>
    <w:rsid w:val="00D141F5"/>
    <w:rsid w:val="00D14305"/>
    <w:rsid w:val="00D1482D"/>
    <w:rsid w:val="00D149B2"/>
    <w:rsid w:val="00D14AD7"/>
    <w:rsid w:val="00D14C48"/>
    <w:rsid w:val="00D14D5D"/>
    <w:rsid w:val="00D14D67"/>
    <w:rsid w:val="00D14DE0"/>
    <w:rsid w:val="00D153C7"/>
    <w:rsid w:val="00D154BA"/>
    <w:rsid w:val="00D154CE"/>
    <w:rsid w:val="00D159F4"/>
    <w:rsid w:val="00D15BE2"/>
    <w:rsid w:val="00D15C84"/>
    <w:rsid w:val="00D15C9D"/>
    <w:rsid w:val="00D1600F"/>
    <w:rsid w:val="00D16025"/>
    <w:rsid w:val="00D16031"/>
    <w:rsid w:val="00D1654F"/>
    <w:rsid w:val="00D16580"/>
    <w:rsid w:val="00D170F6"/>
    <w:rsid w:val="00D17A11"/>
    <w:rsid w:val="00D17AA8"/>
    <w:rsid w:val="00D17C0E"/>
    <w:rsid w:val="00D200CC"/>
    <w:rsid w:val="00D201A6"/>
    <w:rsid w:val="00D20377"/>
    <w:rsid w:val="00D20736"/>
    <w:rsid w:val="00D20A0D"/>
    <w:rsid w:val="00D20A80"/>
    <w:rsid w:val="00D20B4F"/>
    <w:rsid w:val="00D20DC2"/>
    <w:rsid w:val="00D20E84"/>
    <w:rsid w:val="00D214EC"/>
    <w:rsid w:val="00D21653"/>
    <w:rsid w:val="00D219B7"/>
    <w:rsid w:val="00D21BD6"/>
    <w:rsid w:val="00D21D39"/>
    <w:rsid w:val="00D21D77"/>
    <w:rsid w:val="00D2224F"/>
    <w:rsid w:val="00D22534"/>
    <w:rsid w:val="00D226A8"/>
    <w:rsid w:val="00D228AF"/>
    <w:rsid w:val="00D22CA2"/>
    <w:rsid w:val="00D22CEC"/>
    <w:rsid w:val="00D23557"/>
    <w:rsid w:val="00D2391F"/>
    <w:rsid w:val="00D23A9F"/>
    <w:rsid w:val="00D23D17"/>
    <w:rsid w:val="00D23E4F"/>
    <w:rsid w:val="00D24097"/>
    <w:rsid w:val="00D243C0"/>
    <w:rsid w:val="00D24570"/>
    <w:rsid w:val="00D24A80"/>
    <w:rsid w:val="00D25156"/>
    <w:rsid w:val="00D25178"/>
    <w:rsid w:val="00D25619"/>
    <w:rsid w:val="00D2594B"/>
    <w:rsid w:val="00D25A4B"/>
    <w:rsid w:val="00D25B0A"/>
    <w:rsid w:val="00D25CF1"/>
    <w:rsid w:val="00D25D40"/>
    <w:rsid w:val="00D25EE9"/>
    <w:rsid w:val="00D2616C"/>
    <w:rsid w:val="00D26377"/>
    <w:rsid w:val="00D26443"/>
    <w:rsid w:val="00D26721"/>
    <w:rsid w:val="00D26D8A"/>
    <w:rsid w:val="00D26F45"/>
    <w:rsid w:val="00D26FB7"/>
    <w:rsid w:val="00D27076"/>
    <w:rsid w:val="00D27326"/>
    <w:rsid w:val="00D2757D"/>
    <w:rsid w:val="00D27664"/>
    <w:rsid w:val="00D30AA3"/>
    <w:rsid w:val="00D30C31"/>
    <w:rsid w:val="00D30C36"/>
    <w:rsid w:val="00D30FA3"/>
    <w:rsid w:val="00D312DE"/>
    <w:rsid w:val="00D3131D"/>
    <w:rsid w:val="00D3166C"/>
    <w:rsid w:val="00D31A34"/>
    <w:rsid w:val="00D31A4F"/>
    <w:rsid w:val="00D31D12"/>
    <w:rsid w:val="00D32510"/>
    <w:rsid w:val="00D32716"/>
    <w:rsid w:val="00D32DEF"/>
    <w:rsid w:val="00D32E88"/>
    <w:rsid w:val="00D330D5"/>
    <w:rsid w:val="00D332D2"/>
    <w:rsid w:val="00D333CF"/>
    <w:rsid w:val="00D334F0"/>
    <w:rsid w:val="00D33600"/>
    <w:rsid w:val="00D3368C"/>
    <w:rsid w:val="00D33DC0"/>
    <w:rsid w:val="00D33F23"/>
    <w:rsid w:val="00D3422A"/>
    <w:rsid w:val="00D34244"/>
    <w:rsid w:val="00D34492"/>
    <w:rsid w:val="00D34D5D"/>
    <w:rsid w:val="00D35BDA"/>
    <w:rsid w:val="00D35C55"/>
    <w:rsid w:val="00D35D57"/>
    <w:rsid w:val="00D361A3"/>
    <w:rsid w:val="00D364CA"/>
    <w:rsid w:val="00D36653"/>
    <w:rsid w:val="00D3693F"/>
    <w:rsid w:val="00D36992"/>
    <w:rsid w:val="00D36A59"/>
    <w:rsid w:val="00D36E66"/>
    <w:rsid w:val="00D375A8"/>
    <w:rsid w:val="00D37C22"/>
    <w:rsid w:val="00D37DBD"/>
    <w:rsid w:val="00D401E9"/>
    <w:rsid w:val="00D405B8"/>
    <w:rsid w:val="00D4084F"/>
    <w:rsid w:val="00D4092C"/>
    <w:rsid w:val="00D40D9A"/>
    <w:rsid w:val="00D410BB"/>
    <w:rsid w:val="00D41629"/>
    <w:rsid w:val="00D41D90"/>
    <w:rsid w:val="00D42294"/>
    <w:rsid w:val="00D422F1"/>
    <w:rsid w:val="00D423FE"/>
    <w:rsid w:val="00D42537"/>
    <w:rsid w:val="00D42596"/>
    <w:rsid w:val="00D426BF"/>
    <w:rsid w:val="00D428A6"/>
    <w:rsid w:val="00D42A3F"/>
    <w:rsid w:val="00D42BE3"/>
    <w:rsid w:val="00D42CB8"/>
    <w:rsid w:val="00D43483"/>
    <w:rsid w:val="00D4379A"/>
    <w:rsid w:val="00D43883"/>
    <w:rsid w:val="00D438DD"/>
    <w:rsid w:val="00D438E1"/>
    <w:rsid w:val="00D43B47"/>
    <w:rsid w:val="00D43DF3"/>
    <w:rsid w:val="00D43E3D"/>
    <w:rsid w:val="00D43EBB"/>
    <w:rsid w:val="00D44587"/>
    <w:rsid w:val="00D4480E"/>
    <w:rsid w:val="00D44BDE"/>
    <w:rsid w:val="00D44CDB"/>
    <w:rsid w:val="00D45109"/>
    <w:rsid w:val="00D4528D"/>
    <w:rsid w:val="00D4541E"/>
    <w:rsid w:val="00D4553C"/>
    <w:rsid w:val="00D456B4"/>
    <w:rsid w:val="00D45FB4"/>
    <w:rsid w:val="00D46769"/>
    <w:rsid w:val="00D467E7"/>
    <w:rsid w:val="00D4727D"/>
    <w:rsid w:val="00D47514"/>
    <w:rsid w:val="00D47546"/>
    <w:rsid w:val="00D47799"/>
    <w:rsid w:val="00D47F95"/>
    <w:rsid w:val="00D50B6B"/>
    <w:rsid w:val="00D50C8B"/>
    <w:rsid w:val="00D50E23"/>
    <w:rsid w:val="00D51C85"/>
    <w:rsid w:val="00D51EB2"/>
    <w:rsid w:val="00D52579"/>
    <w:rsid w:val="00D52884"/>
    <w:rsid w:val="00D52E60"/>
    <w:rsid w:val="00D53825"/>
    <w:rsid w:val="00D53918"/>
    <w:rsid w:val="00D53B8E"/>
    <w:rsid w:val="00D53D47"/>
    <w:rsid w:val="00D540C9"/>
    <w:rsid w:val="00D5441B"/>
    <w:rsid w:val="00D545DA"/>
    <w:rsid w:val="00D5468B"/>
    <w:rsid w:val="00D5479C"/>
    <w:rsid w:val="00D549F3"/>
    <w:rsid w:val="00D54AAA"/>
    <w:rsid w:val="00D54B8A"/>
    <w:rsid w:val="00D54BCB"/>
    <w:rsid w:val="00D552DE"/>
    <w:rsid w:val="00D553B8"/>
    <w:rsid w:val="00D5557B"/>
    <w:rsid w:val="00D5563E"/>
    <w:rsid w:val="00D5598D"/>
    <w:rsid w:val="00D55B81"/>
    <w:rsid w:val="00D5616A"/>
    <w:rsid w:val="00D5653E"/>
    <w:rsid w:val="00D56922"/>
    <w:rsid w:val="00D56CE0"/>
    <w:rsid w:val="00D56F73"/>
    <w:rsid w:val="00D57B53"/>
    <w:rsid w:val="00D57E71"/>
    <w:rsid w:val="00D57E78"/>
    <w:rsid w:val="00D57F6C"/>
    <w:rsid w:val="00D6085F"/>
    <w:rsid w:val="00D60CF4"/>
    <w:rsid w:val="00D60F31"/>
    <w:rsid w:val="00D61671"/>
    <w:rsid w:val="00D61909"/>
    <w:rsid w:val="00D619F1"/>
    <w:rsid w:val="00D61FB3"/>
    <w:rsid w:val="00D622F8"/>
    <w:rsid w:val="00D623B1"/>
    <w:rsid w:val="00D624F4"/>
    <w:rsid w:val="00D624F7"/>
    <w:rsid w:val="00D62890"/>
    <w:rsid w:val="00D6301F"/>
    <w:rsid w:val="00D630B3"/>
    <w:rsid w:val="00D63270"/>
    <w:rsid w:val="00D6363A"/>
    <w:rsid w:val="00D636A7"/>
    <w:rsid w:val="00D6413E"/>
    <w:rsid w:val="00D641F0"/>
    <w:rsid w:val="00D642D4"/>
    <w:rsid w:val="00D64522"/>
    <w:rsid w:val="00D649ED"/>
    <w:rsid w:val="00D65118"/>
    <w:rsid w:val="00D655D3"/>
    <w:rsid w:val="00D65657"/>
    <w:rsid w:val="00D65AE9"/>
    <w:rsid w:val="00D65C6C"/>
    <w:rsid w:val="00D65DD8"/>
    <w:rsid w:val="00D65E55"/>
    <w:rsid w:val="00D65EB6"/>
    <w:rsid w:val="00D6602C"/>
    <w:rsid w:val="00D6616E"/>
    <w:rsid w:val="00D661EC"/>
    <w:rsid w:val="00D6679F"/>
    <w:rsid w:val="00D66CC6"/>
    <w:rsid w:val="00D66E3D"/>
    <w:rsid w:val="00D6748D"/>
    <w:rsid w:val="00D674CC"/>
    <w:rsid w:val="00D675D3"/>
    <w:rsid w:val="00D6760C"/>
    <w:rsid w:val="00D67837"/>
    <w:rsid w:val="00D6799C"/>
    <w:rsid w:val="00D679C0"/>
    <w:rsid w:val="00D679EA"/>
    <w:rsid w:val="00D702CA"/>
    <w:rsid w:val="00D7057A"/>
    <w:rsid w:val="00D7081C"/>
    <w:rsid w:val="00D70B05"/>
    <w:rsid w:val="00D70BAF"/>
    <w:rsid w:val="00D70BB3"/>
    <w:rsid w:val="00D714BE"/>
    <w:rsid w:val="00D717B3"/>
    <w:rsid w:val="00D719FF"/>
    <w:rsid w:val="00D71AA4"/>
    <w:rsid w:val="00D71AAE"/>
    <w:rsid w:val="00D71BEC"/>
    <w:rsid w:val="00D71D43"/>
    <w:rsid w:val="00D71E3F"/>
    <w:rsid w:val="00D71EBB"/>
    <w:rsid w:val="00D7210A"/>
    <w:rsid w:val="00D72657"/>
    <w:rsid w:val="00D72A75"/>
    <w:rsid w:val="00D72D44"/>
    <w:rsid w:val="00D72EB6"/>
    <w:rsid w:val="00D7300D"/>
    <w:rsid w:val="00D73B39"/>
    <w:rsid w:val="00D73F06"/>
    <w:rsid w:val="00D7415C"/>
    <w:rsid w:val="00D741DD"/>
    <w:rsid w:val="00D74224"/>
    <w:rsid w:val="00D743D6"/>
    <w:rsid w:val="00D74599"/>
    <w:rsid w:val="00D74C57"/>
    <w:rsid w:val="00D74CAE"/>
    <w:rsid w:val="00D7501E"/>
    <w:rsid w:val="00D750B8"/>
    <w:rsid w:val="00D7535B"/>
    <w:rsid w:val="00D759C3"/>
    <w:rsid w:val="00D75AAB"/>
    <w:rsid w:val="00D75C08"/>
    <w:rsid w:val="00D75F56"/>
    <w:rsid w:val="00D75FEE"/>
    <w:rsid w:val="00D76022"/>
    <w:rsid w:val="00D7618D"/>
    <w:rsid w:val="00D767E1"/>
    <w:rsid w:val="00D769A2"/>
    <w:rsid w:val="00D76CD2"/>
    <w:rsid w:val="00D76DBE"/>
    <w:rsid w:val="00D77038"/>
    <w:rsid w:val="00D77136"/>
    <w:rsid w:val="00D77288"/>
    <w:rsid w:val="00D77292"/>
    <w:rsid w:val="00D773DE"/>
    <w:rsid w:val="00D77476"/>
    <w:rsid w:val="00D77571"/>
    <w:rsid w:val="00D777BF"/>
    <w:rsid w:val="00D77A9E"/>
    <w:rsid w:val="00D77FDE"/>
    <w:rsid w:val="00D8000C"/>
    <w:rsid w:val="00D81426"/>
    <w:rsid w:val="00D81432"/>
    <w:rsid w:val="00D8154A"/>
    <w:rsid w:val="00D81FAE"/>
    <w:rsid w:val="00D81FB8"/>
    <w:rsid w:val="00D820B4"/>
    <w:rsid w:val="00D827A2"/>
    <w:rsid w:val="00D82E16"/>
    <w:rsid w:val="00D834CD"/>
    <w:rsid w:val="00D8374D"/>
    <w:rsid w:val="00D83D1A"/>
    <w:rsid w:val="00D83DBC"/>
    <w:rsid w:val="00D83DE0"/>
    <w:rsid w:val="00D83E9C"/>
    <w:rsid w:val="00D840BE"/>
    <w:rsid w:val="00D847CE"/>
    <w:rsid w:val="00D84AFF"/>
    <w:rsid w:val="00D84C3E"/>
    <w:rsid w:val="00D84DAF"/>
    <w:rsid w:val="00D84DF1"/>
    <w:rsid w:val="00D85071"/>
    <w:rsid w:val="00D850A4"/>
    <w:rsid w:val="00D8554A"/>
    <w:rsid w:val="00D85568"/>
    <w:rsid w:val="00D855AB"/>
    <w:rsid w:val="00D85A14"/>
    <w:rsid w:val="00D85A8F"/>
    <w:rsid w:val="00D85AAA"/>
    <w:rsid w:val="00D85C91"/>
    <w:rsid w:val="00D85CE4"/>
    <w:rsid w:val="00D85DF5"/>
    <w:rsid w:val="00D85FAC"/>
    <w:rsid w:val="00D862C9"/>
    <w:rsid w:val="00D8682F"/>
    <w:rsid w:val="00D86833"/>
    <w:rsid w:val="00D8687E"/>
    <w:rsid w:val="00D86A02"/>
    <w:rsid w:val="00D86D24"/>
    <w:rsid w:val="00D86F51"/>
    <w:rsid w:val="00D870D0"/>
    <w:rsid w:val="00D87289"/>
    <w:rsid w:val="00D87743"/>
    <w:rsid w:val="00D8779A"/>
    <w:rsid w:val="00D87ACA"/>
    <w:rsid w:val="00D87CFC"/>
    <w:rsid w:val="00D87DC6"/>
    <w:rsid w:val="00D87F08"/>
    <w:rsid w:val="00D900A5"/>
    <w:rsid w:val="00D90316"/>
    <w:rsid w:val="00D90657"/>
    <w:rsid w:val="00D909D1"/>
    <w:rsid w:val="00D90B8C"/>
    <w:rsid w:val="00D90BC5"/>
    <w:rsid w:val="00D90C23"/>
    <w:rsid w:val="00D911E0"/>
    <w:rsid w:val="00D911F0"/>
    <w:rsid w:val="00D911F6"/>
    <w:rsid w:val="00D917B2"/>
    <w:rsid w:val="00D918F9"/>
    <w:rsid w:val="00D91C34"/>
    <w:rsid w:val="00D92191"/>
    <w:rsid w:val="00D922BF"/>
    <w:rsid w:val="00D9255C"/>
    <w:rsid w:val="00D92886"/>
    <w:rsid w:val="00D9292F"/>
    <w:rsid w:val="00D9295A"/>
    <w:rsid w:val="00D92A00"/>
    <w:rsid w:val="00D92CEF"/>
    <w:rsid w:val="00D92E42"/>
    <w:rsid w:val="00D935B1"/>
    <w:rsid w:val="00D935CC"/>
    <w:rsid w:val="00D93708"/>
    <w:rsid w:val="00D93920"/>
    <w:rsid w:val="00D93940"/>
    <w:rsid w:val="00D93B26"/>
    <w:rsid w:val="00D93D06"/>
    <w:rsid w:val="00D93E37"/>
    <w:rsid w:val="00D93FED"/>
    <w:rsid w:val="00D9413B"/>
    <w:rsid w:val="00D942B6"/>
    <w:rsid w:val="00D9453C"/>
    <w:rsid w:val="00D94AB0"/>
    <w:rsid w:val="00D94D67"/>
    <w:rsid w:val="00D952DD"/>
    <w:rsid w:val="00D95C7D"/>
    <w:rsid w:val="00D95DAB"/>
    <w:rsid w:val="00D96860"/>
    <w:rsid w:val="00D968CC"/>
    <w:rsid w:val="00D96938"/>
    <w:rsid w:val="00D96A3D"/>
    <w:rsid w:val="00D96BDA"/>
    <w:rsid w:val="00D9769E"/>
    <w:rsid w:val="00D9794E"/>
    <w:rsid w:val="00D97C10"/>
    <w:rsid w:val="00DA037F"/>
    <w:rsid w:val="00DA048E"/>
    <w:rsid w:val="00DA0590"/>
    <w:rsid w:val="00DA08A6"/>
    <w:rsid w:val="00DA08D8"/>
    <w:rsid w:val="00DA0BCB"/>
    <w:rsid w:val="00DA0CC1"/>
    <w:rsid w:val="00DA0D5B"/>
    <w:rsid w:val="00DA0F63"/>
    <w:rsid w:val="00DA12C8"/>
    <w:rsid w:val="00DA1483"/>
    <w:rsid w:val="00DA1691"/>
    <w:rsid w:val="00DA1A77"/>
    <w:rsid w:val="00DA1B09"/>
    <w:rsid w:val="00DA1CC4"/>
    <w:rsid w:val="00DA2370"/>
    <w:rsid w:val="00DA2644"/>
    <w:rsid w:val="00DA275B"/>
    <w:rsid w:val="00DA2991"/>
    <w:rsid w:val="00DA2A39"/>
    <w:rsid w:val="00DA2CC6"/>
    <w:rsid w:val="00DA3797"/>
    <w:rsid w:val="00DA3B54"/>
    <w:rsid w:val="00DA3C2A"/>
    <w:rsid w:val="00DA3E5F"/>
    <w:rsid w:val="00DA44C0"/>
    <w:rsid w:val="00DA4828"/>
    <w:rsid w:val="00DA4988"/>
    <w:rsid w:val="00DA4CAB"/>
    <w:rsid w:val="00DA50A4"/>
    <w:rsid w:val="00DA511D"/>
    <w:rsid w:val="00DA59CE"/>
    <w:rsid w:val="00DA5B38"/>
    <w:rsid w:val="00DA5B6E"/>
    <w:rsid w:val="00DA5B92"/>
    <w:rsid w:val="00DA5CE4"/>
    <w:rsid w:val="00DA61CE"/>
    <w:rsid w:val="00DA65D8"/>
    <w:rsid w:val="00DA6A7B"/>
    <w:rsid w:val="00DA6BA5"/>
    <w:rsid w:val="00DA6F8E"/>
    <w:rsid w:val="00DA7153"/>
    <w:rsid w:val="00DA756E"/>
    <w:rsid w:val="00DA75F3"/>
    <w:rsid w:val="00DA7636"/>
    <w:rsid w:val="00DA78E1"/>
    <w:rsid w:val="00DB0627"/>
    <w:rsid w:val="00DB08E9"/>
    <w:rsid w:val="00DB1408"/>
    <w:rsid w:val="00DB1962"/>
    <w:rsid w:val="00DB19BA"/>
    <w:rsid w:val="00DB1AB3"/>
    <w:rsid w:val="00DB1ACA"/>
    <w:rsid w:val="00DB1B12"/>
    <w:rsid w:val="00DB1B71"/>
    <w:rsid w:val="00DB1C5E"/>
    <w:rsid w:val="00DB206F"/>
    <w:rsid w:val="00DB20F9"/>
    <w:rsid w:val="00DB2157"/>
    <w:rsid w:val="00DB2892"/>
    <w:rsid w:val="00DB28F7"/>
    <w:rsid w:val="00DB2996"/>
    <w:rsid w:val="00DB2A5D"/>
    <w:rsid w:val="00DB2C91"/>
    <w:rsid w:val="00DB2D36"/>
    <w:rsid w:val="00DB358A"/>
    <w:rsid w:val="00DB3A3A"/>
    <w:rsid w:val="00DB3DAF"/>
    <w:rsid w:val="00DB3E55"/>
    <w:rsid w:val="00DB3EEF"/>
    <w:rsid w:val="00DB3EFE"/>
    <w:rsid w:val="00DB4DA8"/>
    <w:rsid w:val="00DB4E23"/>
    <w:rsid w:val="00DB4E2D"/>
    <w:rsid w:val="00DB5124"/>
    <w:rsid w:val="00DB5512"/>
    <w:rsid w:val="00DB5A92"/>
    <w:rsid w:val="00DB5AC9"/>
    <w:rsid w:val="00DB61E0"/>
    <w:rsid w:val="00DB646D"/>
    <w:rsid w:val="00DB66F2"/>
    <w:rsid w:val="00DB6AB0"/>
    <w:rsid w:val="00DB6ACD"/>
    <w:rsid w:val="00DB6FCC"/>
    <w:rsid w:val="00DB7039"/>
    <w:rsid w:val="00DB7111"/>
    <w:rsid w:val="00DB7282"/>
    <w:rsid w:val="00DB765E"/>
    <w:rsid w:val="00DB7799"/>
    <w:rsid w:val="00DB7AC1"/>
    <w:rsid w:val="00DB7B5B"/>
    <w:rsid w:val="00DB7E64"/>
    <w:rsid w:val="00DC061C"/>
    <w:rsid w:val="00DC0655"/>
    <w:rsid w:val="00DC07B0"/>
    <w:rsid w:val="00DC088D"/>
    <w:rsid w:val="00DC0B19"/>
    <w:rsid w:val="00DC0D32"/>
    <w:rsid w:val="00DC105E"/>
    <w:rsid w:val="00DC1957"/>
    <w:rsid w:val="00DC1A0D"/>
    <w:rsid w:val="00DC1B0A"/>
    <w:rsid w:val="00DC1D1C"/>
    <w:rsid w:val="00DC1E4B"/>
    <w:rsid w:val="00DC1F76"/>
    <w:rsid w:val="00DC1FB9"/>
    <w:rsid w:val="00DC217D"/>
    <w:rsid w:val="00DC21B7"/>
    <w:rsid w:val="00DC2250"/>
    <w:rsid w:val="00DC2459"/>
    <w:rsid w:val="00DC27AF"/>
    <w:rsid w:val="00DC2AC4"/>
    <w:rsid w:val="00DC2D0E"/>
    <w:rsid w:val="00DC2FBB"/>
    <w:rsid w:val="00DC32BA"/>
    <w:rsid w:val="00DC3342"/>
    <w:rsid w:val="00DC341E"/>
    <w:rsid w:val="00DC34E2"/>
    <w:rsid w:val="00DC3526"/>
    <w:rsid w:val="00DC3535"/>
    <w:rsid w:val="00DC36C2"/>
    <w:rsid w:val="00DC373A"/>
    <w:rsid w:val="00DC3C4C"/>
    <w:rsid w:val="00DC3D7F"/>
    <w:rsid w:val="00DC3F21"/>
    <w:rsid w:val="00DC414D"/>
    <w:rsid w:val="00DC4BB1"/>
    <w:rsid w:val="00DC5BC2"/>
    <w:rsid w:val="00DC5CF0"/>
    <w:rsid w:val="00DC5E1E"/>
    <w:rsid w:val="00DC6475"/>
    <w:rsid w:val="00DC649B"/>
    <w:rsid w:val="00DC6747"/>
    <w:rsid w:val="00DC6A6E"/>
    <w:rsid w:val="00DC6ABA"/>
    <w:rsid w:val="00DC7057"/>
    <w:rsid w:val="00DC7901"/>
    <w:rsid w:val="00DC7999"/>
    <w:rsid w:val="00DC7AF5"/>
    <w:rsid w:val="00DC7B81"/>
    <w:rsid w:val="00DC7E5D"/>
    <w:rsid w:val="00DD0092"/>
    <w:rsid w:val="00DD01D4"/>
    <w:rsid w:val="00DD04F3"/>
    <w:rsid w:val="00DD0E17"/>
    <w:rsid w:val="00DD141A"/>
    <w:rsid w:val="00DD1487"/>
    <w:rsid w:val="00DD1511"/>
    <w:rsid w:val="00DD16AF"/>
    <w:rsid w:val="00DD1A50"/>
    <w:rsid w:val="00DD2384"/>
    <w:rsid w:val="00DD23FF"/>
    <w:rsid w:val="00DD2426"/>
    <w:rsid w:val="00DD2554"/>
    <w:rsid w:val="00DD27D7"/>
    <w:rsid w:val="00DD29EE"/>
    <w:rsid w:val="00DD2BB7"/>
    <w:rsid w:val="00DD2D52"/>
    <w:rsid w:val="00DD2E09"/>
    <w:rsid w:val="00DD399A"/>
    <w:rsid w:val="00DD3A4D"/>
    <w:rsid w:val="00DD3F56"/>
    <w:rsid w:val="00DD3F5E"/>
    <w:rsid w:val="00DD4162"/>
    <w:rsid w:val="00DD49FE"/>
    <w:rsid w:val="00DD4DF6"/>
    <w:rsid w:val="00DD5243"/>
    <w:rsid w:val="00DD525F"/>
    <w:rsid w:val="00DD534D"/>
    <w:rsid w:val="00DD5A01"/>
    <w:rsid w:val="00DD5CC4"/>
    <w:rsid w:val="00DD5DCB"/>
    <w:rsid w:val="00DD6107"/>
    <w:rsid w:val="00DD6491"/>
    <w:rsid w:val="00DD67A9"/>
    <w:rsid w:val="00DD68A2"/>
    <w:rsid w:val="00DD6979"/>
    <w:rsid w:val="00DD6E4C"/>
    <w:rsid w:val="00DD721D"/>
    <w:rsid w:val="00DD731B"/>
    <w:rsid w:val="00DD7632"/>
    <w:rsid w:val="00DD7758"/>
    <w:rsid w:val="00DD7A91"/>
    <w:rsid w:val="00DD7C7B"/>
    <w:rsid w:val="00DD7E53"/>
    <w:rsid w:val="00DE00A2"/>
    <w:rsid w:val="00DE00ED"/>
    <w:rsid w:val="00DE0448"/>
    <w:rsid w:val="00DE0A99"/>
    <w:rsid w:val="00DE0B61"/>
    <w:rsid w:val="00DE0D31"/>
    <w:rsid w:val="00DE0E78"/>
    <w:rsid w:val="00DE0F3F"/>
    <w:rsid w:val="00DE1056"/>
    <w:rsid w:val="00DE1529"/>
    <w:rsid w:val="00DE1536"/>
    <w:rsid w:val="00DE153A"/>
    <w:rsid w:val="00DE1635"/>
    <w:rsid w:val="00DE1DE8"/>
    <w:rsid w:val="00DE1F44"/>
    <w:rsid w:val="00DE1F87"/>
    <w:rsid w:val="00DE2115"/>
    <w:rsid w:val="00DE2425"/>
    <w:rsid w:val="00DE24F9"/>
    <w:rsid w:val="00DE25E3"/>
    <w:rsid w:val="00DE26E0"/>
    <w:rsid w:val="00DE2830"/>
    <w:rsid w:val="00DE2F15"/>
    <w:rsid w:val="00DE2F8E"/>
    <w:rsid w:val="00DE3027"/>
    <w:rsid w:val="00DE32CE"/>
    <w:rsid w:val="00DE3556"/>
    <w:rsid w:val="00DE35BD"/>
    <w:rsid w:val="00DE453B"/>
    <w:rsid w:val="00DE457B"/>
    <w:rsid w:val="00DE45AB"/>
    <w:rsid w:val="00DE4650"/>
    <w:rsid w:val="00DE4AE7"/>
    <w:rsid w:val="00DE4D93"/>
    <w:rsid w:val="00DE50B1"/>
    <w:rsid w:val="00DE5276"/>
    <w:rsid w:val="00DE5471"/>
    <w:rsid w:val="00DE54EB"/>
    <w:rsid w:val="00DE584D"/>
    <w:rsid w:val="00DE5B3D"/>
    <w:rsid w:val="00DE5E6F"/>
    <w:rsid w:val="00DE5FE5"/>
    <w:rsid w:val="00DE61A2"/>
    <w:rsid w:val="00DE6433"/>
    <w:rsid w:val="00DE6B93"/>
    <w:rsid w:val="00DE6BC0"/>
    <w:rsid w:val="00DE70DC"/>
    <w:rsid w:val="00DE7331"/>
    <w:rsid w:val="00DE752C"/>
    <w:rsid w:val="00DE76DC"/>
    <w:rsid w:val="00DE7F29"/>
    <w:rsid w:val="00DF05EF"/>
    <w:rsid w:val="00DF062C"/>
    <w:rsid w:val="00DF066A"/>
    <w:rsid w:val="00DF067A"/>
    <w:rsid w:val="00DF0983"/>
    <w:rsid w:val="00DF0F93"/>
    <w:rsid w:val="00DF1163"/>
    <w:rsid w:val="00DF1393"/>
    <w:rsid w:val="00DF1751"/>
    <w:rsid w:val="00DF180E"/>
    <w:rsid w:val="00DF1D11"/>
    <w:rsid w:val="00DF1DCE"/>
    <w:rsid w:val="00DF2145"/>
    <w:rsid w:val="00DF220A"/>
    <w:rsid w:val="00DF2304"/>
    <w:rsid w:val="00DF296E"/>
    <w:rsid w:val="00DF32F1"/>
    <w:rsid w:val="00DF3885"/>
    <w:rsid w:val="00DF39E9"/>
    <w:rsid w:val="00DF41A9"/>
    <w:rsid w:val="00DF420C"/>
    <w:rsid w:val="00DF42C4"/>
    <w:rsid w:val="00DF42D7"/>
    <w:rsid w:val="00DF4906"/>
    <w:rsid w:val="00DF4C87"/>
    <w:rsid w:val="00DF4F80"/>
    <w:rsid w:val="00DF508E"/>
    <w:rsid w:val="00DF54EF"/>
    <w:rsid w:val="00DF555A"/>
    <w:rsid w:val="00DF5840"/>
    <w:rsid w:val="00DF5CC4"/>
    <w:rsid w:val="00DF5CE1"/>
    <w:rsid w:val="00DF6193"/>
    <w:rsid w:val="00DF61C2"/>
    <w:rsid w:val="00DF64B6"/>
    <w:rsid w:val="00DF6829"/>
    <w:rsid w:val="00DF6C05"/>
    <w:rsid w:val="00DF6E67"/>
    <w:rsid w:val="00DF70D0"/>
    <w:rsid w:val="00DF714F"/>
    <w:rsid w:val="00DF7490"/>
    <w:rsid w:val="00DF7662"/>
    <w:rsid w:val="00DF77C2"/>
    <w:rsid w:val="00DF7BE5"/>
    <w:rsid w:val="00DF7D1F"/>
    <w:rsid w:val="00DF7EB2"/>
    <w:rsid w:val="00E008C9"/>
    <w:rsid w:val="00E009EA"/>
    <w:rsid w:val="00E00A09"/>
    <w:rsid w:val="00E01043"/>
    <w:rsid w:val="00E01317"/>
    <w:rsid w:val="00E01326"/>
    <w:rsid w:val="00E01886"/>
    <w:rsid w:val="00E01BFC"/>
    <w:rsid w:val="00E022DC"/>
    <w:rsid w:val="00E0301C"/>
    <w:rsid w:val="00E03025"/>
    <w:rsid w:val="00E031CC"/>
    <w:rsid w:val="00E032EA"/>
    <w:rsid w:val="00E0336C"/>
    <w:rsid w:val="00E03555"/>
    <w:rsid w:val="00E036CF"/>
    <w:rsid w:val="00E038A9"/>
    <w:rsid w:val="00E038BB"/>
    <w:rsid w:val="00E03932"/>
    <w:rsid w:val="00E039FB"/>
    <w:rsid w:val="00E03E62"/>
    <w:rsid w:val="00E03F3B"/>
    <w:rsid w:val="00E041F7"/>
    <w:rsid w:val="00E04AAD"/>
    <w:rsid w:val="00E04E50"/>
    <w:rsid w:val="00E0517E"/>
    <w:rsid w:val="00E05379"/>
    <w:rsid w:val="00E05385"/>
    <w:rsid w:val="00E0550C"/>
    <w:rsid w:val="00E0564A"/>
    <w:rsid w:val="00E057B9"/>
    <w:rsid w:val="00E05A46"/>
    <w:rsid w:val="00E0624D"/>
    <w:rsid w:val="00E06699"/>
    <w:rsid w:val="00E06AF4"/>
    <w:rsid w:val="00E06D50"/>
    <w:rsid w:val="00E06F98"/>
    <w:rsid w:val="00E07459"/>
    <w:rsid w:val="00E07585"/>
    <w:rsid w:val="00E076CD"/>
    <w:rsid w:val="00E077F6"/>
    <w:rsid w:val="00E078CF"/>
    <w:rsid w:val="00E07C4E"/>
    <w:rsid w:val="00E07EE6"/>
    <w:rsid w:val="00E10318"/>
    <w:rsid w:val="00E103B1"/>
    <w:rsid w:val="00E10462"/>
    <w:rsid w:val="00E10AA5"/>
    <w:rsid w:val="00E110CA"/>
    <w:rsid w:val="00E11358"/>
    <w:rsid w:val="00E11365"/>
    <w:rsid w:val="00E114C0"/>
    <w:rsid w:val="00E11717"/>
    <w:rsid w:val="00E11843"/>
    <w:rsid w:val="00E11A9F"/>
    <w:rsid w:val="00E11BF8"/>
    <w:rsid w:val="00E11ECA"/>
    <w:rsid w:val="00E11F4B"/>
    <w:rsid w:val="00E12118"/>
    <w:rsid w:val="00E12370"/>
    <w:rsid w:val="00E12445"/>
    <w:rsid w:val="00E126FF"/>
    <w:rsid w:val="00E12866"/>
    <w:rsid w:val="00E12984"/>
    <w:rsid w:val="00E129C3"/>
    <w:rsid w:val="00E12ACF"/>
    <w:rsid w:val="00E12BF8"/>
    <w:rsid w:val="00E12F2C"/>
    <w:rsid w:val="00E130C5"/>
    <w:rsid w:val="00E1318D"/>
    <w:rsid w:val="00E13334"/>
    <w:rsid w:val="00E139EE"/>
    <w:rsid w:val="00E13FA6"/>
    <w:rsid w:val="00E1408B"/>
    <w:rsid w:val="00E14352"/>
    <w:rsid w:val="00E143DD"/>
    <w:rsid w:val="00E147DC"/>
    <w:rsid w:val="00E14B33"/>
    <w:rsid w:val="00E14DD4"/>
    <w:rsid w:val="00E14DF2"/>
    <w:rsid w:val="00E14ECD"/>
    <w:rsid w:val="00E15388"/>
    <w:rsid w:val="00E1548A"/>
    <w:rsid w:val="00E15504"/>
    <w:rsid w:val="00E15850"/>
    <w:rsid w:val="00E15D6D"/>
    <w:rsid w:val="00E16292"/>
    <w:rsid w:val="00E16682"/>
    <w:rsid w:val="00E167A8"/>
    <w:rsid w:val="00E170F7"/>
    <w:rsid w:val="00E178A5"/>
    <w:rsid w:val="00E17AA5"/>
    <w:rsid w:val="00E17B0A"/>
    <w:rsid w:val="00E17BE7"/>
    <w:rsid w:val="00E17BF6"/>
    <w:rsid w:val="00E17D77"/>
    <w:rsid w:val="00E17FFE"/>
    <w:rsid w:val="00E200BE"/>
    <w:rsid w:val="00E2034A"/>
    <w:rsid w:val="00E205D8"/>
    <w:rsid w:val="00E20BCF"/>
    <w:rsid w:val="00E20C53"/>
    <w:rsid w:val="00E20D90"/>
    <w:rsid w:val="00E20E89"/>
    <w:rsid w:val="00E2107C"/>
    <w:rsid w:val="00E21615"/>
    <w:rsid w:val="00E21CAD"/>
    <w:rsid w:val="00E21D5B"/>
    <w:rsid w:val="00E222EB"/>
    <w:rsid w:val="00E223A0"/>
    <w:rsid w:val="00E22515"/>
    <w:rsid w:val="00E22703"/>
    <w:rsid w:val="00E22A86"/>
    <w:rsid w:val="00E22B21"/>
    <w:rsid w:val="00E22FCC"/>
    <w:rsid w:val="00E23063"/>
    <w:rsid w:val="00E235B1"/>
    <w:rsid w:val="00E23666"/>
    <w:rsid w:val="00E236E0"/>
    <w:rsid w:val="00E23BC8"/>
    <w:rsid w:val="00E23CA4"/>
    <w:rsid w:val="00E2409E"/>
    <w:rsid w:val="00E243B3"/>
    <w:rsid w:val="00E24642"/>
    <w:rsid w:val="00E246DD"/>
    <w:rsid w:val="00E24895"/>
    <w:rsid w:val="00E24DC0"/>
    <w:rsid w:val="00E24EE5"/>
    <w:rsid w:val="00E25098"/>
    <w:rsid w:val="00E25240"/>
    <w:rsid w:val="00E25374"/>
    <w:rsid w:val="00E25404"/>
    <w:rsid w:val="00E25450"/>
    <w:rsid w:val="00E259A2"/>
    <w:rsid w:val="00E25D90"/>
    <w:rsid w:val="00E260AA"/>
    <w:rsid w:val="00E2692A"/>
    <w:rsid w:val="00E269A7"/>
    <w:rsid w:val="00E26A47"/>
    <w:rsid w:val="00E26FCA"/>
    <w:rsid w:val="00E27082"/>
    <w:rsid w:val="00E2753D"/>
    <w:rsid w:val="00E278E7"/>
    <w:rsid w:val="00E27B64"/>
    <w:rsid w:val="00E27CBD"/>
    <w:rsid w:val="00E30DB4"/>
    <w:rsid w:val="00E316D0"/>
    <w:rsid w:val="00E31A0B"/>
    <w:rsid w:val="00E31E52"/>
    <w:rsid w:val="00E31F77"/>
    <w:rsid w:val="00E32225"/>
    <w:rsid w:val="00E324D9"/>
    <w:rsid w:val="00E328FC"/>
    <w:rsid w:val="00E328FD"/>
    <w:rsid w:val="00E32D5F"/>
    <w:rsid w:val="00E32FEF"/>
    <w:rsid w:val="00E331BC"/>
    <w:rsid w:val="00E333CA"/>
    <w:rsid w:val="00E334D8"/>
    <w:rsid w:val="00E335B4"/>
    <w:rsid w:val="00E3373E"/>
    <w:rsid w:val="00E33A2A"/>
    <w:rsid w:val="00E33C0D"/>
    <w:rsid w:val="00E33D68"/>
    <w:rsid w:val="00E33F5C"/>
    <w:rsid w:val="00E341A2"/>
    <w:rsid w:val="00E3459C"/>
    <w:rsid w:val="00E3499A"/>
    <w:rsid w:val="00E34D43"/>
    <w:rsid w:val="00E3503A"/>
    <w:rsid w:val="00E351E4"/>
    <w:rsid w:val="00E35471"/>
    <w:rsid w:val="00E35640"/>
    <w:rsid w:val="00E35817"/>
    <w:rsid w:val="00E35AFE"/>
    <w:rsid w:val="00E360DF"/>
    <w:rsid w:val="00E3631A"/>
    <w:rsid w:val="00E366F6"/>
    <w:rsid w:val="00E36794"/>
    <w:rsid w:val="00E36A49"/>
    <w:rsid w:val="00E36C03"/>
    <w:rsid w:val="00E36CF6"/>
    <w:rsid w:val="00E371A8"/>
    <w:rsid w:val="00E372E4"/>
    <w:rsid w:val="00E37448"/>
    <w:rsid w:val="00E376B7"/>
    <w:rsid w:val="00E37941"/>
    <w:rsid w:val="00E37A71"/>
    <w:rsid w:val="00E37F69"/>
    <w:rsid w:val="00E402F9"/>
    <w:rsid w:val="00E40972"/>
    <w:rsid w:val="00E40E3C"/>
    <w:rsid w:val="00E40F51"/>
    <w:rsid w:val="00E41360"/>
    <w:rsid w:val="00E41446"/>
    <w:rsid w:val="00E41641"/>
    <w:rsid w:val="00E41879"/>
    <w:rsid w:val="00E419C2"/>
    <w:rsid w:val="00E41B36"/>
    <w:rsid w:val="00E41BE5"/>
    <w:rsid w:val="00E41DAE"/>
    <w:rsid w:val="00E42167"/>
    <w:rsid w:val="00E4228F"/>
    <w:rsid w:val="00E42332"/>
    <w:rsid w:val="00E42552"/>
    <w:rsid w:val="00E42637"/>
    <w:rsid w:val="00E428D6"/>
    <w:rsid w:val="00E42C24"/>
    <w:rsid w:val="00E42FFE"/>
    <w:rsid w:val="00E43188"/>
    <w:rsid w:val="00E43479"/>
    <w:rsid w:val="00E43617"/>
    <w:rsid w:val="00E43B61"/>
    <w:rsid w:val="00E43EC3"/>
    <w:rsid w:val="00E440AA"/>
    <w:rsid w:val="00E44C85"/>
    <w:rsid w:val="00E45001"/>
    <w:rsid w:val="00E45232"/>
    <w:rsid w:val="00E45234"/>
    <w:rsid w:val="00E453BD"/>
    <w:rsid w:val="00E4551F"/>
    <w:rsid w:val="00E4573A"/>
    <w:rsid w:val="00E4585E"/>
    <w:rsid w:val="00E45B01"/>
    <w:rsid w:val="00E4630E"/>
    <w:rsid w:val="00E4633B"/>
    <w:rsid w:val="00E46481"/>
    <w:rsid w:val="00E46754"/>
    <w:rsid w:val="00E46CD6"/>
    <w:rsid w:val="00E46D7C"/>
    <w:rsid w:val="00E474A7"/>
    <w:rsid w:val="00E47521"/>
    <w:rsid w:val="00E4772B"/>
    <w:rsid w:val="00E47CDF"/>
    <w:rsid w:val="00E47DB4"/>
    <w:rsid w:val="00E47E16"/>
    <w:rsid w:val="00E50413"/>
    <w:rsid w:val="00E504B5"/>
    <w:rsid w:val="00E5059F"/>
    <w:rsid w:val="00E5129E"/>
    <w:rsid w:val="00E51B8C"/>
    <w:rsid w:val="00E51BE3"/>
    <w:rsid w:val="00E520B2"/>
    <w:rsid w:val="00E5246F"/>
    <w:rsid w:val="00E5284B"/>
    <w:rsid w:val="00E52B8C"/>
    <w:rsid w:val="00E52F55"/>
    <w:rsid w:val="00E532E0"/>
    <w:rsid w:val="00E5338D"/>
    <w:rsid w:val="00E536EC"/>
    <w:rsid w:val="00E53A15"/>
    <w:rsid w:val="00E53FA0"/>
    <w:rsid w:val="00E5402C"/>
    <w:rsid w:val="00E543EC"/>
    <w:rsid w:val="00E547E9"/>
    <w:rsid w:val="00E54B4D"/>
    <w:rsid w:val="00E54C19"/>
    <w:rsid w:val="00E5510A"/>
    <w:rsid w:val="00E5538B"/>
    <w:rsid w:val="00E55488"/>
    <w:rsid w:val="00E55524"/>
    <w:rsid w:val="00E55F89"/>
    <w:rsid w:val="00E5630B"/>
    <w:rsid w:val="00E5691F"/>
    <w:rsid w:val="00E56B81"/>
    <w:rsid w:val="00E56BDB"/>
    <w:rsid w:val="00E57122"/>
    <w:rsid w:val="00E57A24"/>
    <w:rsid w:val="00E57C08"/>
    <w:rsid w:val="00E57D09"/>
    <w:rsid w:val="00E57DDD"/>
    <w:rsid w:val="00E601FB"/>
    <w:rsid w:val="00E60225"/>
    <w:rsid w:val="00E602B5"/>
    <w:rsid w:val="00E60659"/>
    <w:rsid w:val="00E60807"/>
    <w:rsid w:val="00E60D67"/>
    <w:rsid w:val="00E60FE6"/>
    <w:rsid w:val="00E60FF0"/>
    <w:rsid w:val="00E612D9"/>
    <w:rsid w:val="00E61560"/>
    <w:rsid w:val="00E616E6"/>
    <w:rsid w:val="00E61A93"/>
    <w:rsid w:val="00E61C6E"/>
    <w:rsid w:val="00E61FDE"/>
    <w:rsid w:val="00E621C8"/>
    <w:rsid w:val="00E6259F"/>
    <w:rsid w:val="00E62618"/>
    <w:rsid w:val="00E62A1C"/>
    <w:rsid w:val="00E62A9F"/>
    <w:rsid w:val="00E62AD0"/>
    <w:rsid w:val="00E62F6E"/>
    <w:rsid w:val="00E63753"/>
    <w:rsid w:val="00E638E1"/>
    <w:rsid w:val="00E63AF9"/>
    <w:rsid w:val="00E63C60"/>
    <w:rsid w:val="00E644E3"/>
    <w:rsid w:val="00E64543"/>
    <w:rsid w:val="00E64628"/>
    <w:rsid w:val="00E64751"/>
    <w:rsid w:val="00E64C9E"/>
    <w:rsid w:val="00E65695"/>
    <w:rsid w:val="00E65AA4"/>
    <w:rsid w:val="00E65B8B"/>
    <w:rsid w:val="00E65D40"/>
    <w:rsid w:val="00E65FFA"/>
    <w:rsid w:val="00E66650"/>
    <w:rsid w:val="00E66DA4"/>
    <w:rsid w:val="00E677F0"/>
    <w:rsid w:val="00E67CB1"/>
    <w:rsid w:val="00E67E04"/>
    <w:rsid w:val="00E70024"/>
    <w:rsid w:val="00E71179"/>
    <w:rsid w:val="00E717F9"/>
    <w:rsid w:val="00E719D8"/>
    <w:rsid w:val="00E721E9"/>
    <w:rsid w:val="00E722A6"/>
    <w:rsid w:val="00E729CB"/>
    <w:rsid w:val="00E72A0B"/>
    <w:rsid w:val="00E73035"/>
    <w:rsid w:val="00E731C0"/>
    <w:rsid w:val="00E7394C"/>
    <w:rsid w:val="00E73B60"/>
    <w:rsid w:val="00E73B8C"/>
    <w:rsid w:val="00E73E8E"/>
    <w:rsid w:val="00E74370"/>
    <w:rsid w:val="00E7457F"/>
    <w:rsid w:val="00E74C7C"/>
    <w:rsid w:val="00E751A7"/>
    <w:rsid w:val="00E7559D"/>
    <w:rsid w:val="00E757BC"/>
    <w:rsid w:val="00E757E6"/>
    <w:rsid w:val="00E757EE"/>
    <w:rsid w:val="00E7582A"/>
    <w:rsid w:val="00E75A19"/>
    <w:rsid w:val="00E75A36"/>
    <w:rsid w:val="00E75B08"/>
    <w:rsid w:val="00E75CA6"/>
    <w:rsid w:val="00E75D9E"/>
    <w:rsid w:val="00E76523"/>
    <w:rsid w:val="00E767BB"/>
    <w:rsid w:val="00E76865"/>
    <w:rsid w:val="00E76B8B"/>
    <w:rsid w:val="00E76C44"/>
    <w:rsid w:val="00E76D4F"/>
    <w:rsid w:val="00E76D5E"/>
    <w:rsid w:val="00E76DEC"/>
    <w:rsid w:val="00E76DF2"/>
    <w:rsid w:val="00E76FC5"/>
    <w:rsid w:val="00E77062"/>
    <w:rsid w:val="00E77645"/>
    <w:rsid w:val="00E77790"/>
    <w:rsid w:val="00E777EB"/>
    <w:rsid w:val="00E77BA9"/>
    <w:rsid w:val="00E80145"/>
    <w:rsid w:val="00E802FD"/>
    <w:rsid w:val="00E8046E"/>
    <w:rsid w:val="00E805EE"/>
    <w:rsid w:val="00E806B9"/>
    <w:rsid w:val="00E80784"/>
    <w:rsid w:val="00E80A5F"/>
    <w:rsid w:val="00E81344"/>
    <w:rsid w:val="00E81468"/>
    <w:rsid w:val="00E81590"/>
    <w:rsid w:val="00E81D36"/>
    <w:rsid w:val="00E81DDE"/>
    <w:rsid w:val="00E82153"/>
    <w:rsid w:val="00E82202"/>
    <w:rsid w:val="00E82453"/>
    <w:rsid w:val="00E8267D"/>
    <w:rsid w:val="00E82815"/>
    <w:rsid w:val="00E82A7C"/>
    <w:rsid w:val="00E82F6C"/>
    <w:rsid w:val="00E83448"/>
    <w:rsid w:val="00E83936"/>
    <w:rsid w:val="00E83B26"/>
    <w:rsid w:val="00E83B49"/>
    <w:rsid w:val="00E83BC2"/>
    <w:rsid w:val="00E83CBD"/>
    <w:rsid w:val="00E83D3C"/>
    <w:rsid w:val="00E83E52"/>
    <w:rsid w:val="00E83F9F"/>
    <w:rsid w:val="00E8435A"/>
    <w:rsid w:val="00E84842"/>
    <w:rsid w:val="00E848C4"/>
    <w:rsid w:val="00E84934"/>
    <w:rsid w:val="00E84AF1"/>
    <w:rsid w:val="00E84B7F"/>
    <w:rsid w:val="00E84D28"/>
    <w:rsid w:val="00E84E5A"/>
    <w:rsid w:val="00E84F15"/>
    <w:rsid w:val="00E84FCC"/>
    <w:rsid w:val="00E85341"/>
    <w:rsid w:val="00E856F7"/>
    <w:rsid w:val="00E85752"/>
    <w:rsid w:val="00E85FF8"/>
    <w:rsid w:val="00E8602E"/>
    <w:rsid w:val="00E8622A"/>
    <w:rsid w:val="00E86C99"/>
    <w:rsid w:val="00E86D44"/>
    <w:rsid w:val="00E86EC4"/>
    <w:rsid w:val="00E86F03"/>
    <w:rsid w:val="00E86FA9"/>
    <w:rsid w:val="00E871B9"/>
    <w:rsid w:val="00E87702"/>
    <w:rsid w:val="00E87F68"/>
    <w:rsid w:val="00E9023A"/>
    <w:rsid w:val="00E90BC8"/>
    <w:rsid w:val="00E90C95"/>
    <w:rsid w:val="00E91289"/>
    <w:rsid w:val="00E915A7"/>
    <w:rsid w:val="00E91909"/>
    <w:rsid w:val="00E91E90"/>
    <w:rsid w:val="00E91ED3"/>
    <w:rsid w:val="00E9221F"/>
    <w:rsid w:val="00E9291D"/>
    <w:rsid w:val="00E92CAE"/>
    <w:rsid w:val="00E92D13"/>
    <w:rsid w:val="00E92DDE"/>
    <w:rsid w:val="00E92EB7"/>
    <w:rsid w:val="00E92FDF"/>
    <w:rsid w:val="00E93032"/>
    <w:rsid w:val="00E930C2"/>
    <w:rsid w:val="00E9358C"/>
    <w:rsid w:val="00E93BED"/>
    <w:rsid w:val="00E93F11"/>
    <w:rsid w:val="00E93F96"/>
    <w:rsid w:val="00E944D8"/>
    <w:rsid w:val="00E948CA"/>
    <w:rsid w:val="00E94AD3"/>
    <w:rsid w:val="00E9536E"/>
    <w:rsid w:val="00E956F5"/>
    <w:rsid w:val="00E957F7"/>
    <w:rsid w:val="00E95A66"/>
    <w:rsid w:val="00E95AA0"/>
    <w:rsid w:val="00E95E39"/>
    <w:rsid w:val="00E96100"/>
    <w:rsid w:val="00E96378"/>
    <w:rsid w:val="00E963E1"/>
    <w:rsid w:val="00E96653"/>
    <w:rsid w:val="00E96B5A"/>
    <w:rsid w:val="00E96D28"/>
    <w:rsid w:val="00E96EE9"/>
    <w:rsid w:val="00E96F93"/>
    <w:rsid w:val="00E97252"/>
    <w:rsid w:val="00E978ED"/>
    <w:rsid w:val="00E97A28"/>
    <w:rsid w:val="00E97CA9"/>
    <w:rsid w:val="00E97F9C"/>
    <w:rsid w:val="00E97FBE"/>
    <w:rsid w:val="00EA0045"/>
    <w:rsid w:val="00EA009C"/>
    <w:rsid w:val="00EA02AA"/>
    <w:rsid w:val="00EA03FB"/>
    <w:rsid w:val="00EA04B8"/>
    <w:rsid w:val="00EA09DB"/>
    <w:rsid w:val="00EA1096"/>
    <w:rsid w:val="00EA1E5C"/>
    <w:rsid w:val="00EA1EA6"/>
    <w:rsid w:val="00EA203E"/>
    <w:rsid w:val="00EA2124"/>
    <w:rsid w:val="00EA21D6"/>
    <w:rsid w:val="00EA2240"/>
    <w:rsid w:val="00EA235E"/>
    <w:rsid w:val="00EA2522"/>
    <w:rsid w:val="00EA283A"/>
    <w:rsid w:val="00EA2DDD"/>
    <w:rsid w:val="00EA2E3C"/>
    <w:rsid w:val="00EA30E0"/>
    <w:rsid w:val="00EA316B"/>
    <w:rsid w:val="00EA3569"/>
    <w:rsid w:val="00EA3600"/>
    <w:rsid w:val="00EA3892"/>
    <w:rsid w:val="00EA3ADE"/>
    <w:rsid w:val="00EA3D1E"/>
    <w:rsid w:val="00EA3D66"/>
    <w:rsid w:val="00EA3EEA"/>
    <w:rsid w:val="00EA4424"/>
    <w:rsid w:val="00EA45AC"/>
    <w:rsid w:val="00EA4B11"/>
    <w:rsid w:val="00EA5117"/>
    <w:rsid w:val="00EA5345"/>
    <w:rsid w:val="00EA5415"/>
    <w:rsid w:val="00EA590D"/>
    <w:rsid w:val="00EA5B02"/>
    <w:rsid w:val="00EA5D13"/>
    <w:rsid w:val="00EA5F0C"/>
    <w:rsid w:val="00EA6307"/>
    <w:rsid w:val="00EA633D"/>
    <w:rsid w:val="00EA63B9"/>
    <w:rsid w:val="00EA63E4"/>
    <w:rsid w:val="00EA650E"/>
    <w:rsid w:val="00EA6960"/>
    <w:rsid w:val="00EA6E5B"/>
    <w:rsid w:val="00EA6F46"/>
    <w:rsid w:val="00EA700D"/>
    <w:rsid w:val="00EA7432"/>
    <w:rsid w:val="00EA75B6"/>
    <w:rsid w:val="00EA778F"/>
    <w:rsid w:val="00EA7817"/>
    <w:rsid w:val="00EA7CFE"/>
    <w:rsid w:val="00EA7F27"/>
    <w:rsid w:val="00EB04A6"/>
    <w:rsid w:val="00EB0861"/>
    <w:rsid w:val="00EB0C01"/>
    <w:rsid w:val="00EB10CC"/>
    <w:rsid w:val="00EB124C"/>
    <w:rsid w:val="00EB130A"/>
    <w:rsid w:val="00EB15AB"/>
    <w:rsid w:val="00EB163F"/>
    <w:rsid w:val="00EB1750"/>
    <w:rsid w:val="00EB1B3E"/>
    <w:rsid w:val="00EB1CAC"/>
    <w:rsid w:val="00EB205D"/>
    <w:rsid w:val="00EB2212"/>
    <w:rsid w:val="00EB2A36"/>
    <w:rsid w:val="00EB2A4B"/>
    <w:rsid w:val="00EB30EC"/>
    <w:rsid w:val="00EB3181"/>
    <w:rsid w:val="00EB39FA"/>
    <w:rsid w:val="00EB3D50"/>
    <w:rsid w:val="00EB465F"/>
    <w:rsid w:val="00EB4871"/>
    <w:rsid w:val="00EB4973"/>
    <w:rsid w:val="00EB4C0D"/>
    <w:rsid w:val="00EB5164"/>
    <w:rsid w:val="00EB57DD"/>
    <w:rsid w:val="00EB5830"/>
    <w:rsid w:val="00EB5ACD"/>
    <w:rsid w:val="00EB5D6C"/>
    <w:rsid w:val="00EB6266"/>
    <w:rsid w:val="00EB7719"/>
    <w:rsid w:val="00EB7844"/>
    <w:rsid w:val="00EB7B06"/>
    <w:rsid w:val="00EB7B15"/>
    <w:rsid w:val="00EC0002"/>
    <w:rsid w:val="00EC0E63"/>
    <w:rsid w:val="00EC1150"/>
    <w:rsid w:val="00EC1185"/>
    <w:rsid w:val="00EC1329"/>
    <w:rsid w:val="00EC1D8E"/>
    <w:rsid w:val="00EC294D"/>
    <w:rsid w:val="00EC2AE5"/>
    <w:rsid w:val="00EC3246"/>
    <w:rsid w:val="00EC3309"/>
    <w:rsid w:val="00EC3834"/>
    <w:rsid w:val="00EC3DB3"/>
    <w:rsid w:val="00EC3DDA"/>
    <w:rsid w:val="00EC3E43"/>
    <w:rsid w:val="00EC419F"/>
    <w:rsid w:val="00EC433E"/>
    <w:rsid w:val="00EC4349"/>
    <w:rsid w:val="00EC43A8"/>
    <w:rsid w:val="00EC48D0"/>
    <w:rsid w:val="00EC530F"/>
    <w:rsid w:val="00EC58CA"/>
    <w:rsid w:val="00EC5919"/>
    <w:rsid w:val="00EC5A84"/>
    <w:rsid w:val="00EC5D52"/>
    <w:rsid w:val="00EC69B4"/>
    <w:rsid w:val="00EC6CCF"/>
    <w:rsid w:val="00EC7364"/>
    <w:rsid w:val="00EC741E"/>
    <w:rsid w:val="00EC769F"/>
    <w:rsid w:val="00EC79CF"/>
    <w:rsid w:val="00EC7A47"/>
    <w:rsid w:val="00EC7B6F"/>
    <w:rsid w:val="00EC7DB6"/>
    <w:rsid w:val="00EC7DDB"/>
    <w:rsid w:val="00EC7E5F"/>
    <w:rsid w:val="00EC7FD0"/>
    <w:rsid w:val="00ED0165"/>
    <w:rsid w:val="00ED0472"/>
    <w:rsid w:val="00ED04B6"/>
    <w:rsid w:val="00ED0502"/>
    <w:rsid w:val="00ED0673"/>
    <w:rsid w:val="00ED07C3"/>
    <w:rsid w:val="00ED09B9"/>
    <w:rsid w:val="00ED0E2B"/>
    <w:rsid w:val="00ED1273"/>
    <w:rsid w:val="00ED12F6"/>
    <w:rsid w:val="00ED1A96"/>
    <w:rsid w:val="00ED1C87"/>
    <w:rsid w:val="00ED1D7E"/>
    <w:rsid w:val="00ED1FBF"/>
    <w:rsid w:val="00ED20BF"/>
    <w:rsid w:val="00ED26DF"/>
    <w:rsid w:val="00ED2907"/>
    <w:rsid w:val="00ED2FE6"/>
    <w:rsid w:val="00ED34A6"/>
    <w:rsid w:val="00ED3920"/>
    <w:rsid w:val="00ED3D77"/>
    <w:rsid w:val="00ED3E3C"/>
    <w:rsid w:val="00ED408F"/>
    <w:rsid w:val="00ED4412"/>
    <w:rsid w:val="00ED48A5"/>
    <w:rsid w:val="00ED4D8C"/>
    <w:rsid w:val="00ED5370"/>
    <w:rsid w:val="00ED56F7"/>
    <w:rsid w:val="00ED5E9F"/>
    <w:rsid w:val="00ED6707"/>
    <w:rsid w:val="00ED6A9A"/>
    <w:rsid w:val="00ED6C35"/>
    <w:rsid w:val="00ED6CCF"/>
    <w:rsid w:val="00ED79CD"/>
    <w:rsid w:val="00ED7BEA"/>
    <w:rsid w:val="00ED7C97"/>
    <w:rsid w:val="00ED7E17"/>
    <w:rsid w:val="00ED7F29"/>
    <w:rsid w:val="00EE0006"/>
    <w:rsid w:val="00EE008A"/>
    <w:rsid w:val="00EE01E3"/>
    <w:rsid w:val="00EE0230"/>
    <w:rsid w:val="00EE026F"/>
    <w:rsid w:val="00EE03C9"/>
    <w:rsid w:val="00EE06B8"/>
    <w:rsid w:val="00EE0BF8"/>
    <w:rsid w:val="00EE0D35"/>
    <w:rsid w:val="00EE0DA5"/>
    <w:rsid w:val="00EE15B4"/>
    <w:rsid w:val="00EE1C33"/>
    <w:rsid w:val="00EE1C4B"/>
    <w:rsid w:val="00EE1DEA"/>
    <w:rsid w:val="00EE213A"/>
    <w:rsid w:val="00EE2A55"/>
    <w:rsid w:val="00EE2A5C"/>
    <w:rsid w:val="00EE2F59"/>
    <w:rsid w:val="00EE305C"/>
    <w:rsid w:val="00EE341C"/>
    <w:rsid w:val="00EE349F"/>
    <w:rsid w:val="00EE34EF"/>
    <w:rsid w:val="00EE3554"/>
    <w:rsid w:val="00EE37F6"/>
    <w:rsid w:val="00EE3A79"/>
    <w:rsid w:val="00EE3E58"/>
    <w:rsid w:val="00EE3ED0"/>
    <w:rsid w:val="00EE3F12"/>
    <w:rsid w:val="00EE3F6C"/>
    <w:rsid w:val="00EE4070"/>
    <w:rsid w:val="00EE41D1"/>
    <w:rsid w:val="00EE4649"/>
    <w:rsid w:val="00EE4672"/>
    <w:rsid w:val="00EE4706"/>
    <w:rsid w:val="00EE483A"/>
    <w:rsid w:val="00EE4B2C"/>
    <w:rsid w:val="00EE4DBB"/>
    <w:rsid w:val="00EE4FB6"/>
    <w:rsid w:val="00EE507B"/>
    <w:rsid w:val="00EE54F1"/>
    <w:rsid w:val="00EE57EF"/>
    <w:rsid w:val="00EE581D"/>
    <w:rsid w:val="00EE5A7E"/>
    <w:rsid w:val="00EE5C22"/>
    <w:rsid w:val="00EE5F5C"/>
    <w:rsid w:val="00EE5FA3"/>
    <w:rsid w:val="00EE63DA"/>
    <w:rsid w:val="00EE64CD"/>
    <w:rsid w:val="00EE6778"/>
    <w:rsid w:val="00EE67AF"/>
    <w:rsid w:val="00EE67B4"/>
    <w:rsid w:val="00EE680F"/>
    <w:rsid w:val="00EE6A2D"/>
    <w:rsid w:val="00EE6C2D"/>
    <w:rsid w:val="00EE726D"/>
    <w:rsid w:val="00EE73A9"/>
    <w:rsid w:val="00EE7580"/>
    <w:rsid w:val="00EE7DC5"/>
    <w:rsid w:val="00EF002D"/>
    <w:rsid w:val="00EF042D"/>
    <w:rsid w:val="00EF0B8C"/>
    <w:rsid w:val="00EF0D54"/>
    <w:rsid w:val="00EF12D9"/>
    <w:rsid w:val="00EF1558"/>
    <w:rsid w:val="00EF1C0E"/>
    <w:rsid w:val="00EF1CFF"/>
    <w:rsid w:val="00EF1DEA"/>
    <w:rsid w:val="00EF1EC4"/>
    <w:rsid w:val="00EF1FA1"/>
    <w:rsid w:val="00EF1FF6"/>
    <w:rsid w:val="00EF24F7"/>
    <w:rsid w:val="00EF2504"/>
    <w:rsid w:val="00EF26C2"/>
    <w:rsid w:val="00EF2FF4"/>
    <w:rsid w:val="00EF328F"/>
    <w:rsid w:val="00EF32D4"/>
    <w:rsid w:val="00EF39D1"/>
    <w:rsid w:val="00EF3C44"/>
    <w:rsid w:val="00EF3C91"/>
    <w:rsid w:val="00EF3D01"/>
    <w:rsid w:val="00EF3D95"/>
    <w:rsid w:val="00EF3F61"/>
    <w:rsid w:val="00EF4055"/>
    <w:rsid w:val="00EF418F"/>
    <w:rsid w:val="00EF4900"/>
    <w:rsid w:val="00EF4B54"/>
    <w:rsid w:val="00EF5211"/>
    <w:rsid w:val="00EF56F6"/>
    <w:rsid w:val="00EF5743"/>
    <w:rsid w:val="00EF5A0B"/>
    <w:rsid w:val="00EF5B11"/>
    <w:rsid w:val="00EF5D43"/>
    <w:rsid w:val="00EF5DF2"/>
    <w:rsid w:val="00EF6282"/>
    <w:rsid w:val="00EF6A30"/>
    <w:rsid w:val="00EF6A7A"/>
    <w:rsid w:val="00EF6A7E"/>
    <w:rsid w:val="00EF6C1B"/>
    <w:rsid w:val="00EF70AF"/>
    <w:rsid w:val="00EF70BE"/>
    <w:rsid w:val="00EF73A9"/>
    <w:rsid w:val="00EF7528"/>
    <w:rsid w:val="00EF773A"/>
    <w:rsid w:val="00EF7F0C"/>
    <w:rsid w:val="00F00004"/>
    <w:rsid w:val="00F0015C"/>
    <w:rsid w:val="00F005F4"/>
    <w:rsid w:val="00F00609"/>
    <w:rsid w:val="00F00678"/>
    <w:rsid w:val="00F00719"/>
    <w:rsid w:val="00F007DD"/>
    <w:rsid w:val="00F00B5A"/>
    <w:rsid w:val="00F00EF1"/>
    <w:rsid w:val="00F00FA7"/>
    <w:rsid w:val="00F0100A"/>
    <w:rsid w:val="00F010C8"/>
    <w:rsid w:val="00F01295"/>
    <w:rsid w:val="00F01B15"/>
    <w:rsid w:val="00F01B81"/>
    <w:rsid w:val="00F01CE5"/>
    <w:rsid w:val="00F01D95"/>
    <w:rsid w:val="00F01ED7"/>
    <w:rsid w:val="00F01F64"/>
    <w:rsid w:val="00F027D1"/>
    <w:rsid w:val="00F02860"/>
    <w:rsid w:val="00F02862"/>
    <w:rsid w:val="00F02BDC"/>
    <w:rsid w:val="00F02C61"/>
    <w:rsid w:val="00F02E8A"/>
    <w:rsid w:val="00F02ECD"/>
    <w:rsid w:val="00F03201"/>
    <w:rsid w:val="00F03440"/>
    <w:rsid w:val="00F0349A"/>
    <w:rsid w:val="00F036B3"/>
    <w:rsid w:val="00F0370F"/>
    <w:rsid w:val="00F03798"/>
    <w:rsid w:val="00F0383E"/>
    <w:rsid w:val="00F03C10"/>
    <w:rsid w:val="00F04847"/>
    <w:rsid w:val="00F04C8A"/>
    <w:rsid w:val="00F04CF0"/>
    <w:rsid w:val="00F04E2A"/>
    <w:rsid w:val="00F0550C"/>
    <w:rsid w:val="00F057B6"/>
    <w:rsid w:val="00F05D5D"/>
    <w:rsid w:val="00F0623B"/>
    <w:rsid w:val="00F064CE"/>
    <w:rsid w:val="00F0672C"/>
    <w:rsid w:val="00F067BC"/>
    <w:rsid w:val="00F06B66"/>
    <w:rsid w:val="00F06D3D"/>
    <w:rsid w:val="00F06E3D"/>
    <w:rsid w:val="00F06FEF"/>
    <w:rsid w:val="00F0777E"/>
    <w:rsid w:val="00F07796"/>
    <w:rsid w:val="00F079A0"/>
    <w:rsid w:val="00F07EA5"/>
    <w:rsid w:val="00F100FF"/>
    <w:rsid w:val="00F1053F"/>
    <w:rsid w:val="00F10627"/>
    <w:rsid w:val="00F10AAE"/>
    <w:rsid w:val="00F10B54"/>
    <w:rsid w:val="00F10C61"/>
    <w:rsid w:val="00F10D64"/>
    <w:rsid w:val="00F11493"/>
    <w:rsid w:val="00F11C9F"/>
    <w:rsid w:val="00F11DE6"/>
    <w:rsid w:val="00F11EE3"/>
    <w:rsid w:val="00F12551"/>
    <w:rsid w:val="00F12DDF"/>
    <w:rsid w:val="00F12EBC"/>
    <w:rsid w:val="00F1304B"/>
    <w:rsid w:val="00F130F5"/>
    <w:rsid w:val="00F13801"/>
    <w:rsid w:val="00F13A80"/>
    <w:rsid w:val="00F13C28"/>
    <w:rsid w:val="00F13D62"/>
    <w:rsid w:val="00F13FBD"/>
    <w:rsid w:val="00F14252"/>
    <w:rsid w:val="00F1448F"/>
    <w:rsid w:val="00F1479B"/>
    <w:rsid w:val="00F148E4"/>
    <w:rsid w:val="00F14C37"/>
    <w:rsid w:val="00F14C96"/>
    <w:rsid w:val="00F14D58"/>
    <w:rsid w:val="00F150C0"/>
    <w:rsid w:val="00F15225"/>
    <w:rsid w:val="00F15411"/>
    <w:rsid w:val="00F15606"/>
    <w:rsid w:val="00F156B3"/>
    <w:rsid w:val="00F15793"/>
    <w:rsid w:val="00F15B9C"/>
    <w:rsid w:val="00F15E2E"/>
    <w:rsid w:val="00F15F52"/>
    <w:rsid w:val="00F160A4"/>
    <w:rsid w:val="00F16394"/>
    <w:rsid w:val="00F16454"/>
    <w:rsid w:val="00F1679E"/>
    <w:rsid w:val="00F16CE3"/>
    <w:rsid w:val="00F16F7E"/>
    <w:rsid w:val="00F1763C"/>
    <w:rsid w:val="00F17668"/>
    <w:rsid w:val="00F1782E"/>
    <w:rsid w:val="00F17D19"/>
    <w:rsid w:val="00F2027A"/>
    <w:rsid w:val="00F2033F"/>
    <w:rsid w:val="00F2044D"/>
    <w:rsid w:val="00F20636"/>
    <w:rsid w:val="00F209FF"/>
    <w:rsid w:val="00F20D39"/>
    <w:rsid w:val="00F20D47"/>
    <w:rsid w:val="00F20DB1"/>
    <w:rsid w:val="00F20E81"/>
    <w:rsid w:val="00F20EB8"/>
    <w:rsid w:val="00F210F2"/>
    <w:rsid w:val="00F2131C"/>
    <w:rsid w:val="00F21377"/>
    <w:rsid w:val="00F21D0A"/>
    <w:rsid w:val="00F21F3C"/>
    <w:rsid w:val="00F21FF6"/>
    <w:rsid w:val="00F2211D"/>
    <w:rsid w:val="00F22BC6"/>
    <w:rsid w:val="00F22D97"/>
    <w:rsid w:val="00F23025"/>
    <w:rsid w:val="00F236AB"/>
    <w:rsid w:val="00F23941"/>
    <w:rsid w:val="00F23A96"/>
    <w:rsid w:val="00F241E6"/>
    <w:rsid w:val="00F2430A"/>
    <w:rsid w:val="00F24921"/>
    <w:rsid w:val="00F24968"/>
    <w:rsid w:val="00F24ABD"/>
    <w:rsid w:val="00F24E4F"/>
    <w:rsid w:val="00F24E78"/>
    <w:rsid w:val="00F254B2"/>
    <w:rsid w:val="00F259A8"/>
    <w:rsid w:val="00F25B6D"/>
    <w:rsid w:val="00F25BAA"/>
    <w:rsid w:val="00F25DC8"/>
    <w:rsid w:val="00F25EF4"/>
    <w:rsid w:val="00F26510"/>
    <w:rsid w:val="00F26954"/>
    <w:rsid w:val="00F26B2C"/>
    <w:rsid w:val="00F26D4A"/>
    <w:rsid w:val="00F26EBD"/>
    <w:rsid w:val="00F27140"/>
    <w:rsid w:val="00F27414"/>
    <w:rsid w:val="00F274DD"/>
    <w:rsid w:val="00F2770C"/>
    <w:rsid w:val="00F27808"/>
    <w:rsid w:val="00F27818"/>
    <w:rsid w:val="00F27B39"/>
    <w:rsid w:val="00F27C81"/>
    <w:rsid w:val="00F27EFD"/>
    <w:rsid w:val="00F30230"/>
    <w:rsid w:val="00F302FE"/>
    <w:rsid w:val="00F304E9"/>
    <w:rsid w:val="00F3058D"/>
    <w:rsid w:val="00F306DE"/>
    <w:rsid w:val="00F3071B"/>
    <w:rsid w:val="00F30F08"/>
    <w:rsid w:val="00F30FE4"/>
    <w:rsid w:val="00F3123A"/>
    <w:rsid w:val="00F3148B"/>
    <w:rsid w:val="00F3182E"/>
    <w:rsid w:val="00F31C50"/>
    <w:rsid w:val="00F31CBE"/>
    <w:rsid w:val="00F31E28"/>
    <w:rsid w:val="00F31E8B"/>
    <w:rsid w:val="00F31EF1"/>
    <w:rsid w:val="00F3218E"/>
    <w:rsid w:val="00F321FE"/>
    <w:rsid w:val="00F32436"/>
    <w:rsid w:val="00F330BD"/>
    <w:rsid w:val="00F333C4"/>
    <w:rsid w:val="00F33429"/>
    <w:rsid w:val="00F33617"/>
    <w:rsid w:val="00F338BD"/>
    <w:rsid w:val="00F33D65"/>
    <w:rsid w:val="00F33EEB"/>
    <w:rsid w:val="00F33FD5"/>
    <w:rsid w:val="00F3413F"/>
    <w:rsid w:val="00F342B3"/>
    <w:rsid w:val="00F3467A"/>
    <w:rsid w:val="00F349AF"/>
    <w:rsid w:val="00F34BF8"/>
    <w:rsid w:val="00F34EE4"/>
    <w:rsid w:val="00F34F93"/>
    <w:rsid w:val="00F34FC8"/>
    <w:rsid w:val="00F35085"/>
    <w:rsid w:val="00F35391"/>
    <w:rsid w:val="00F35555"/>
    <w:rsid w:val="00F356F8"/>
    <w:rsid w:val="00F357D2"/>
    <w:rsid w:val="00F35818"/>
    <w:rsid w:val="00F35AC8"/>
    <w:rsid w:val="00F35D11"/>
    <w:rsid w:val="00F35F44"/>
    <w:rsid w:val="00F366C5"/>
    <w:rsid w:val="00F369B7"/>
    <w:rsid w:val="00F36E8F"/>
    <w:rsid w:val="00F3729F"/>
    <w:rsid w:val="00F37647"/>
    <w:rsid w:val="00F37698"/>
    <w:rsid w:val="00F3779B"/>
    <w:rsid w:val="00F37A58"/>
    <w:rsid w:val="00F37BA9"/>
    <w:rsid w:val="00F37D62"/>
    <w:rsid w:val="00F40301"/>
    <w:rsid w:val="00F40441"/>
    <w:rsid w:val="00F40541"/>
    <w:rsid w:val="00F40817"/>
    <w:rsid w:val="00F40AE2"/>
    <w:rsid w:val="00F40D12"/>
    <w:rsid w:val="00F40DB0"/>
    <w:rsid w:val="00F4121E"/>
    <w:rsid w:val="00F41B6D"/>
    <w:rsid w:val="00F420DB"/>
    <w:rsid w:val="00F4279B"/>
    <w:rsid w:val="00F427C3"/>
    <w:rsid w:val="00F42896"/>
    <w:rsid w:val="00F42A25"/>
    <w:rsid w:val="00F4300B"/>
    <w:rsid w:val="00F436AD"/>
    <w:rsid w:val="00F4394A"/>
    <w:rsid w:val="00F44040"/>
    <w:rsid w:val="00F44122"/>
    <w:rsid w:val="00F4447E"/>
    <w:rsid w:val="00F44502"/>
    <w:rsid w:val="00F44713"/>
    <w:rsid w:val="00F453A5"/>
    <w:rsid w:val="00F45664"/>
    <w:rsid w:val="00F45869"/>
    <w:rsid w:val="00F46093"/>
    <w:rsid w:val="00F468BD"/>
    <w:rsid w:val="00F4716A"/>
    <w:rsid w:val="00F4723F"/>
    <w:rsid w:val="00F47372"/>
    <w:rsid w:val="00F478B9"/>
    <w:rsid w:val="00F47924"/>
    <w:rsid w:val="00F47DF2"/>
    <w:rsid w:val="00F50287"/>
    <w:rsid w:val="00F50370"/>
    <w:rsid w:val="00F50C99"/>
    <w:rsid w:val="00F50D56"/>
    <w:rsid w:val="00F50D59"/>
    <w:rsid w:val="00F51064"/>
    <w:rsid w:val="00F51433"/>
    <w:rsid w:val="00F5203E"/>
    <w:rsid w:val="00F52284"/>
    <w:rsid w:val="00F523A2"/>
    <w:rsid w:val="00F528CB"/>
    <w:rsid w:val="00F52EF9"/>
    <w:rsid w:val="00F53654"/>
    <w:rsid w:val="00F538CC"/>
    <w:rsid w:val="00F53A6D"/>
    <w:rsid w:val="00F53CDA"/>
    <w:rsid w:val="00F53DB1"/>
    <w:rsid w:val="00F53EE6"/>
    <w:rsid w:val="00F53F7F"/>
    <w:rsid w:val="00F5417A"/>
    <w:rsid w:val="00F54206"/>
    <w:rsid w:val="00F543D2"/>
    <w:rsid w:val="00F5443A"/>
    <w:rsid w:val="00F544B1"/>
    <w:rsid w:val="00F54521"/>
    <w:rsid w:val="00F545EA"/>
    <w:rsid w:val="00F549BE"/>
    <w:rsid w:val="00F54AA0"/>
    <w:rsid w:val="00F54AC2"/>
    <w:rsid w:val="00F54B51"/>
    <w:rsid w:val="00F5505A"/>
    <w:rsid w:val="00F552DA"/>
    <w:rsid w:val="00F5592D"/>
    <w:rsid w:val="00F561BB"/>
    <w:rsid w:val="00F57714"/>
    <w:rsid w:val="00F5781F"/>
    <w:rsid w:val="00F57E76"/>
    <w:rsid w:val="00F606CA"/>
    <w:rsid w:val="00F60AF8"/>
    <w:rsid w:val="00F60C06"/>
    <w:rsid w:val="00F61417"/>
    <w:rsid w:val="00F62065"/>
    <w:rsid w:val="00F62690"/>
    <w:rsid w:val="00F62745"/>
    <w:rsid w:val="00F62911"/>
    <w:rsid w:val="00F62A71"/>
    <w:rsid w:val="00F62F84"/>
    <w:rsid w:val="00F63203"/>
    <w:rsid w:val="00F632A9"/>
    <w:rsid w:val="00F637A7"/>
    <w:rsid w:val="00F63B49"/>
    <w:rsid w:val="00F63E25"/>
    <w:rsid w:val="00F64075"/>
    <w:rsid w:val="00F640EE"/>
    <w:rsid w:val="00F6419A"/>
    <w:rsid w:val="00F64472"/>
    <w:rsid w:val="00F646EC"/>
    <w:rsid w:val="00F64A08"/>
    <w:rsid w:val="00F64B53"/>
    <w:rsid w:val="00F64D2E"/>
    <w:rsid w:val="00F64D37"/>
    <w:rsid w:val="00F64E5A"/>
    <w:rsid w:val="00F64FC5"/>
    <w:rsid w:val="00F65282"/>
    <w:rsid w:val="00F65548"/>
    <w:rsid w:val="00F658E8"/>
    <w:rsid w:val="00F659C6"/>
    <w:rsid w:val="00F65C21"/>
    <w:rsid w:val="00F661EA"/>
    <w:rsid w:val="00F6670E"/>
    <w:rsid w:val="00F6682D"/>
    <w:rsid w:val="00F66D0D"/>
    <w:rsid w:val="00F67096"/>
    <w:rsid w:val="00F670CB"/>
    <w:rsid w:val="00F6721E"/>
    <w:rsid w:val="00F67871"/>
    <w:rsid w:val="00F6796A"/>
    <w:rsid w:val="00F67AB5"/>
    <w:rsid w:val="00F70077"/>
    <w:rsid w:val="00F7023B"/>
    <w:rsid w:val="00F702E3"/>
    <w:rsid w:val="00F70463"/>
    <w:rsid w:val="00F70B56"/>
    <w:rsid w:val="00F70BC5"/>
    <w:rsid w:val="00F70C6B"/>
    <w:rsid w:val="00F70D54"/>
    <w:rsid w:val="00F710F5"/>
    <w:rsid w:val="00F7111E"/>
    <w:rsid w:val="00F71879"/>
    <w:rsid w:val="00F71A0D"/>
    <w:rsid w:val="00F71CDA"/>
    <w:rsid w:val="00F72085"/>
    <w:rsid w:val="00F72475"/>
    <w:rsid w:val="00F727FD"/>
    <w:rsid w:val="00F72FEB"/>
    <w:rsid w:val="00F731D3"/>
    <w:rsid w:val="00F73685"/>
    <w:rsid w:val="00F7370E"/>
    <w:rsid w:val="00F739CE"/>
    <w:rsid w:val="00F73D2C"/>
    <w:rsid w:val="00F73E06"/>
    <w:rsid w:val="00F73FF0"/>
    <w:rsid w:val="00F74135"/>
    <w:rsid w:val="00F745CC"/>
    <w:rsid w:val="00F74719"/>
    <w:rsid w:val="00F7495A"/>
    <w:rsid w:val="00F7496A"/>
    <w:rsid w:val="00F7569B"/>
    <w:rsid w:val="00F75735"/>
    <w:rsid w:val="00F75B09"/>
    <w:rsid w:val="00F75BA8"/>
    <w:rsid w:val="00F75CEA"/>
    <w:rsid w:val="00F75D99"/>
    <w:rsid w:val="00F75FE0"/>
    <w:rsid w:val="00F762DE"/>
    <w:rsid w:val="00F765F0"/>
    <w:rsid w:val="00F76D75"/>
    <w:rsid w:val="00F7704D"/>
    <w:rsid w:val="00F770AF"/>
    <w:rsid w:val="00F77191"/>
    <w:rsid w:val="00F77F06"/>
    <w:rsid w:val="00F80181"/>
    <w:rsid w:val="00F8031B"/>
    <w:rsid w:val="00F80865"/>
    <w:rsid w:val="00F80A08"/>
    <w:rsid w:val="00F80A13"/>
    <w:rsid w:val="00F812BB"/>
    <w:rsid w:val="00F81F14"/>
    <w:rsid w:val="00F81F37"/>
    <w:rsid w:val="00F82398"/>
    <w:rsid w:val="00F823C5"/>
    <w:rsid w:val="00F82466"/>
    <w:rsid w:val="00F825DD"/>
    <w:rsid w:val="00F82714"/>
    <w:rsid w:val="00F8279B"/>
    <w:rsid w:val="00F827E4"/>
    <w:rsid w:val="00F8298B"/>
    <w:rsid w:val="00F82A62"/>
    <w:rsid w:val="00F82A9F"/>
    <w:rsid w:val="00F82BF9"/>
    <w:rsid w:val="00F82C62"/>
    <w:rsid w:val="00F82D0E"/>
    <w:rsid w:val="00F83296"/>
    <w:rsid w:val="00F83D53"/>
    <w:rsid w:val="00F83D75"/>
    <w:rsid w:val="00F83D96"/>
    <w:rsid w:val="00F8452B"/>
    <w:rsid w:val="00F84549"/>
    <w:rsid w:val="00F84AA3"/>
    <w:rsid w:val="00F84F28"/>
    <w:rsid w:val="00F850C4"/>
    <w:rsid w:val="00F8538F"/>
    <w:rsid w:val="00F854F5"/>
    <w:rsid w:val="00F85B9C"/>
    <w:rsid w:val="00F8601C"/>
    <w:rsid w:val="00F863CC"/>
    <w:rsid w:val="00F865B7"/>
    <w:rsid w:val="00F86922"/>
    <w:rsid w:val="00F86A0F"/>
    <w:rsid w:val="00F8719F"/>
    <w:rsid w:val="00F871F0"/>
    <w:rsid w:val="00F87601"/>
    <w:rsid w:val="00F876B1"/>
    <w:rsid w:val="00F87726"/>
    <w:rsid w:val="00F87915"/>
    <w:rsid w:val="00F87BE6"/>
    <w:rsid w:val="00F87E5C"/>
    <w:rsid w:val="00F903F2"/>
    <w:rsid w:val="00F9044E"/>
    <w:rsid w:val="00F90790"/>
    <w:rsid w:val="00F90856"/>
    <w:rsid w:val="00F90CC2"/>
    <w:rsid w:val="00F90E40"/>
    <w:rsid w:val="00F90ED4"/>
    <w:rsid w:val="00F91886"/>
    <w:rsid w:val="00F91AC6"/>
    <w:rsid w:val="00F91BFF"/>
    <w:rsid w:val="00F9206C"/>
    <w:rsid w:val="00F925D6"/>
    <w:rsid w:val="00F930B1"/>
    <w:rsid w:val="00F93ED8"/>
    <w:rsid w:val="00F942F0"/>
    <w:rsid w:val="00F9477D"/>
    <w:rsid w:val="00F94AA2"/>
    <w:rsid w:val="00F94B28"/>
    <w:rsid w:val="00F94BEF"/>
    <w:rsid w:val="00F94E23"/>
    <w:rsid w:val="00F94F08"/>
    <w:rsid w:val="00F95AD0"/>
    <w:rsid w:val="00F95CDD"/>
    <w:rsid w:val="00F960E6"/>
    <w:rsid w:val="00F962CC"/>
    <w:rsid w:val="00F9630A"/>
    <w:rsid w:val="00F96328"/>
    <w:rsid w:val="00F96B7B"/>
    <w:rsid w:val="00F96B9E"/>
    <w:rsid w:val="00F96BB8"/>
    <w:rsid w:val="00F96FAF"/>
    <w:rsid w:val="00F971D7"/>
    <w:rsid w:val="00F975F8"/>
    <w:rsid w:val="00F97640"/>
    <w:rsid w:val="00F97778"/>
    <w:rsid w:val="00F97810"/>
    <w:rsid w:val="00FA0942"/>
    <w:rsid w:val="00FA09BE"/>
    <w:rsid w:val="00FA11A0"/>
    <w:rsid w:val="00FA121D"/>
    <w:rsid w:val="00FA1258"/>
    <w:rsid w:val="00FA1289"/>
    <w:rsid w:val="00FA13CF"/>
    <w:rsid w:val="00FA1476"/>
    <w:rsid w:val="00FA1493"/>
    <w:rsid w:val="00FA178B"/>
    <w:rsid w:val="00FA1ADE"/>
    <w:rsid w:val="00FA23F1"/>
    <w:rsid w:val="00FA24A4"/>
    <w:rsid w:val="00FA292D"/>
    <w:rsid w:val="00FA29C9"/>
    <w:rsid w:val="00FA2DB7"/>
    <w:rsid w:val="00FA30AD"/>
    <w:rsid w:val="00FA3335"/>
    <w:rsid w:val="00FA347F"/>
    <w:rsid w:val="00FA34F6"/>
    <w:rsid w:val="00FA3615"/>
    <w:rsid w:val="00FA3C6A"/>
    <w:rsid w:val="00FA4011"/>
    <w:rsid w:val="00FA4877"/>
    <w:rsid w:val="00FA4D96"/>
    <w:rsid w:val="00FA4EF6"/>
    <w:rsid w:val="00FA531A"/>
    <w:rsid w:val="00FA58D0"/>
    <w:rsid w:val="00FA5AC3"/>
    <w:rsid w:val="00FA6087"/>
    <w:rsid w:val="00FA6512"/>
    <w:rsid w:val="00FA68CF"/>
    <w:rsid w:val="00FA6C7C"/>
    <w:rsid w:val="00FA6F1B"/>
    <w:rsid w:val="00FA6FE5"/>
    <w:rsid w:val="00FA747A"/>
    <w:rsid w:val="00FA74F1"/>
    <w:rsid w:val="00FA7515"/>
    <w:rsid w:val="00FA768F"/>
    <w:rsid w:val="00FA792C"/>
    <w:rsid w:val="00FA79E2"/>
    <w:rsid w:val="00FA7ADD"/>
    <w:rsid w:val="00FB0348"/>
    <w:rsid w:val="00FB03ED"/>
    <w:rsid w:val="00FB043A"/>
    <w:rsid w:val="00FB05AC"/>
    <w:rsid w:val="00FB06B5"/>
    <w:rsid w:val="00FB09BA"/>
    <w:rsid w:val="00FB0E6D"/>
    <w:rsid w:val="00FB0F1B"/>
    <w:rsid w:val="00FB1106"/>
    <w:rsid w:val="00FB17D1"/>
    <w:rsid w:val="00FB1F5E"/>
    <w:rsid w:val="00FB21C0"/>
    <w:rsid w:val="00FB233E"/>
    <w:rsid w:val="00FB2B37"/>
    <w:rsid w:val="00FB2EB6"/>
    <w:rsid w:val="00FB2FEC"/>
    <w:rsid w:val="00FB3137"/>
    <w:rsid w:val="00FB31FF"/>
    <w:rsid w:val="00FB323A"/>
    <w:rsid w:val="00FB3281"/>
    <w:rsid w:val="00FB3BC9"/>
    <w:rsid w:val="00FB3CAF"/>
    <w:rsid w:val="00FB3CF7"/>
    <w:rsid w:val="00FB3EB1"/>
    <w:rsid w:val="00FB4077"/>
    <w:rsid w:val="00FB40C2"/>
    <w:rsid w:val="00FB4873"/>
    <w:rsid w:val="00FB523A"/>
    <w:rsid w:val="00FB5504"/>
    <w:rsid w:val="00FB57D2"/>
    <w:rsid w:val="00FB57E9"/>
    <w:rsid w:val="00FB57EE"/>
    <w:rsid w:val="00FB5F7E"/>
    <w:rsid w:val="00FB62C7"/>
    <w:rsid w:val="00FB6435"/>
    <w:rsid w:val="00FB663A"/>
    <w:rsid w:val="00FB66D2"/>
    <w:rsid w:val="00FB6785"/>
    <w:rsid w:val="00FB6E1E"/>
    <w:rsid w:val="00FB6F99"/>
    <w:rsid w:val="00FB73B2"/>
    <w:rsid w:val="00FB73C9"/>
    <w:rsid w:val="00FB74A3"/>
    <w:rsid w:val="00FB7621"/>
    <w:rsid w:val="00FB7628"/>
    <w:rsid w:val="00FB79AA"/>
    <w:rsid w:val="00FB79BE"/>
    <w:rsid w:val="00FB7A7C"/>
    <w:rsid w:val="00FB7DEB"/>
    <w:rsid w:val="00FC0047"/>
    <w:rsid w:val="00FC0179"/>
    <w:rsid w:val="00FC0403"/>
    <w:rsid w:val="00FC04AE"/>
    <w:rsid w:val="00FC07B7"/>
    <w:rsid w:val="00FC0869"/>
    <w:rsid w:val="00FC0951"/>
    <w:rsid w:val="00FC1096"/>
    <w:rsid w:val="00FC10A0"/>
    <w:rsid w:val="00FC110C"/>
    <w:rsid w:val="00FC1AB1"/>
    <w:rsid w:val="00FC1E3F"/>
    <w:rsid w:val="00FC28D9"/>
    <w:rsid w:val="00FC32C2"/>
    <w:rsid w:val="00FC32F4"/>
    <w:rsid w:val="00FC352E"/>
    <w:rsid w:val="00FC36B7"/>
    <w:rsid w:val="00FC37CF"/>
    <w:rsid w:val="00FC3BE5"/>
    <w:rsid w:val="00FC42F6"/>
    <w:rsid w:val="00FC4741"/>
    <w:rsid w:val="00FC4B72"/>
    <w:rsid w:val="00FC4C17"/>
    <w:rsid w:val="00FC5A9D"/>
    <w:rsid w:val="00FC5B97"/>
    <w:rsid w:val="00FC5F01"/>
    <w:rsid w:val="00FC6148"/>
    <w:rsid w:val="00FC620A"/>
    <w:rsid w:val="00FC6533"/>
    <w:rsid w:val="00FC671C"/>
    <w:rsid w:val="00FC684D"/>
    <w:rsid w:val="00FC6A90"/>
    <w:rsid w:val="00FC6AE8"/>
    <w:rsid w:val="00FC6B9D"/>
    <w:rsid w:val="00FC6C12"/>
    <w:rsid w:val="00FC6D95"/>
    <w:rsid w:val="00FC784E"/>
    <w:rsid w:val="00FC78CA"/>
    <w:rsid w:val="00FC7987"/>
    <w:rsid w:val="00FC79BD"/>
    <w:rsid w:val="00FC79EB"/>
    <w:rsid w:val="00FC79F7"/>
    <w:rsid w:val="00FD0ADA"/>
    <w:rsid w:val="00FD0D15"/>
    <w:rsid w:val="00FD0D7F"/>
    <w:rsid w:val="00FD0FF6"/>
    <w:rsid w:val="00FD12A4"/>
    <w:rsid w:val="00FD1A20"/>
    <w:rsid w:val="00FD1B1C"/>
    <w:rsid w:val="00FD203B"/>
    <w:rsid w:val="00FD20AC"/>
    <w:rsid w:val="00FD2182"/>
    <w:rsid w:val="00FD2773"/>
    <w:rsid w:val="00FD28AF"/>
    <w:rsid w:val="00FD2935"/>
    <w:rsid w:val="00FD2B32"/>
    <w:rsid w:val="00FD2DBB"/>
    <w:rsid w:val="00FD2F51"/>
    <w:rsid w:val="00FD32F6"/>
    <w:rsid w:val="00FD3BDD"/>
    <w:rsid w:val="00FD3BFB"/>
    <w:rsid w:val="00FD3D96"/>
    <w:rsid w:val="00FD4644"/>
    <w:rsid w:val="00FD4655"/>
    <w:rsid w:val="00FD46FD"/>
    <w:rsid w:val="00FD4775"/>
    <w:rsid w:val="00FD4C95"/>
    <w:rsid w:val="00FD5172"/>
    <w:rsid w:val="00FD54B6"/>
    <w:rsid w:val="00FD5651"/>
    <w:rsid w:val="00FD565F"/>
    <w:rsid w:val="00FD5A5D"/>
    <w:rsid w:val="00FD5B10"/>
    <w:rsid w:val="00FD5E5B"/>
    <w:rsid w:val="00FD5F6E"/>
    <w:rsid w:val="00FD6254"/>
    <w:rsid w:val="00FD640B"/>
    <w:rsid w:val="00FD6446"/>
    <w:rsid w:val="00FD6A09"/>
    <w:rsid w:val="00FD6DA8"/>
    <w:rsid w:val="00FD76F0"/>
    <w:rsid w:val="00FD7713"/>
    <w:rsid w:val="00FD799F"/>
    <w:rsid w:val="00FD7B4E"/>
    <w:rsid w:val="00FD7B50"/>
    <w:rsid w:val="00FD7BEC"/>
    <w:rsid w:val="00FD7DE3"/>
    <w:rsid w:val="00FE00D9"/>
    <w:rsid w:val="00FE01C4"/>
    <w:rsid w:val="00FE03DB"/>
    <w:rsid w:val="00FE0891"/>
    <w:rsid w:val="00FE08AE"/>
    <w:rsid w:val="00FE0BB2"/>
    <w:rsid w:val="00FE0EDD"/>
    <w:rsid w:val="00FE0FDA"/>
    <w:rsid w:val="00FE1399"/>
    <w:rsid w:val="00FE13BA"/>
    <w:rsid w:val="00FE20E4"/>
    <w:rsid w:val="00FE238C"/>
    <w:rsid w:val="00FE2482"/>
    <w:rsid w:val="00FE2B03"/>
    <w:rsid w:val="00FE3017"/>
    <w:rsid w:val="00FE3230"/>
    <w:rsid w:val="00FE33D5"/>
    <w:rsid w:val="00FE34B6"/>
    <w:rsid w:val="00FE3658"/>
    <w:rsid w:val="00FE3C3E"/>
    <w:rsid w:val="00FE486D"/>
    <w:rsid w:val="00FE561F"/>
    <w:rsid w:val="00FE571D"/>
    <w:rsid w:val="00FE588F"/>
    <w:rsid w:val="00FE5DB8"/>
    <w:rsid w:val="00FE5DC0"/>
    <w:rsid w:val="00FE5DC9"/>
    <w:rsid w:val="00FE621E"/>
    <w:rsid w:val="00FE6607"/>
    <w:rsid w:val="00FE6759"/>
    <w:rsid w:val="00FE6910"/>
    <w:rsid w:val="00FE6AFD"/>
    <w:rsid w:val="00FE6BAE"/>
    <w:rsid w:val="00FE6C1F"/>
    <w:rsid w:val="00FE7435"/>
    <w:rsid w:val="00FE751F"/>
    <w:rsid w:val="00FE7C94"/>
    <w:rsid w:val="00FF0253"/>
    <w:rsid w:val="00FF02C2"/>
    <w:rsid w:val="00FF0306"/>
    <w:rsid w:val="00FF042F"/>
    <w:rsid w:val="00FF0760"/>
    <w:rsid w:val="00FF0E9D"/>
    <w:rsid w:val="00FF0FA3"/>
    <w:rsid w:val="00FF1007"/>
    <w:rsid w:val="00FF1078"/>
    <w:rsid w:val="00FF13B0"/>
    <w:rsid w:val="00FF14D2"/>
    <w:rsid w:val="00FF171A"/>
    <w:rsid w:val="00FF18F4"/>
    <w:rsid w:val="00FF1F05"/>
    <w:rsid w:val="00FF20E9"/>
    <w:rsid w:val="00FF20F6"/>
    <w:rsid w:val="00FF241C"/>
    <w:rsid w:val="00FF28B9"/>
    <w:rsid w:val="00FF2C90"/>
    <w:rsid w:val="00FF2CFA"/>
    <w:rsid w:val="00FF2E10"/>
    <w:rsid w:val="00FF2F0B"/>
    <w:rsid w:val="00FF2F3B"/>
    <w:rsid w:val="00FF3099"/>
    <w:rsid w:val="00FF30DA"/>
    <w:rsid w:val="00FF326A"/>
    <w:rsid w:val="00FF3346"/>
    <w:rsid w:val="00FF34C3"/>
    <w:rsid w:val="00FF3527"/>
    <w:rsid w:val="00FF3D3F"/>
    <w:rsid w:val="00FF3E50"/>
    <w:rsid w:val="00FF41B8"/>
    <w:rsid w:val="00FF4234"/>
    <w:rsid w:val="00FF4395"/>
    <w:rsid w:val="00FF441F"/>
    <w:rsid w:val="00FF44CF"/>
    <w:rsid w:val="00FF4992"/>
    <w:rsid w:val="00FF49CF"/>
    <w:rsid w:val="00FF4D23"/>
    <w:rsid w:val="00FF5200"/>
    <w:rsid w:val="00FF5291"/>
    <w:rsid w:val="00FF537E"/>
    <w:rsid w:val="00FF590C"/>
    <w:rsid w:val="00FF5C0D"/>
    <w:rsid w:val="00FF5D9A"/>
    <w:rsid w:val="00FF5E49"/>
    <w:rsid w:val="00FF5F45"/>
    <w:rsid w:val="00FF5F8C"/>
    <w:rsid w:val="00FF5FDF"/>
    <w:rsid w:val="00FF62D0"/>
    <w:rsid w:val="00FF6315"/>
    <w:rsid w:val="00FF635E"/>
    <w:rsid w:val="00FF6BD5"/>
    <w:rsid w:val="00FF6D01"/>
    <w:rsid w:val="00FF6DD4"/>
    <w:rsid w:val="00FF6EDC"/>
    <w:rsid w:val="00FF73D5"/>
    <w:rsid w:val="00FF747E"/>
    <w:rsid w:val="00FF751A"/>
    <w:rsid w:val="00FF751B"/>
    <w:rsid w:val="00FF7E34"/>
    <w:rsid w:val="00FF7E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9A75188"/>
  <w15:docId w15:val="{8CED6EAF-A5E4-483D-AB3C-762A65ED96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2677A"/>
    <w:pPr>
      <w:spacing w:after="0" w:line="240" w:lineRule="auto"/>
    </w:pPr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B7301"/>
    <w:pPr>
      <w:keepNext/>
      <w:keepLines/>
      <w:numPr>
        <w:numId w:val="1"/>
      </w:numPr>
      <w:ind w:left="431" w:hanging="431"/>
      <w:outlineLvl w:val="0"/>
    </w:pPr>
    <w:rPr>
      <w:rFonts w:asciiTheme="majorHAnsi" w:eastAsiaTheme="majorEastAsia" w:hAnsiTheme="majorHAnsi" w:cstheme="majorBidi"/>
      <w:b/>
      <w:bCs/>
      <w:color w:val="000000" w:themeColor="text1"/>
      <w:sz w:val="32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B7301"/>
    <w:pPr>
      <w:keepNext/>
      <w:keepLines/>
      <w:numPr>
        <w:ilvl w:val="1"/>
        <w:numId w:val="1"/>
      </w:numPr>
      <w:ind w:left="578" w:hanging="578"/>
      <w:outlineLvl w:val="1"/>
    </w:pPr>
    <w:rPr>
      <w:rFonts w:asciiTheme="majorHAnsi" w:eastAsiaTheme="majorEastAsia" w:hAnsiTheme="majorHAnsi" w:cstheme="majorBidi"/>
      <w:b/>
      <w:bCs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50997"/>
    <w:pPr>
      <w:keepNext/>
      <w:keepLines/>
      <w:numPr>
        <w:ilvl w:val="2"/>
        <w:numId w:val="1"/>
      </w:numPr>
      <w:spacing w:line="480" w:lineRule="auto"/>
      <w:outlineLvl w:val="2"/>
    </w:pPr>
    <w:rPr>
      <w:rFonts w:asciiTheme="majorHAnsi" w:eastAsiaTheme="majorEastAsia" w:hAnsiTheme="majorHAnsi" w:cstheme="majorBidi"/>
      <w:b/>
      <w:color w:val="000000" w:themeColor="text1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04FA6"/>
    <w:pPr>
      <w:keepNext/>
      <w:keepLines/>
      <w:numPr>
        <w:ilvl w:val="3"/>
        <w:numId w:val="1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07012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07012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07012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07012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07012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B7301"/>
    <w:rPr>
      <w:rFonts w:asciiTheme="majorHAnsi" w:eastAsiaTheme="majorEastAsia" w:hAnsiTheme="majorHAnsi" w:cstheme="majorBidi"/>
      <w:b/>
      <w:bCs/>
      <w:color w:val="000000" w:themeColor="text1"/>
      <w:sz w:val="32"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rsid w:val="00AF106A"/>
    <w:pPr>
      <w:contextualSpacing/>
    </w:pPr>
    <w:rPr>
      <w:rFonts w:asciiTheme="majorHAnsi" w:eastAsiaTheme="majorEastAsia" w:hAnsiTheme="majorHAnsi" w:cstheme="majorBidi"/>
      <w:color w:val="000000" w:themeColor="text1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AF106A"/>
    <w:rPr>
      <w:rFonts w:asciiTheme="majorHAnsi" w:eastAsiaTheme="majorEastAsia" w:hAnsiTheme="majorHAnsi" w:cstheme="majorBidi"/>
      <w:color w:val="000000" w:themeColor="text1"/>
      <w:spacing w:val="5"/>
      <w:kern w:val="28"/>
      <w:sz w:val="52"/>
      <w:szCs w:val="52"/>
    </w:rPr>
  </w:style>
  <w:style w:type="paragraph" w:styleId="Header">
    <w:name w:val="header"/>
    <w:basedOn w:val="Normal"/>
    <w:link w:val="HeaderChar"/>
    <w:uiPriority w:val="99"/>
    <w:unhideWhenUsed/>
    <w:rsid w:val="00B619D3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619D3"/>
    <w:rPr>
      <w:sz w:val="24"/>
    </w:rPr>
  </w:style>
  <w:style w:type="paragraph" w:styleId="Footer">
    <w:name w:val="footer"/>
    <w:basedOn w:val="Normal"/>
    <w:link w:val="FooterChar"/>
    <w:uiPriority w:val="99"/>
    <w:unhideWhenUsed/>
    <w:rsid w:val="00B619D3"/>
    <w:pPr>
      <w:tabs>
        <w:tab w:val="center" w:pos="4703"/>
        <w:tab w:val="right" w:pos="94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619D3"/>
    <w:rPr>
      <w:sz w:val="24"/>
    </w:rPr>
  </w:style>
  <w:style w:type="character" w:styleId="LineNumber">
    <w:name w:val="line number"/>
    <w:basedOn w:val="DefaultParagraphFont"/>
    <w:uiPriority w:val="99"/>
    <w:semiHidden/>
    <w:unhideWhenUsed/>
    <w:rsid w:val="00B619D3"/>
  </w:style>
  <w:style w:type="character" w:customStyle="1" w:styleId="Heading2Char">
    <w:name w:val="Heading 2 Char"/>
    <w:basedOn w:val="DefaultParagraphFont"/>
    <w:link w:val="Heading2"/>
    <w:uiPriority w:val="9"/>
    <w:rsid w:val="005B7301"/>
    <w:rPr>
      <w:rFonts w:asciiTheme="majorHAnsi" w:eastAsiaTheme="majorEastAsia" w:hAnsiTheme="majorHAnsi" w:cstheme="majorBidi"/>
      <w:b/>
      <w:bCs/>
      <w:sz w:val="28"/>
      <w:szCs w:val="26"/>
    </w:rPr>
  </w:style>
  <w:style w:type="character" w:styleId="Hyperlink">
    <w:name w:val="Hyperlink"/>
    <w:basedOn w:val="DefaultParagraphFont"/>
    <w:uiPriority w:val="99"/>
    <w:unhideWhenUsed/>
    <w:rsid w:val="00183E2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0616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6162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A875CD"/>
    <w:rPr>
      <w:color w:val="808080"/>
    </w:rPr>
  </w:style>
  <w:style w:type="table" w:styleId="TableGrid">
    <w:name w:val="Table Grid"/>
    <w:basedOn w:val="TableNormal"/>
    <w:uiPriority w:val="39"/>
    <w:rsid w:val="003B53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857B39"/>
    <w:rPr>
      <w:b/>
      <w:bCs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6C4379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C4379"/>
    <w:rPr>
      <w:rFonts w:ascii="Calibri" w:hAnsi="Calibri" w:cs="Calibri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C4379"/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C4379"/>
    <w:rPr>
      <w:rFonts w:ascii="Calibri" w:hAnsi="Calibri" w:cs="Calibri"/>
      <w:noProof/>
      <w:sz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250997"/>
    <w:rPr>
      <w:rFonts w:asciiTheme="majorHAnsi" w:eastAsiaTheme="majorEastAsia" w:hAnsiTheme="majorHAnsi" w:cstheme="majorBidi"/>
      <w:b/>
      <w:color w:val="000000" w:themeColor="tex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504FA6"/>
    <w:rPr>
      <w:rFonts w:asciiTheme="majorHAnsi" w:eastAsiaTheme="majorEastAsia" w:hAnsiTheme="majorHAnsi" w:cstheme="majorBidi"/>
      <w:i/>
      <w:iCs/>
      <w:color w:val="365F91" w:themeColor="accent1" w:themeShade="BF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07012"/>
    <w:rPr>
      <w:rFonts w:asciiTheme="majorHAnsi" w:eastAsiaTheme="majorEastAsia" w:hAnsiTheme="majorHAnsi" w:cstheme="majorBidi"/>
      <w:color w:val="365F91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07012"/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07012"/>
    <w:rPr>
      <w:rFonts w:asciiTheme="majorHAnsi" w:eastAsiaTheme="majorEastAsia" w:hAnsiTheme="majorHAnsi" w:cstheme="majorBidi"/>
      <w:i/>
      <w:iCs/>
      <w:color w:val="243F60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07012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07012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UnresolvedMention">
    <w:name w:val="Unresolved Mention"/>
    <w:basedOn w:val="DefaultParagraphFont"/>
    <w:uiPriority w:val="99"/>
    <w:semiHidden/>
    <w:unhideWhenUsed/>
    <w:rsid w:val="0049066F"/>
    <w:rPr>
      <w:color w:val="808080"/>
      <w:shd w:val="clear" w:color="auto" w:fill="E6E6E6"/>
    </w:rPr>
  </w:style>
  <w:style w:type="paragraph" w:styleId="ListParagraph">
    <w:name w:val="List Paragraph"/>
    <w:basedOn w:val="Normal"/>
    <w:link w:val="ListParagraphChar"/>
    <w:uiPriority w:val="34"/>
    <w:qFormat/>
    <w:rsid w:val="000E73CE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14E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14E5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14E5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14E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14E5E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E4171"/>
    <w:pPr>
      <w:spacing w:after="0" w:line="240" w:lineRule="auto"/>
    </w:pPr>
    <w:rPr>
      <w:sz w:val="24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1E4A80"/>
    <w:rPr>
      <w:sz w:val="24"/>
    </w:rPr>
  </w:style>
  <w:style w:type="paragraph" w:styleId="Bibliography">
    <w:name w:val="Bibliography"/>
    <w:basedOn w:val="Normal"/>
    <w:next w:val="Normal"/>
    <w:uiPriority w:val="37"/>
    <w:semiHidden/>
    <w:unhideWhenUsed/>
    <w:rsid w:val="00327871"/>
  </w:style>
  <w:style w:type="character" w:customStyle="1" w:styleId="spellingerror">
    <w:name w:val="spellingerror"/>
    <w:basedOn w:val="DefaultParagraphFont"/>
    <w:rsid w:val="007B45B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304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5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095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066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120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10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77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442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0035580">
          <w:marLeft w:val="330"/>
          <w:marRight w:val="330"/>
          <w:marTop w:val="30"/>
          <w:marBottom w:val="1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2482983">
          <w:marLeft w:val="330"/>
          <w:marRight w:val="330"/>
          <w:marTop w:val="0"/>
          <w:marBottom w:val="3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167857">
          <w:marLeft w:val="330"/>
          <w:marRight w:val="330"/>
          <w:marTop w:val="0"/>
          <w:marBottom w:val="3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1458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84490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50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775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088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536888">
          <w:marLeft w:val="330"/>
          <w:marRight w:val="330"/>
          <w:marTop w:val="30"/>
          <w:marBottom w:val="1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4284358">
          <w:marLeft w:val="330"/>
          <w:marRight w:val="330"/>
          <w:marTop w:val="0"/>
          <w:marBottom w:val="3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3057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3195248">
          <w:marLeft w:val="330"/>
          <w:marRight w:val="330"/>
          <w:marTop w:val="0"/>
          <w:marBottom w:val="3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77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626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22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69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50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439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5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08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830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887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60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502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64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tif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D28EF67BC4E425458DB9862C3F62BAE4" ma:contentTypeVersion="13" ma:contentTypeDescription="Opprett et nytt dokument." ma:contentTypeScope="" ma:versionID="c831645d00a2f05fddfe1f06374382d7">
  <xsd:schema xmlns:xsd="http://www.w3.org/2001/XMLSchema" xmlns:xs="http://www.w3.org/2001/XMLSchema" xmlns:p="http://schemas.microsoft.com/office/2006/metadata/properties" xmlns:ns3="930cc4b4-cb08-44f0-9c66-a035a95b0080" xmlns:ns4="fe0f47e6-530f-4942-a71b-ee8f8a9d8328" targetNamespace="http://schemas.microsoft.com/office/2006/metadata/properties" ma:root="true" ma:fieldsID="d3485a28ab0a2ea0909149661ccdcaa8" ns3:_="" ns4:_="">
    <xsd:import namespace="930cc4b4-cb08-44f0-9c66-a035a95b0080"/>
    <xsd:import namespace="fe0f47e6-530f-4942-a71b-ee8f8a9d8328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30cc4b4-cb08-44f0-9c66-a035a95b008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3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0f47e6-530f-4942-a71b-ee8f8a9d8328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Del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Delingsdetaljer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6" nillable="true" ma:displayName="Hash for deling av tips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holdstype"/>
        <xsd:element ref="dc:title" minOccurs="0" maxOccurs="1" ma:index="4" ma:displayName="Tit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4B94F888-0AC3-42C0-9950-D9AC66C83EC8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86DA3F20-3BF4-44C3-AFD5-FA274A355421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8B10850-1E99-45B0-8C1E-245422F88D3E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7BD48F05-5416-4E24-BFEF-3F992165415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30cc4b4-cb08-44f0-9c66-a035a95b0080"/>
    <ds:schemaRef ds:uri="fe0f47e6-530f-4942-a71b-ee8f8a9d832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0</TotalTime>
  <Pages>5</Pages>
  <Words>1814</Words>
  <Characters>10341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INA</Company>
  <LinksUpToDate>false</LinksUpToDate>
  <CharactersWithSpaces>121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dger, Richard</dc:creator>
  <cp:keywords/>
  <dc:description/>
  <cp:lastModifiedBy>Hedger</cp:lastModifiedBy>
  <cp:revision>151</cp:revision>
  <cp:lastPrinted>2020-10-02T10:23:00Z</cp:lastPrinted>
  <dcterms:created xsi:type="dcterms:W3CDTF">2022-03-11T09:30:00Z</dcterms:created>
  <dcterms:modified xsi:type="dcterms:W3CDTF">2022-03-22T20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28EF67BC4E425458DB9862C3F62BAE4</vt:lpwstr>
  </property>
  <property fmtid="{D5CDD505-2E9C-101B-9397-08002B2CF9AE}" pid="3" name="MTWinEqns">
    <vt:bool>true</vt:bool>
  </property>
</Properties>
</file>